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C3178" w14:textId="09872C96" w:rsidR="007D11F7" w:rsidRDefault="00181E9D" w:rsidP="004D51F2">
      <w:pPr>
        <w:rPr>
          <w:b/>
          <w:bCs/>
          <w:color w:val="000000" w:themeColor="text1"/>
          <w:sz w:val="21"/>
          <w:szCs w:val="21"/>
        </w:rPr>
      </w:pPr>
      <w:r w:rsidRPr="00636457">
        <w:rPr>
          <w:b/>
          <w:bCs/>
          <w:color w:val="000000" w:themeColor="text1"/>
          <w:sz w:val="21"/>
          <w:szCs w:val="21"/>
        </w:rPr>
        <w:t xml:space="preserve">Supplementary </w:t>
      </w:r>
      <w:r>
        <w:rPr>
          <w:b/>
          <w:bCs/>
          <w:color w:val="000000" w:themeColor="text1"/>
          <w:sz w:val="21"/>
          <w:szCs w:val="21"/>
        </w:rPr>
        <w:t>Discussion</w:t>
      </w:r>
    </w:p>
    <w:p w14:paraId="289314E2" w14:textId="7ACAF771" w:rsidR="002B61F2" w:rsidRDefault="0092096A" w:rsidP="006B2056">
      <w:pPr>
        <w:jc w:val="both"/>
        <w:rPr>
          <w:color w:val="000000" w:themeColor="text1"/>
          <w:sz w:val="21"/>
          <w:szCs w:val="21"/>
        </w:rPr>
      </w:pPr>
      <w:r w:rsidRPr="007C6BD7">
        <w:rPr>
          <w:color w:val="000000" w:themeColor="text1"/>
          <w:sz w:val="21"/>
          <w:szCs w:val="21"/>
        </w:rPr>
        <w:t>Further complexities regarding this topic deserve comment. In addition to CRC subsites (proximal/distal colon vs. rectum)</w:t>
      </w:r>
      <w:r w:rsidRPr="007C6BD7">
        <w:rPr>
          <w:color w:val="000000" w:themeColor="text1"/>
          <w:sz w:val="21"/>
          <w:szCs w:val="21"/>
        </w:rPr>
        <w:fldChar w:fldCharType="begin">
          <w:fldData xml:space="preserve">PEVuZE5vdGU+PENpdGU+PEF1dGhvcj5MeXRyYXM8L0F1dGhvcj48WWVhcj4yMDE0PC9ZZWFyPjxS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</w:fldData>
        </w:fldChar>
      </w:r>
      <w:r w:rsidR="0014259E">
        <w:rPr>
          <w:color w:val="000000" w:themeColor="text1"/>
          <w:sz w:val="21"/>
          <w:szCs w:val="21"/>
        </w:rPr>
        <w:instrText xml:space="preserve"> ADDIN EN.CITE </w:instrText>
      </w:r>
      <w:r w:rsidR="0014259E">
        <w:rPr>
          <w:color w:val="000000" w:themeColor="text1"/>
          <w:sz w:val="21"/>
          <w:szCs w:val="21"/>
        </w:rPr>
        <w:fldChar w:fldCharType="begin">
          <w:fldData xml:space="preserve">PEVuZE5vdGU+PENpdGU+PEF1dGhvcj5MeXRyYXM8L0F1dGhvcj48WWVhcj4yMDE0PC9ZZWFyPjxS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</w:fldData>
        </w:fldChar>
      </w:r>
      <w:r w:rsidR="0014259E">
        <w:rPr>
          <w:color w:val="000000" w:themeColor="text1"/>
          <w:sz w:val="21"/>
          <w:szCs w:val="21"/>
        </w:rPr>
        <w:instrText xml:space="preserve"> ADDIN EN.CITE.DATA </w:instrText>
      </w:r>
      <w:r w:rsidR="0014259E">
        <w:rPr>
          <w:color w:val="000000" w:themeColor="text1"/>
          <w:sz w:val="21"/>
          <w:szCs w:val="21"/>
        </w:rPr>
      </w:r>
      <w:r w:rsidR="0014259E">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14259E">
        <w:rPr>
          <w:noProof/>
          <w:color w:val="000000" w:themeColor="text1"/>
          <w:sz w:val="21"/>
          <w:szCs w:val="21"/>
        </w:rPr>
        <w:t>(1-6)</w:t>
      </w:r>
      <w:r w:rsidRPr="007C6BD7">
        <w:rPr>
          <w:color w:val="000000" w:themeColor="text1"/>
          <w:sz w:val="21"/>
          <w:szCs w:val="21"/>
        </w:rPr>
        <w:fldChar w:fldCharType="end"/>
      </w:r>
      <w:r w:rsidRPr="007C6BD7">
        <w:rPr>
          <w:color w:val="000000" w:themeColor="text1"/>
          <w:sz w:val="21"/>
          <w:szCs w:val="21"/>
        </w:rPr>
        <w:t>, duration of use</w:t>
      </w:r>
      <w:r w:rsidRPr="007C6BD7">
        <w:rPr>
          <w:color w:val="000000" w:themeColor="text1"/>
          <w:sz w:val="21"/>
          <w:szCs w:val="21"/>
        </w:rPr>
        <w:fldChar w:fldCharType="begin"/>
      </w:r>
      <w:r w:rsidR="0014259E">
        <w:rPr>
          <w:color w:val="000000" w:themeColor="text1"/>
          <w:sz w:val="21"/>
          <w:szCs w:val="21"/>
        </w:rPr>
        <w:instrText xml:space="preserve"> ADDIN EN.CITE &lt;EndNote&gt;&lt;Cite&gt;&lt;Author&gt;Broughton&lt;/Author&gt;&lt;Year&gt;2012&lt;/Year&gt;&lt;RecNum&gt;807&lt;/RecNum&gt;&lt;DisplayText&gt;(7)&lt;/DisplayText&gt;&lt;record&gt;&lt;rec-number&gt;807&lt;/rec-number&gt;&lt;foreign-keys&gt;&lt;key app="EN" db-id="vd5f9p2eut2zejevv0zxe5xpw55a0eaeeep2" timestamp="1596759647"&gt;807&lt;/key&gt;&lt;/foreign-keys&gt;&lt;ref-type name="Journal Article"&gt;17&lt;/ref-type&gt;&lt;contributors&gt;&lt;authors&gt;&lt;author&gt;Broughton, T.&lt;/author&gt;&lt;author&gt;Sington, J.&lt;/author&gt;&lt;author&gt;Beales, I. L.&lt;/author&gt;&lt;/authors&gt;&lt;/contributors&gt;&lt;auth-address&gt;Gastroenterology Department, Norfolk and Norwich University Hospital, Norwich, NR4 7UZ, UK.&lt;/auth-address&gt;&lt;titles&gt;&lt;title&gt;Statin use is associated with a reduced incidence of colorectal cancer: a colonoscopy-controlled case-control study&lt;/title&gt;&lt;secondary-title&gt;BMC Gastroenterol&lt;/secondary-title&gt;&lt;/titles&gt;&lt;periodical&gt;&lt;full-title&gt;BMC Gastroenterol&lt;/full-title&gt;&lt;/periodical&gt;&lt;pages&gt;36&lt;/pages&gt;&lt;volume&gt;12&lt;/volume&gt;&lt;edition&gt;2012/04/26&lt;/edition&gt;&lt;keywords&gt;&lt;keyword&gt;Aged&lt;/keyword&gt;&lt;keyword&gt;Aged, 80 and over&lt;/keyword&gt;&lt;keyword&gt;Apoptosis/drug effects&lt;/keyword&gt;&lt;keyword&gt;Case-Control Studies&lt;/keyword&gt;&lt;keyword&gt;Cell Proliferation/drug effects&lt;/keyword&gt;&lt;keyword&gt;*Colonoscopy&lt;/keyword&gt;&lt;keyword&gt;Colorectal Neoplasms/diagnosis/*epidemiology/*prevention &amp;amp; control&lt;/keyword&gt;&lt;keyword&gt;Dose-Response Relationship, Drug&lt;/keyword&gt;&lt;keyword&gt;Female&lt;/keyword&gt;&lt;keyword&gt;Humans&lt;/keyword&gt;&lt;keyword&gt;Hydroxymethylglutaryl-CoA Reductase Inhibitors/pharmacology/*therapeutic use&lt;/keyword&gt;&lt;keyword&gt;Incidence&lt;/keyword&gt;&lt;keyword&gt;Logistic Models&lt;/keyword&gt;&lt;keyword&gt;Male&lt;/keyword&gt;&lt;keyword&gt;Middle Aged&lt;/keyword&gt;&lt;keyword&gt;Retrospective Studies&lt;/keyword&gt;&lt;keyword&gt;United Kingdom&lt;/keyword&gt;&lt;/keywords&gt;&lt;dates&gt;&lt;year&gt;2012&lt;/year&gt;&lt;pub-dates&gt;&lt;date&gt;Apr 24&lt;/date&gt;&lt;/pub-dates&gt;&lt;/dates&gt;&lt;isbn&gt;1471-230X (Electronic)&amp;#xD;1471-230X (Linking)&lt;/isbn&gt;&lt;accession-num&gt;22530742&lt;/accession-num&gt;&lt;urls&gt;&lt;related-urls&gt;&lt;url&gt;https://www.ncbi.nlm.nih.gov/pubmed/22530742&lt;/url&gt;&lt;/related-urls&gt;&lt;/urls&gt;&lt;custom2&gt;PMC3423077&lt;/custom2&gt;&lt;electronic-resource-num&gt;10.1186/1471-230X-12-36&lt;/electronic-resource-num&gt;&lt;/record&gt;&lt;/Cite&gt;&lt;/EndNote&gt;</w:instrText>
      </w:r>
      <w:r w:rsidRPr="007C6BD7">
        <w:rPr>
          <w:color w:val="000000" w:themeColor="text1"/>
          <w:sz w:val="21"/>
          <w:szCs w:val="21"/>
        </w:rPr>
        <w:fldChar w:fldCharType="separate"/>
      </w:r>
      <w:r w:rsidR="0014259E">
        <w:rPr>
          <w:noProof/>
          <w:color w:val="000000" w:themeColor="text1"/>
          <w:sz w:val="21"/>
          <w:szCs w:val="21"/>
        </w:rPr>
        <w:t>(7)</w:t>
      </w:r>
      <w:r w:rsidRPr="007C6BD7">
        <w:rPr>
          <w:color w:val="000000" w:themeColor="text1"/>
          <w:sz w:val="21"/>
          <w:szCs w:val="21"/>
        </w:rPr>
        <w:fldChar w:fldCharType="end"/>
      </w:r>
      <w:r w:rsidRPr="007C6BD7">
        <w:rPr>
          <w:color w:val="000000" w:themeColor="text1"/>
          <w:sz w:val="21"/>
          <w:szCs w:val="21"/>
        </w:rPr>
        <w:t xml:space="preserve">, and statin types (lipophilic statins vs. </w:t>
      </w:r>
      <w:r w:rsidRPr="007C6BD7">
        <w:rPr>
          <w:color w:val="000000"/>
          <w:sz w:val="21"/>
          <w:szCs w:val="21"/>
        </w:rPr>
        <w:t>hydrophilic statins,</w:t>
      </w:r>
      <w:r w:rsidRPr="007C6BD7">
        <w:rPr>
          <w:color w:val="000000" w:themeColor="text1"/>
          <w:sz w:val="21"/>
          <w:szCs w:val="21"/>
        </w:rPr>
        <w:fldChar w:fldCharType="begin"/>
      </w:r>
      <w:r w:rsidR="0014259E">
        <w:rPr>
          <w:color w:val="000000" w:themeColor="text1"/>
          <w:sz w:val="21"/>
          <w:szCs w:val="21"/>
        </w:rPr>
        <w:instrText xml:space="preserve"> ADDIN EN.CITE &lt;EndNote&gt;&lt;Cite&gt;&lt;Author&gt;Liu&lt;/Author&gt;&lt;Year&gt;2014&lt;/Year&gt;&lt;RecNum&gt;766&lt;/RecNum&gt;&lt;DisplayText&gt;(8)&lt;/DisplayText&gt;&lt;record&gt;&lt;rec-number&gt;766&lt;/rec-number&gt;&lt;foreign-keys&gt;&lt;key app="EN" db-id="vd5f9p2eut2zejevv0zxe5xpw55a0eaeeep2" timestamp="1596758510"&gt;766&lt;/key&gt;&lt;/foreign-keys&gt;&lt;ref-type name="Journal Article"&gt;17&lt;/ref-type&gt;&lt;contributors&gt;&lt;authors&gt;&lt;author&gt;Liu, Y.&lt;/author&gt;&lt;author&gt;Tang, W.&lt;/author&gt;&lt;author&gt;Wang, J.&lt;/author&gt;&lt;author&gt;Xie, L.&lt;/author&gt;&lt;author&gt;Li, T.&lt;/author&gt;&lt;author&gt;He, Y.&lt;/author&gt;&lt;author&gt;Deng, Y.&lt;/author&gt;&lt;author&gt;Peng, Q.&lt;/author&gt;&lt;author&gt;Li, S.&lt;/author&gt;&lt;author&gt;Qin, X.&lt;/author&gt;&lt;/authors&gt;&lt;/contributors&gt;&lt;auth-address&gt;Department of Clinical Laboratory, First Affiliated Hospital of Guangxi Medical University, Nanning, 530021, Guangxi Zhuang Autonomous Region, China.&lt;/auth-address&gt;&lt;titles&gt;&lt;title&gt;Association between statin use and colorectal cancer risk: a meta-analysis of 42 studies&lt;/title&gt;&lt;secondary-title&gt;Cancer Causes Control&lt;/secondary-title&gt;&lt;/titles&gt;&lt;periodical&gt;&lt;full-title&gt;Cancer Causes Control&lt;/full-title&gt;&lt;/periodical&gt;&lt;pages&gt;237-49&lt;/pages&gt;&lt;volume&gt;25&lt;/volume&gt;&lt;number&gt;2&lt;/number&gt;&lt;edition&gt;2013/11/23&lt;/edition&gt;&lt;keywords&gt;&lt;keyword&gt;Case-Control Studies&lt;/keyword&gt;&lt;keyword&gt;Cohort Studies&lt;/keyword&gt;&lt;keyword&gt;Colorectal Neoplasms/*epidemiology/prevention &amp;amp; control&lt;/keyword&gt;&lt;keyword&gt;Humans&lt;/keyword&gt;&lt;keyword&gt;Hydroxymethylglutaryl-CoA Reductase Inhibitors/*administration &amp;amp; dosage&lt;/keyword&gt;&lt;keyword&gt;Randomized Controlled Trials as Topic&lt;/keyword&gt;&lt;keyword&gt;Risk Assessment&lt;/keyword&gt;&lt;/keywords&gt;&lt;dates&gt;&lt;year&gt;2014&lt;/year&gt;&lt;pub-dates&gt;&lt;date&gt;Feb&lt;/date&gt;&lt;/pub-dates&gt;&lt;/dates&gt;&lt;isbn&gt;1573-7225 (Electronic)&amp;#xD;0957-5243 (Linking)&lt;/isbn&gt;&lt;accession-num&gt;24265089&lt;/accession-num&gt;&lt;urls&gt;&lt;related-urls&gt;&lt;url&gt;https://www.ncbi.nlm.nih.gov/pubmed/24265089&lt;/url&gt;&lt;/related-urls&gt;&lt;/urls&gt;&lt;electronic-resource-num&gt;10.1007/s10552-013-0326-6&lt;/electronic-resource-num&gt;&lt;/record&gt;&lt;/Cite&gt;&lt;/EndNote&gt;</w:instrText>
      </w:r>
      <w:r w:rsidRPr="007C6BD7">
        <w:rPr>
          <w:color w:val="000000" w:themeColor="text1"/>
          <w:sz w:val="21"/>
          <w:szCs w:val="21"/>
        </w:rPr>
        <w:fldChar w:fldCharType="separate"/>
      </w:r>
      <w:r w:rsidR="0014259E">
        <w:rPr>
          <w:noProof/>
          <w:color w:val="000000" w:themeColor="text1"/>
          <w:sz w:val="21"/>
          <w:szCs w:val="21"/>
        </w:rPr>
        <w:t>(8)</w:t>
      </w:r>
      <w:r w:rsidRPr="007C6BD7">
        <w:rPr>
          <w:color w:val="000000" w:themeColor="text1"/>
          <w:sz w:val="21"/>
          <w:szCs w:val="21"/>
        </w:rPr>
        <w:fldChar w:fldCharType="end"/>
      </w:r>
      <w:r w:rsidRPr="007C6BD7">
        <w:rPr>
          <w:color w:val="000000"/>
          <w:sz w:val="21"/>
          <w:szCs w:val="21"/>
        </w:rPr>
        <w:t xml:space="preserve"> and individual types</w:t>
      </w:r>
      <w:r w:rsidRPr="007C6BD7">
        <w:rPr>
          <w:color w:val="000000" w:themeColor="text1"/>
          <w:sz w:val="21"/>
          <w:szCs w:val="21"/>
        </w:rPr>
        <w:fldChar w:fldCharType="begin">
          <w:fldData xml:space="preserve">PEVuZE5vdGU+PENpdGU+PEF1dGhvcj5MaXU8L0F1dGhvcj48WWVhcj4yMDE2PC9ZZWFyPjxSZWNO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</w:fldData>
        </w:fldChar>
      </w:r>
      <w:r w:rsidR="0014259E">
        <w:rPr>
          <w:color w:val="000000" w:themeColor="text1"/>
          <w:sz w:val="21"/>
          <w:szCs w:val="21"/>
        </w:rPr>
        <w:instrText xml:space="preserve"> ADDIN EN.CITE </w:instrText>
      </w:r>
      <w:r w:rsidR="0014259E">
        <w:rPr>
          <w:color w:val="000000" w:themeColor="text1"/>
          <w:sz w:val="21"/>
          <w:szCs w:val="21"/>
        </w:rPr>
        <w:fldChar w:fldCharType="begin">
          <w:fldData xml:space="preserve">PEVuZE5vdGU+PENpdGU+PEF1dGhvcj5MaXU8L0F1dGhvcj48WWVhcj4yMDE2PC9ZZWFyPjxSZWNO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</w:fldData>
        </w:fldChar>
      </w:r>
      <w:r w:rsidR="0014259E">
        <w:rPr>
          <w:color w:val="000000" w:themeColor="text1"/>
          <w:sz w:val="21"/>
          <w:szCs w:val="21"/>
        </w:rPr>
        <w:instrText xml:space="preserve"> ADDIN EN.CITE.DATA </w:instrText>
      </w:r>
      <w:r w:rsidR="0014259E">
        <w:rPr>
          <w:color w:val="000000" w:themeColor="text1"/>
          <w:sz w:val="21"/>
          <w:szCs w:val="21"/>
        </w:rPr>
      </w:r>
      <w:r w:rsidR="0014259E">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14259E">
        <w:rPr>
          <w:noProof/>
          <w:color w:val="000000" w:themeColor="text1"/>
          <w:sz w:val="21"/>
          <w:szCs w:val="21"/>
        </w:rPr>
        <w:t>(9)</w:t>
      </w:r>
      <w:r w:rsidRPr="007C6BD7">
        <w:rPr>
          <w:color w:val="000000" w:themeColor="text1"/>
          <w:sz w:val="21"/>
          <w:szCs w:val="21"/>
        </w:rPr>
        <w:fldChar w:fldCharType="end"/>
      </w:r>
      <w:r w:rsidRPr="007C6BD7">
        <w:rPr>
          <w:color w:val="000000" w:themeColor="text1"/>
          <w:sz w:val="21"/>
          <w:szCs w:val="21"/>
        </w:rPr>
        <w:t xml:space="preserve">), it is still controversial whether the association between </w:t>
      </w:r>
      <w:r w:rsidRPr="007C6BD7">
        <w:rPr>
          <w:color w:val="000000" w:themeColor="text1"/>
          <w:sz w:val="21"/>
          <w:szCs w:val="21"/>
          <w:bdr w:val="none" w:sz="0" w:space="0" w:color="auto" w:frame="1"/>
        </w:rPr>
        <w:t>statin</w:t>
      </w:r>
      <w:r w:rsidRPr="007C6BD7">
        <w:rPr>
          <w:color w:val="000000" w:themeColor="text1"/>
          <w:sz w:val="21"/>
          <w:szCs w:val="21"/>
        </w:rPr>
        <w:t xml:space="preserve"> use and CRC risk may differ by molecular subtypes (</w:t>
      </w:r>
      <w:r w:rsidRPr="007C6BD7">
        <w:rPr>
          <w:color w:val="000000"/>
          <w:sz w:val="21"/>
          <w:szCs w:val="21"/>
        </w:rPr>
        <w:t>KRAS mutation status</w:t>
      </w:r>
      <w:r w:rsidRPr="007C6BD7">
        <w:rPr>
          <w:color w:val="000000" w:themeColor="text1"/>
          <w:sz w:val="21"/>
          <w:szCs w:val="21"/>
        </w:rPr>
        <w:t>),</w:t>
      </w:r>
      <w:r w:rsidRPr="007C6BD7">
        <w:rPr>
          <w:color w:val="000000" w:themeColor="text1"/>
          <w:sz w:val="21"/>
          <w:szCs w:val="21"/>
        </w:rPr>
        <w:fldChar w:fldCharType="begin">
          <w:fldData xml:space="preserve">PEVuZE5vdGU+PENpdGU+PEF1dGhvcj5MZWU8L0F1dGhvcj48WWVhcj4yMDExPC9ZZWFyPjxSZWNO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=
</w:fldData>
        </w:fldChar>
      </w:r>
      <w:r w:rsidR="0014259E">
        <w:rPr>
          <w:color w:val="000000" w:themeColor="text1"/>
          <w:sz w:val="21"/>
          <w:szCs w:val="21"/>
        </w:rPr>
        <w:instrText xml:space="preserve"> ADDIN EN.CITE </w:instrText>
      </w:r>
      <w:r w:rsidR="0014259E">
        <w:rPr>
          <w:color w:val="000000" w:themeColor="text1"/>
          <w:sz w:val="21"/>
          <w:szCs w:val="21"/>
        </w:rPr>
        <w:fldChar w:fldCharType="begin">
          <w:fldData xml:space="preserve">PEVuZE5vdGU+PENpdGU+PEF1dGhvcj5MZWU8L0F1dGhvcj48WWVhcj4yMDExPC9ZZWFyPjxSZWNO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=
</w:fldData>
        </w:fldChar>
      </w:r>
      <w:r w:rsidR="0014259E">
        <w:rPr>
          <w:color w:val="000000" w:themeColor="text1"/>
          <w:sz w:val="21"/>
          <w:szCs w:val="21"/>
        </w:rPr>
        <w:instrText xml:space="preserve"> ADDIN EN.CITE.DATA </w:instrText>
      </w:r>
      <w:r w:rsidR="0014259E">
        <w:rPr>
          <w:color w:val="000000" w:themeColor="text1"/>
          <w:sz w:val="21"/>
          <w:szCs w:val="21"/>
        </w:rPr>
      </w:r>
      <w:r w:rsidR="0014259E">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14259E">
        <w:rPr>
          <w:noProof/>
          <w:color w:val="000000" w:themeColor="text1"/>
          <w:sz w:val="21"/>
          <w:szCs w:val="21"/>
        </w:rPr>
        <w:t>(2)</w:t>
      </w:r>
      <w:r w:rsidRPr="007C6BD7">
        <w:rPr>
          <w:color w:val="000000" w:themeColor="text1"/>
          <w:sz w:val="21"/>
          <w:szCs w:val="21"/>
        </w:rPr>
        <w:fldChar w:fldCharType="end"/>
      </w:r>
      <w:r w:rsidRPr="007C6BD7">
        <w:rPr>
          <w:color w:val="000000" w:themeColor="text1"/>
          <w:sz w:val="21"/>
          <w:szCs w:val="21"/>
        </w:rPr>
        <w:t xml:space="preserve"> </w:t>
      </w:r>
      <w:r w:rsidRPr="007C6BD7">
        <w:rPr>
          <w:sz w:val="21"/>
          <w:szCs w:val="21"/>
        </w:rPr>
        <w:t xml:space="preserve">genetic </w:t>
      </w:r>
      <w:r w:rsidRPr="007C6BD7">
        <w:rPr>
          <w:color w:val="000000" w:themeColor="text1"/>
          <w:sz w:val="21"/>
          <w:szCs w:val="21"/>
        </w:rPr>
        <w:t>variants (in 3-hydroxy-3-methylglutaryl CoA reductase</w:t>
      </w:r>
      <w:r w:rsidRPr="007C6BD7">
        <w:rPr>
          <w:sz w:val="21"/>
          <w:szCs w:val="21"/>
        </w:rPr>
        <w:t>)</w:t>
      </w:r>
      <w:r w:rsidRPr="007C6BD7">
        <w:rPr>
          <w:color w:val="000000" w:themeColor="text1"/>
          <w:sz w:val="21"/>
          <w:szCs w:val="21"/>
        </w:rPr>
        <w:t>,</w:t>
      </w:r>
      <w:r w:rsidRPr="007C6BD7">
        <w:rPr>
          <w:color w:val="000000" w:themeColor="text1"/>
          <w:sz w:val="21"/>
          <w:szCs w:val="21"/>
        </w:rPr>
        <w:fldChar w:fldCharType="begin">
          <w:fldData xml:space="preserve">PEVuZE5vdGU+PENpdGU+PEF1dGhvcj5MaXBraW48L0F1dGhvcj48WWVhcj4yMDEwPC9ZZWFyPjxS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</w:fldData>
        </w:fldChar>
      </w:r>
      <w:r w:rsidR="0014259E">
        <w:rPr>
          <w:color w:val="000000" w:themeColor="text1"/>
          <w:sz w:val="21"/>
          <w:szCs w:val="21"/>
        </w:rPr>
        <w:instrText xml:space="preserve"> ADDIN EN.CITE </w:instrText>
      </w:r>
      <w:r w:rsidR="0014259E">
        <w:rPr>
          <w:color w:val="000000" w:themeColor="text1"/>
          <w:sz w:val="21"/>
          <w:szCs w:val="21"/>
        </w:rPr>
        <w:fldChar w:fldCharType="begin">
          <w:fldData xml:space="preserve">PEVuZE5vdGU+PENpdGU+PEF1dGhvcj5MaXBraW48L0F1dGhvcj48WWVhcj4yMDEwPC9ZZWFyPjxS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</w:fldData>
        </w:fldChar>
      </w:r>
      <w:r w:rsidR="0014259E">
        <w:rPr>
          <w:color w:val="000000" w:themeColor="text1"/>
          <w:sz w:val="21"/>
          <w:szCs w:val="21"/>
        </w:rPr>
        <w:instrText xml:space="preserve"> ADDIN EN.CITE.DATA </w:instrText>
      </w:r>
      <w:r w:rsidR="0014259E">
        <w:rPr>
          <w:color w:val="000000" w:themeColor="text1"/>
          <w:sz w:val="21"/>
          <w:szCs w:val="21"/>
        </w:rPr>
      </w:r>
      <w:r w:rsidR="0014259E">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14259E">
        <w:rPr>
          <w:noProof/>
          <w:color w:val="000000" w:themeColor="text1"/>
          <w:sz w:val="21"/>
          <w:szCs w:val="21"/>
        </w:rPr>
        <w:t>(10)</w:t>
      </w:r>
      <w:r w:rsidRPr="007C6BD7">
        <w:rPr>
          <w:color w:val="000000" w:themeColor="text1"/>
          <w:sz w:val="21"/>
          <w:szCs w:val="21"/>
        </w:rPr>
        <w:fldChar w:fldCharType="end"/>
      </w:r>
      <w:r w:rsidRPr="007C6BD7">
        <w:rPr>
          <w:color w:val="000000" w:themeColor="text1"/>
          <w:sz w:val="21"/>
          <w:szCs w:val="21"/>
        </w:rPr>
        <w:t xml:space="preserve"> high-/average- risk groups,</w:t>
      </w:r>
      <w:r w:rsidRPr="007C6BD7">
        <w:rPr>
          <w:color w:val="000000" w:themeColor="text1"/>
          <w:sz w:val="21"/>
          <w:szCs w:val="21"/>
        </w:rPr>
        <w:fldChar w:fldCharType="begin">
          <w:fldData xml:space="preserve">PEVuZE5vdGU+PENpdGU+PEF1dGhvcj5IYWNoZW08L0F1dGhvcj48WWVhcj4yMDA5PC9ZZWFyPjxS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</w:fldData>
        </w:fldChar>
      </w:r>
      <w:r w:rsidR="0014259E">
        <w:rPr>
          <w:color w:val="000000" w:themeColor="text1"/>
          <w:sz w:val="21"/>
          <w:szCs w:val="21"/>
        </w:rPr>
        <w:instrText xml:space="preserve"> ADDIN EN.CITE </w:instrText>
      </w:r>
      <w:r w:rsidR="0014259E">
        <w:rPr>
          <w:color w:val="000000" w:themeColor="text1"/>
          <w:sz w:val="21"/>
          <w:szCs w:val="21"/>
        </w:rPr>
        <w:fldChar w:fldCharType="begin">
          <w:fldData xml:space="preserve">PEVuZE5vdGU+PENpdGU+PEF1dGhvcj5IYWNoZW08L0F1dGhvcj48WWVhcj4yMDA5PC9ZZWFyPjxS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</w:fldData>
        </w:fldChar>
      </w:r>
      <w:r w:rsidR="0014259E">
        <w:rPr>
          <w:color w:val="000000" w:themeColor="text1"/>
          <w:sz w:val="21"/>
          <w:szCs w:val="21"/>
        </w:rPr>
        <w:instrText xml:space="preserve"> ADDIN EN.CITE.DATA </w:instrText>
      </w:r>
      <w:r w:rsidR="0014259E">
        <w:rPr>
          <w:color w:val="000000" w:themeColor="text1"/>
          <w:sz w:val="21"/>
          <w:szCs w:val="21"/>
        </w:rPr>
      </w:r>
      <w:r w:rsidR="0014259E">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14259E">
        <w:rPr>
          <w:noProof/>
          <w:color w:val="000000" w:themeColor="text1"/>
          <w:sz w:val="21"/>
          <w:szCs w:val="21"/>
        </w:rPr>
        <w:t>(5, 11)</w:t>
      </w:r>
      <w:r w:rsidRPr="007C6BD7">
        <w:rPr>
          <w:color w:val="000000" w:themeColor="text1"/>
          <w:sz w:val="21"/>
          <w:szCs w:val="21"/>
        </w:rPr>
        <w:fldChar w:fldCharType="end"/>
      </w:r>
      <w:r w:rsidRPr="007C6BD7">
        <w:rPr>
          <w:color w:val="000000" w:themeColor="text1"/>
          <w:sz w:val="21"/>
          <w:szCs w:val="21"/>
        </w:rPr>
        <w:t xml:space="preserve"> age,</w:t>
      </w:r>
      <w:r w:rsidRPr="007C6BD7">
        <w:rPr>
          <w:color w:val="000000" w:themeColor="text1"/>
          <w:sz w:val="21"/>
          <w:szCs w:val="21"/>
        </w:rPr>
        <w:fldChar w:fldCharType="begin">
          <w:fldData xml:space="preserve">PEVuZE5vdGU+PENpdGU+PEF1dGhvcj5TZWhkZXY8L0F1dGhvcj48WWVhcj4yMDE0PC9ZZWFyPjxS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</w:fldData>
        </w:fldChar>
      </w:r>
      <w:r w:rsidR="0014259E">
        <w:rPr>
          <w:color w:val="000000" w:themeColor="text1"/>
          <w:sz w:val="21"/>
          <w:szCs w:val="21"/>
        </w:rPr>
        <w:instrText xml:space="preserve"> ADDIN EN.CITE </w:instrText>
      </w:r>
      <w:r w:rsidR="0014259E">
        <w:rPr>
          <w:color w:val="000000" w:themeColor="text1"/>
          <w:sz w:val="21"/>
          <w:szCs w:val="21"/>
        </w:rPr>
        <w:fldChar w:fldCharType="begin">
          <w:fldData xml:space="preserve">PEVuZE5vdGU+PENpdGU+PEF1dGhvcj5TZWhkZXY8L0F1dGhvcj48WWVhcj4yMDE0PC9ZZWFyPjxS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</w:fldData>
        </w:fldChar>
      </w:r>
      <w:r w:rsidR="0014259E">
        <w:rPr>
          <w:color w:val="000000" w:themeColor="text1"/>
          <w:sz w:val="21"/>
          <w:szCs w:val="21"/>
        </w:rPr>
        <w:instrText xml:space="preserve"> ADDIN EN.CITE.DATA </w:instrText>
      </w:r>
      <w:r w:rsidR="0014259E">
        <w:rPr>
          <w:color w:val="000000" w:themeColor="text1"/>
          <w:sz w:val="21"/>
          <w:szCs w:val="21"/>
        </w:rPr>
      </w:r>
      <w:r w:rsidR="0014259E">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14259E">
        <w:rPr>
          <w:noProof/>
          <w:color w:val="000000" w:themeColor="text1"/>
          <w:sz w:val="21"/>
          <w:szCs w:val="21"/>
        </w:rPr>
        <w:t>(5, 12)</w:t>
      </w:r>
      <w:r w:rsidRPr="007C6BD7">
        <w:rPr>
          <w:color w:val="000000" w:themeColor="text1"/>
          <w:sz w:val="21"/>
          <w:szCs w:val="21"/>
        </w:rPr>
        <w:fldChar w:fldCharType="end"/>
      </w:r>
      <w:r w:rsidRPr="007C6BD7">
        <w:rPr>
          <w:color w:val="000000" w:themeColor="text1"/>
          <w:sz w:val="21"/>
          <w:szCs w:val="21"/>
        </w:rPr>
        <w:t xml:space="preserve"> racial/ethnic background,</w:t>
      </w:r>
      <w:r w:rsidRPr="007C6BD7">
        <w:rPr>
          <w:color w:val="000000" w:themeColor="text1"/>
          <w:sz w:val="21"/>
          <w:szCs w:val="21"/>
        </w:rPr>
        <w:fldChar w:fldCharType="begin">
          <w:fldData xml:space="preserve">PEVuZE5vdGU+PENpdGU+PEF1dGhvcj5IYWNoZW08L0F1dGhvcj48WWVhcj4yMDA5PC9ZZWFyPjxS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</w:fldData>
        </w:fldChar>
      </w:r>
      <w:r w:rsidR="0014259E">
        <w:rPr>
          <w:color w:val="000000" w:themeColor="text1"/>
          <w:sz w:val="21"/>
          <w:szCs w:val="21"/>
        </w:rPr>
        <w:instrText xml:space="preserve"> ADDIN EN.CITE </w:instrText>
      </w:r>
      <w:r w:rsidR="0014259E">
        <w:rPr>
          <w:color w:val="000000" w:themeColor="text1"/>
          <w:sz w:val="21"/>
          <w:szCs w:val="21"/>
        </w:rPr>
        <w:fldChar w:fldCharType="begin">
          <w:fldData xml:space="preserve">PEVuZE5vdGU+PENpdGU+PEF1dGhvcj5IYWNoZW08L0F1dGhvcj48WWVhcj4yMDA5PC9ZZWFyPjxS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</w:fldData>
        </w:fldChar>
      </w:r>
      <w:r w:rsidR="0014259E">
        <w:rPr>
          <w:color w:val="000000" w:themeColor="text1"/>
          <w:sz w:val="21"/>
          <w:szCs w:val="21"/>
        </w:rPr>
        <w:instrText xml:space="preserve"> ADDIN EN.CITE.DATA </w:instrText>
      </w:r>
      <w:r w:rsidR="0014259E">
        <w:rPr>
          <w:color w:val="000000" w:themeColor="text1"/>
          <w:sz w:val="21"/>
          <w:szCs w:val="21"/>
        </w:rPr>
      </w:r>
      <w:r w:rsidR="0014259E">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14259E">
        <w:rPr>
          <w:noProof/>
          <w:color w:val="000000" w:themeColor="text1"/>
          <w:sz w:val="21"/>
          <w:szCs w:val="21"/>
        </w:rPr>
        <w:t>(5, 13)</w:t>
      </w:r>
      <w:r w:rsidRPr="007C6BD7">
        <w:rPr>
          <w:color w:val="000000" w:themeColor="text1"/>
          <w:sz w:val="21"/>
          <w:szCs w:val="21"/>
        </w:rPr>
        <w:fldChar w:fldCharType="end"/>
      </w:r>
      <w:r w:rsidRPr="007C6BD7">
        <w:rPr>
          <w:color w:val="000000" w:themeColor="text1"/>
          <w:sz w:val="21"/>
          <w:szCs w:val="21"/>
        </w:rPr>
        <w:t xml:space="preserve"> sex,</w:t>
      </w:r>
      <w:r w:rsidRPr="007C6BD7">
        <w:rPr>
          <w:color w:val="000000" w:themeColor="text1"/>
          <w:sz w:val="21"/>
          <w:szCs w:val="21"/>
        </w:rPr>
        <w:fldChar w:fldCharType="begin"/>
      </w:r>
      <w:r w:rsidR="0014259E">
        <w:rPr>
          <w:color w:val="000000" w:themeColor="text1"/>
          <w:sz w:val="21"/>
          <w:szCs w:val="21"/>
        </w:rPr>
        <w:instrText xml:space="preserve"> ADDIN EN.CITE &lt;EndNote&gt;&lt;Cite&gt;&lt;Author&gt;Clancy&lt;/Author&gt;&lt;Year&gt;2013&lt;/Year&gt;&lt;RecNum&gt;808&lt;/RecNum&gt;&lt;DisplayText&gt;(14)&lt;/DisplayText&gt;&lt;record&gt;&lt;rec-number&gt;808&lt;/rec-number&gt;&lt;foreign-keys&gt;&lt;key app="EN" db-id="vd5f9p2eut2zejevv0zxe5xpw55a0eaeeep2" timestamp="1596759665"&gt;808&lt;/key&gt;&lt;/foreign-keys&gt;&lt;ref-type name="Journal Article"&gt;17&lt;/ref-type&gt;&lt;contributors&gt;&lt;authors&gt;&lt;author&gt;Clancy, Z.&lt;/author&gt;&lt;author&gt;Keith, S. W.&lt;/author&gt;&lt;author&gt;Rabinowitz, C.&lt;/author&gt;&lt;author&gt;Ceccarelli, M.&lt;/author&gt;&lt;author&gt;Gagne, J. J.&lt;/author&gt;&lt;author&gt;Maio, V.&lt;/author&gt;&lt;/authors&gt;&lt;/contributors&gt;&lt;auth-address&gt;Jefferson School of Population Health, Thomas Jefferson University, Philadelphia, PA 19107, USA.&lt;/auth-address&gt;&lt;titles&gt;&lt;title&gt;Statins and colorectal cancer risk: a longitudinal study&lt;/title&gt;&lt;secondary-title&gt;Cancer Causes Control&lt;/secondary-title&gt;&lt;/titles&gt;&lt;periodical&gt;&lt;full-title&gt;Cancer Causes Control&lt;/full-title&gt;&lt;/periodical&gt;&lt;pages&gt;777-82&lt;/pages&gt;&lt;volume&gt;24&lt;/volume&gt;&lt;number&gt;4&lt;/number&gt;&lt;edition&gt;2013/01/31&lt;/edition&gt;&lt;keywords&gt;&lt;keyword&gt;Adolescent&lt;/keyword&gt;&lt;keyword&gt;Adult&lt;/keyword&gt;&lt;keyword&gt;Aged&lt;/keyword&gt;&lt;keyword&gt;Aged, 80 and over&lt;/keyword&gt;&lt;keyword&gt;Colorectal Neoplasms/drug therapy/*epidemiology&lt;/keyword&gt;&lt;keyword&gt;Female&lt;/keyword&gt;&lt;keyword&gt;Follow-Up Studies&lt;/keyword&gt;&lt;keyword&gt;Humans&lt;/keyword&gt;&lt;keyword&gt;Hydroxymethylglutaryl-CoA Reductase Inhibitors/*therapeutic use&lt;/keyword&gt;&lt;keyword&gt;Italy/epidemiology&lt;/keyword&gt;&lt;keyword&gt;Longitudinal Studies&lt;/keyword&gt;&lt;keyword&gt;Male&lt;/keyword&gt;&lt;keyword&gt;Middle Aged&lt;/keyword&gt;&lt;keyword&gt;Prognosis&lt;/keyword&gt;&lt;keyword&gt;Retrospective Studies&lt;/keyword&gt;&lt;keyword&gt;Risk Factors&lt;/keyword&gt;&lt;keyword&gt;Young Adult&lt;/keyword&gt;&lt;/keywords&gt;&lt;dates&gt;&lt;year&gt;2013&lt;/year&gt;&lt;pub-dates&gt;&lt;date&gt;Apr&lt;/date&gt;&lt;/pub-dates&gt;&lt;/dates&gt;&lt;isbn&gt;1573-7225 (Electronic)&amp;#xD;0957-5243 (Linking)&lt;/isbn&gt;&lt;accession-num&gt;23361340&lt;/accession-num&gt;&lt;urls&gt;&lt;related-urls&gt;&lt;url&gt;https://www.ncbi.nlm.nih.gov/pubmed/23361340&lt;/url&gt;&lt;/related-urls&gt;&lt;/urls&gt;&lt;electronic-resource-num&gt;10.1007/s10552-013-0160-x&lt;/electronic-resource-num&gt;&lt;/record&gt;&lt;/Cite&gt;&lt;/EndNote&gt;</w:instrText>
      </w:r>
      <w:r w:rsidRPr="007C6BD7">
        <w:rPr>
          <w:color w:val="000000" w:themeColor="text1"/>
          <w:sz w:val="21"/>
          <w:szCs w:val="21"/>
        </w:rPr>
        <w:fldChar w:fldCharType="separate"/>
      </w:r>
      <w:r w:rsidR="0014259E">
        <w:rPr>
          <w:noProof/>
          <w:color w:val="000000" w:themeColor="text1"/>
          <w:sz w:val="21"/>
          <w:szCs w:val="21"/>
        </w:rPr>
        <w:t>(14)</w:t>
      </w:r>
      <w:r w:rsidRPr="007C6BD7">
        <w:rPr>
          <w:color w:val="000000" w:themeColor="text1"/>
          <w:sz w:val="21"/>
          <w:szCs w:val="21"/>
        </w:rPr>
        <w:fldChar w:fldCharType="end"/>
      </w:r>
      <w:r w:rsidRPr="007C6BD7">
        <w:rPr>
          <w:color w:val="000000" w:themeColor="text1"/>
          <w:sz w:val="21"/>
          <w:szCs w:val="21"/>
        </w:rPr>
        <w:t xml:space="preserve"> and dose of use</w:t>
      </w:r>
      <w:r w:rsidRPr="007C6BD7">
        <w:rPr>
          <w:color w:val="000000" w:themeColor="text1"/>
          <w:sz w:val="21"/>
          <w:szCs w:val="21"/>
        </w:rPr>
        <w:fldChar w:fldCharType="begin">
          <w:fldData xml:space="preserve">PEVuZE5vdGU+PENpdGU+PEF1dGhvcj5Ccm91Z2h0b248L0F1dGhvcj48WWVhcj4yMDEyPC9ZZWFy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</w:fldData>
        </w:fldChar>
      </w:r>
      <w:r w:rsidR="0014259E">
        <w:rPr>
          <w:color w:val="000000" w:themeColor="text1"/>
          <w:sz w:val="21"/>
          <w:szCs w:val="21"/>
        </w:rPr>
        <w:instrText xml:space="preserve"> ADDIN EN.CITE </w:instrText>
      </w:r>
      <w:r w:rsidR="0014259E">
        <w:rPr>
          <w:color w:val="000000" w:themeColor="text1"/>
          <w:sz w:val="21"/>
          <w:szCs w:val="21"/>
        </w:rPr>
        <w:fldChar w:fldCharType="begin">
          <w:fldData xml:space="preserve">PEVuZE5vdGU+PENpdGU+PEF1dGhvcj5Ccm91Z2h0b248L0F1dGhvcj48WWVhcj4yMDEyPC9ZZWFy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</w:fldData>
        </w:fldChar>
      </w:r>
      <w:r w:rsidR="0014259E">
        <w:rPr>
          <w:color w:val="000000" w:themeColor="text1"/>
          <w:sz w:val="21"/>
          <w:szCs w:val="21"/>
        </w:rPr>
        <w:instrText xml:space="preserve"> ADDIN EN.CITE.DATA </w:instrText>
      </w:r>
      <w:r w:rsidR="0014259E">
        <w:rPr>
          <w:color w:val="000000" w:themeColor="text1"/>
          <w:sz w:val="21"/>
          <w:szCs w:val="21"/>
        </w:rPr>
      </w:r>
      <w:r w:rsidR="0014259E">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14259E">
        <w:rPr>
          <w:noProof/>
          <w:color w:val="000000" w:themeColor="text1"/>
          <w:sz w:val="21"/>
          <w:szCs w:val="21"/>
        </w:rPr>
        <w:t>(7, 9)</w:t>
      </w:r>
      <w:r w:rsidRPr="007C6BD7">
        <w:rPr>
          <w:color w:val="000000" w:themeColor="text1"/>
          <w:sz w:val="21"/>
          <w:szCs w:val="21"/>
        </w:rPr>
        <w:fldChar w:fldCharType="end"/>
      </w:r>
      <w:r w:rsidRPr="007C6BD7">
        <w:rPr>
          <w:color w:val="000000" w:themeColor="text1"/>
          <w:sz w:val="21"/>
          <w:szCs w:val="21"/>
        </w:rPr>
        <w:t>. Both inherited genetic susceptibility (e.g., those with preexisting inflammatory bowel disease, polyps, Lynch syndrome, CRC, or family history of CRC) and environmental risk profile should be considered when identifying the risk: benefit profile</w:t>
      </w:r>
      <w:r>
        <w:rPr>
          <w:color w:val="000000" w:themeColor="text1"/>
          <w:sz w:val="21"/>
          <w:szCs w:val="21"/>
        </w:rPr>
        <w:t xml:space="preserve"> among </w:t>
      </w:r>
      <w:r w:rsidRPr="007C6BD7">
        <w:rPr>
          <w:color w:val="000000" w:themeColor="text1"/>
          <w:sz w:val="21"/>
          <w:szCs w:val="21"/>
        </w:rPr>
        <w:t>subgroups. Moreover, future explorations in well-designed prospective studies or RCTs are warranted to disclose the association of statin use with intermediate end points (e.g., aberrant crypt foci and adenomas).</w:t>
      </w:r>
    </w:p>
    <w:p w14:paraId="46A0A916" w14:textId="77777777" w:rsidR="002B61F2" w:rsidRPr="0092603C" w:rsidRDefault="002B61F2" w:rsidP="0019250D">
      <w:pPr>
        <w:rPr>
          <w:color w:val="000000" w:themeColor="text1"/>
          <w:sz w:val="21"/>
          <w:szCs w:val="21"/>
        </w:rPr>
      </w:pPr>
    </w:p>
    <w:p w14:paraId="377179FB" w14:textId="76DE39D4" w:rsidR="000C07CC" w:rsidRPr="0092603C" w:rsidRDefault="007A125A" w:rsidP="0019250D">
      <w:pPr>
        <w:rPr>
          <w:color w:val="000000"/>
          <w:sz w:val="21"/>
          <w:szCs w:val="21"/>
        </w:rPr>
      </w:pPr>
      <w:r w:rsidRPr="0092603C">
        <w:rPr>
          <w:b/>
          <w:bCs/>
          <w:sz w:val="21"/>
          <w:szCs w:val="21"/>
        </w:rPr>
        <w:t>References</w:t>
      </w:r>
    </w:p>
    <w:p w14:paraId="70249CFF" w14:textId="77777777" w:rsidR="0014259E" w:rsidRPr="0092603C" w:rsidRDefault="002134AB" w:rsidP="0014259E">
      <w:pPr>
        <w:pStyle w:val="EndNoteBibliography"/>
        <w:rPr>
          <w:sz w:val="21"/>
          <w:szCs w:val="21"/>
        </w:rPr>
      </w:pPr>
      <w:r w:rsidRPr="0092603C">
        <w:rPr>
          <w:color w:val="000000" w:themeColor="text1"/>
          <w:sz w:val="21"/>
          <w:szCs w:val="21"/>
        </w:rPr>
        <w:fldChar w:fldCharType="begin"/>
      </w:r>
      <w:r w:rsidRPr="0092603C">
        <w:rPr>
          <w:color w:val="000000" w:themeColor="text1"/>
          <w:sz w:val="21"/>
          <w:szCs w:val="21"/>
        </w:rPr>
        <w:instrText xml:space="preserve"> ADDIN EN.REFLIST </w:instrText>
      </w:r>
      <w:r w:rsidRPr="0092603C">
        <w:rPr>
          <w:color w:val="000000" w:themeColor="text1"/>
          <w:sz w:val="21"/>
          <w:szCs w:val="21"/>
        </w:rPr>
        <w:fldChar w:fldCharType="end"/>
      </w:r>
      <w:r w:rsidR="0014259E" w:rsidRPr="0092603C">
        <w:rPr>
          <w:sz w:val="21"/>
          <w:szCs w:val="21"/>
        </w:rPr>
        <w:t>1.</w:t>
      </w:r>
      <w:r w:rsidR="0014259E" w:rsidRPr="0092603C">
        <w:rPr>
          <w:sz w:val="21"/>
          <w:szCs w:val="21"/>
        </w:rPr>
        <w:tab/>
        <w:t>Lytras T, Nikolopoulos G, Bonovas S. Statins and the risk of colorectal cancer: an updated systematic review and meta-analysis of 40 studies. World J Gastroenterol 2014;20:1858-70.</w:t>
      </w:r>
    </w:p>
    <w:p w14:paraId="3BB30DC2" w14:textId="77777777" w:rsidR="0014259E" w:rsidRPr="0092603C" w:rsidRDefault="0014259E" w:rsidP="0014259E">
      <w:pPr>
        <w:pStyle w:val="EndNoteBibliography"/>
        <w:rPr>
          <w:sz w:val="21"/>
          <w:szCs w:val="21"/>
        </w:rPr>
      </w:pPr>
      <w:r w:rsidRPr="0092603C">
        <w:rPr>
          <w:sz w:val="21"/>
          <w:szCs w:val="21"/>
        </w:rPr>
        <w:t>2.</w:t>
      </w:r>
      <w:r w:rsidRPr="0092603C">
        <w:rPr>
          <w:sz w:val="21"/>
          <w:szCs w:val="21"/>
        </w:rPr>
        <w:tab/>
        <w:t>Lee JE, Baba Y, Ng K, et al. Statin use and colorectal cancer risk according to molecular subtypes in two large prospective cohort studies. Cancer Prev Res (Phila) 2011;4:1808-15.</w:t>
      </w:r>
    </w:p>
    <w:p w14:paraId="74E32D98" w14:textId="77777777" w:rsidR="0014259E" w:rsidRPr="0092603C" w:rsidRDefault="0014259E" w:rsidP="0014259E">
      <w:pPr>
        <w:pStyle w:val="EndNoteBibliography"/>
        <w:rPr>
          <w:sz w:val="21"/>
          <w:szCs w:val="21"/>
        </w:rPr>
      </w:pPr>
      <w:r w:rsidRPr="0092603C">
        <w:rPr>
          <w:sz w:val="21"/>
          <w:szCs w:val="21"/>
        </w:rPr>
        <w:t>3.</w:t>
      </w:r>
      <w:r w:rsidRPr="0092603C">
        <w:rPr>
          <w:sz w:val="21"/>
          <w:szCs w:val="21"/>
        </w:rPr>
        <w:tab/>
        <w:t>Poynter JN, Gruber SB, Higgins PD, et al. Statins and the risk of colorectal cancer. N Engl J Med 2005;352:2184-92.</w:t>
      </w:r>
    </w:p>
    <w:p w14:paraId="0E23F14D" w14:textId="77777777" w:rsidR="0014259E" w:rsidRPr="0092603C" w:rsidRDefault="0014259E" w:rsidP="0014259E">
      <w:pPr>
        <w:pStyle w:val="EndNoteBibliography"/>
        <w:rPr>
          <w:sz w:val="21"/>
          <w:szCs w:val="21"/>
        </w:rPr>
      </w:pPr>
      <w:r w:rsidRPr="0092603C">
        <w:rPr>
          <w:sz w:val="21"/>
          <w:szCs w:val="21"/>
        </w:rPr>
        <w:t>4.</w:t>
      </w:r>
      <w:r w:rsidRPr="0092603C">
        <w:rPr>
          <w:sz w:val="21"/>
          <w:szCs w:val="21"/>
        </w:rPr>
        <w:tab/>
        <w:t>Ibanez-Sanz G, Guino E, Pontes C, et al. Statin use and the risk of colorectal cancer in a population-based electronic health records study. Sci Rep 2019;9:13560.</w:t>
      </w:r>
    </w:p>
    <w:p w14:paraId="4E7465E1" w14:textId="77777777" w:rsidR="0014259E" w:rsidRPr="0092603C" w:rsidRDefault="0014259E" w:rsidP="0014259E">
      <w:pPr>
        <w:pStyle w:val="EndNoteBibliography"/>
        <w:rPr>
          <w:sz w:val="21"/>
          <w:szCs w:val="21"/>
        </w:rPr>
      </w:pPr>
      <w:r w:rsidRPr="0092603C">
        <w:rPr>
          <w:sz w:val="21"/>
          <w:szCs w:val="21"/>
        </w:rPr>
        <w:t>5.</w:t>
      </w:r>
      <w:r w:rsidRPr="0092603C">
        <w:rPr>
          <w:sz w:val="21"/>
          <w:szCs w:val="21"/>
        </w:rPr>
        <w:tab/>
        <w:t>Hachem C, Morgan R, Johnson M, et al. Statins and the risk of colorectal carcinoma: a nested case-control study in veterans with diabetes. Am J Gastroenterol 2009;104:1241-8.</w:t>
      </w:r>
    </w:p>
    <w:p w14:paraId="483471AE" w14:textId="77777777" w:rsidR="0014259E" w:rsidRPr="0092603C" w:rsidRDefault="0014259E" w:rsidP="0014259E">
      <w:pPr>
        <w:pStyle w:val="EndNoteBibliography"/>
        <w:rPr>
          <w:sz w:val="21"/>
          <w:szCs w:val="21"/>
        </w:rPr>
      </w:pPr>
      <w:r w:rsidRPr="0092603C">
        <w:rPr>
          <w:sz w:val="21"/>
          <w:szCs w:val="21"/>
        </w:rPr>
        <w:t>6.</w:t>
      </w:r>
      <w:r w:rsidRPr="0092603C">
        <w:rPr>
          <w:sz w:val="21"/>
          <w:szCs w:val="21"/>
        </w:rPr>
        <w:tab/>
        <w:t>Cheung KS, Chen L, Chan EW, et al. Statins reduce the progression of non-advanced adenomas to colorectal cancer: a postcolonoscopy study in 187 897 patients. Gut 2019;68:1979-1985.</w:t>
      </w:r>
    </w:p>
    <w:p w14:paraId="3A0BAFAB" w14:textId="77777777" w:rsidR="0014259E" w:rsidRPr="0092603C" w:rsidRDefault="0014259E" w:rsidP="0014259E">
      <w:pPr>
        <w:pStyle w:val="EndNoteBibliography"/>
        <w:rPr>
          <w:sz w:val="21"/>
          <w:szCs w:val="21"/>
        </w:rPr>
      </w:pPr>
      <w:r w:rsidRPr="0092603C">
        <w:rPr>
          <w:sz w:val="21"/>
          <w:szCs w:val="21"/>
        </w:rPr>
        <w:t>7.</w:t>
      </w:r>
      <w:r w:rsidRPr="0092603C">
        <w:rPr>
          <w:sz w:val="21"/>
          <w:szCs w:val="21"/>
        </w:rPr>
        <w:tab/>
        <w:t>Broughton T, Sington J, Beales IL. Statin use is associated with a reduced incidence of colorectal cancer: a colonoscopy-controlled case-control study. BMC Gastroenterol 2012;12:36.</w:t>
      </w:r>
    </w:p>
    <w:p w14:paraId="210D40FA" w14:textId="77777777" w:rsidR="0014259E" w:rsidRPr="0092603C" w:rsidRDefault="0014259E" w:rsidP="0014259E">
      <w:pPr>
        <w:pStyle w:val="EndNoteBibliography"/>
        <w:rPr>
          <w:sz w:val="21"/>
          <w:szCs w:val="21"/>
        </w:rPr>
      </w:pPr>
      <w:r w:rsidRPr="0092603C">
        <w:rPr>
          <w:sz w:val="21"/>
          <w:szCs w:val="21"/>
        </w:rPr>
        <w:t>8.</w:t>
      </w:r>
      <w:r w:rsidRPr="0092603C">
        <w:rPr>
          <w:sz w:val="21"/>
          <w:szCs w:val="21"/>
        </w:rPr>
        <w:tab/>
        <w:t>Liu Y, Tang W, Wang J, et al. Association between statin use and colorectal cancer risk: a meta-analysis of 42 studies. Cancer Causes Control 2014;25:237-49.</w:t>
      </w:r>
    </w:p>
    <w:p w14:paraId="4E1C3F1C" w14:textId="77777777" w:rsidR="0014259E" w:rsidRPr="0092603C" w:rsidRDefault="0014259E" w:rsidP="0014259E">
      <w:pPr>
        <w:pStyle w:val="EndNoteBibliography"/>
        <w:rPr>
          <w:sz w:val="21"/>
          <w:szCs w:val="21"/>
        </w:rPr>
      </w:pPr>
      <w:r w:rsidRPr="0092603C">
        <w:rPr>
          <w:sz w:val="21"/>
          <w:szCs w:val="21"/>
        </w:rPr>
        <w:t>9.</w:t>
      </w:r>
      <w:r w:rsidRPr="0092603C">
        <w:rPr>
          <w:sz w:val="21"/>
          <w:szCs w:val="21"/>
        </w:rPr>
        <w:tab/>
        <w:t>Liu JC, Hao WR, Hsu YP, et al. Statins dose-dependently exert a significant chemopreventive effect on colon cancer in patients with chronic obstructive pulmonary disease: A population-based cohort study. Oncotarget 2016;7:65270-65283.</w:t>
      </w:r>
    </w:p>
    <w:p w14:paraId="55405CE4" w14:textId="77777777" w:rsidR="0014259E" w:rsidRPr="0092603C" w:rsidRDefault="0014259E" w:rsidP="0014259E">
      <w:pPr>
        <w:pStyle w:val="EndNoteBibliography"/>
        <w:rPr>
          <w:sz w:val="21"/>
          <w:szCs w:val="21"/>
        </w:rPr>
      </w:pPr>
      <w:r w:rsidRPr="0092603C">
        <w:rPr>
          <w:sz w:val="21"/>
          <w:szCs w:val="21"/>
        </w:rPr>
        <w:t>10.</w:t>
      </w:r>
      <w:r w:rsidRPr="0092603C">
        <w:rPr>
          <w:sz w:val="21"/>
          <w:szCs w:val="21"/>
        </w:rPr>
        <w:tab/>
        <w:t>Lipkin SM, Chao EC, Moreno V, et al. Genetic variation in 3-hydroxy-3-methylglutaryl CoA reductase modifies the chemopreventive activity of statins for colorectal cancer. Cancer Prev Res (Phila) 2010;3:597-603.</w:t>
      </w:r>
    </w:p>
    <w:p w14:paraId="103B1FC9" w14:textId="77777777" w:rsidR="0014259E" w:rsidRPr="0092603C" w:rsidRDefault="0014259E" w:rsidP="0014259E">
      <w:pPr>
        <w:pStyle w:val="EndNoteBibliography"/>
        <w:rPr>
          <w:sz w:val="21"/>
          <w:szCs w:val="21"/>
        </w:rPr>
      </w:pPr>
      <w:r w:rsidRPr="0092603C">
        <w:rPr>
          <w:sz w:val="21"/>
          <w:szCs w:val="21"/>
        </w:rPr>
        <w:t>11.</w:t>
      </w:r>
      <w:r w:rsidRPr="0092603C">
        <w:rPr>
          <w:sz w:val="21"/>
          <w:szCs w:val="21"/>
        </w:rPr>
        <w:tab/>
        <w:t>Bertagnolli MM, Hsu M, Hawk ET, et al. Statin use and colorectal adenoma risk: results from the adenoma prevention with celecoxib trial. Cancer Prev Res (Phila) 2010;3:588-96.</w:t>
      </w:r>
    </w:p>
    <w:p w14:paraId="36DA595A" w14:textId="77777777" w:rsidR="0014259E" w:rsidRPr="0092603C" w:rsidRDefault="0014259E" w:rsidP="0014259E">
      <w:pPr>
        <w:pStyle w:val="EndNoteBibliography"/>
        <w:rPr>
          <w:sz w:val="21"/>
          <w:szCs w:val="21"/>
        </w:rPr>
      </w:pPr>
      <w:r w:rsidRPr="0092603C">
        <w:rPr>
          <w:sz w:val="21"/>
          <w:szCs w:val="21"/>
        </w:rPr>
        <w:t>12.</w:t>
      </w:r>
      <w:r w:rsidRPr="0092603C">
        <w:rPr>
          <w:sz w:val="21"/>
          <w:szCs w:val="21"/>
        </w:rPr>
        <w:tab/>
        <w:t>Sehdev A, Shih YC, Huo D, et al. The role of statins for primary prevention in non-elderly colorectal cancer patients. Anticancer Res 2014;34:5043-50.</w:t>
      </w:r>
    </w:p>
    <w:p w14:paraId="53F0D735" w14:textId="77777777" w:rsidR="0014259E" w:rsidRPr="0092603C" w:rsidRDefault="0014259E" w:rsidP="0014259E">
      <w:pPr>
        <w:pStyle w:val="EndNoteBibliography"/>
        <w:rPr>
          <w:sz w:val="21"/>
          <w:szCs w:val="21"/>
        </w:rPr>
      </w:pPr>
      <w:r w:rsidRPr="0092603C">
        <w:rPr>
          <w:sz w:val="21"/>
          <w:szCs w:val="21"/>
        </w:rPr>
        <w:t>13.</w:t>
      </w:r>
      <w:r w:rsidRPr="0092603C">
        <w:rPr>
          <w:sz w:val="21"/>
          <w:szCs w:val="21"/>
        </w:rPr>
        <w:tab/>
        <w:t>Davis-Yadley AH, Lipka S, Shen H, et al. Ethnic disparities in the risk of colorectal adenomas associated with aspirin and statin use: a retrospective multiethnic study. J Gastrointest Oncol 2014;5:112-8.</w:t>
      </w:r>
    </w:p>
    <w:p w14:paraId="0F691848" w14:textId="3C0AAE16" w:rsidR="007570F8" w:rsidRPr="0092603C" w:rsidRDefault="0014259E" w:rsidP="0019250D">
      <w:pPr>
        <w:pStyle w:val="EndNoteBibliography"/>
        <w:rPr>
          <w:sz w:val="21"/>
          <w:szCs w:val="21"/>
        </w:rPr>
      </w:pPr>
      <w:r w:rsidRPr="0092603C">
        <w:rPr>
          <w:sz w:val="21"/>
          <w:szCs w:val="21"/>
        </w:rPr>
        <w:t>14.</w:t>
      </w:r>
      <w:r w:rsidRPr="0092603C">
        <w:rPr>
          <w:sz w:val="21"/>
          <w:szCs w:val="21"/>
        </w:rPr>
        <w:tab/>
        <w:t>Clancy Z, Keith SW, Rabinowitz C, et al. Statins and colorectal cancer risk: a longitudinal study. Cancer Causes Control 2013;24:777-82.</w:t>
      </w:r>
    </w:p>
    <w:sectPr w:rsidR="007570F8" w:rsidRPr="0092603C" w:rsidSect="000C07CC">
      <w:headerReference w:type="default" r:id="rId8"/>
      <w:pgSz w:w="11906" w:h="16838" w:code="9"/>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03C84" w14:textId="77777777" w:rsidR="004926F0" w:rsidRDefault="004926F0" w:rsidP="00DC73D8">
      <w:r>
        <w:separator/>
      </w:r>
    </w:p>
  </w:endnote>
  <w:endnote w:type="continuationSeparator" w:id="0">
    <w:p w14:paraId="1D2C859C" w14:textId="77777777" w:rsidR="004926F0" w:rsidRDefault="004926F0" w:rsidP="00DC73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A3075" w14:textId="77777777" w:rsidR="004926F0" w:rsidRDefault="004926F0" w:rsidP="00DC73D8">
      <w:r>
        <w:separator/>
      </w:r>
    </w:p>
  </w:footnote>
  <w:footnote w:type="continuationSeparator" w:id="0">
    <w:p w14:paraId="5A5DB125" w14:textId="77777777" w:rsidR="004926F0" w:rsidRDefault="004926F0" w:rsidP="00DC73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3F2F9" w14:textId="77777777" w:rsidR="00E36451" w:rsidRDefault="00E36451">
    <w:pPr>
      <w:spacing w:line="312"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54986"/>
    <w:multiLevelType w:val="multilevel"/>
    <w:tmpl w:val="C8E0D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F92A65"/>
    <w:multiLevelType w:val="multilevel"/>
    <w:tmpl w:val="529A4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680A2F"/>
    <w:multiLevelType w:val="multilevel"/>
    <w:tmpl w:val="C82CD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150EA4"/>
    <w:multiLevelType w:val="hybridMultilevel"/>
    <w:tmpl w:val="8660AD4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BB494B"/>
    <w:multiLevelType w:val="multilevel"/>
    <w:tmpl w:val="24F2A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885AD2"/>
    <w:multiLevelType w:val="multilevel"/>
    <w:tmpl w:val="D0D4E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0539C7"/>
    <w:multiLevelType w:val="multilevel"/>
    <w:tmpl w:val="8E109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A78134E"/>
    <w:multiLevelType w:val="multilevel"/>
    <w:tmpl w:val="AC8CE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2792CB8"/>
    <w:multiLevelType w:val="multilevel"/>
    <w:tmpl w:val="70DC3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4F15A9F"/>
    <w:multiLevelType w:val="multilevel"/>
    <w:tmpl w:val="BFD86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176CED"/>
    <w:multiLevelType w:val="multilevel"/>
    <w:tmpl w:val="15E41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9A7FD0"/>
    <w:multiLevelType w:val="multilevel"/>
    <w:tmpl w:val="3FDAF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F863A0"/>
    <w:multiLevelType w:val="multilevel"/>
    <w:tmpl w:val="987EC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377304"/>
    <w:multiLevelType w:val="multilevel"/>
    <w:tmpl w:val="47304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3"/>
  </w:num>
  <w:num w:numId="3">
    <w:abstractNumId w:val="3"/>
  </w:num>
  <w:num w:numId="4">
    <w:abstractNumId w:val="10"/>
  </w:num>
  <w:num w:numId="5">
    <w:abstractNumId w:val="5"/>
  </w:num>
  <w:num w:numId="6">
    <w:abstractNumId w:val="12"/>
  </w:num>
  <w:num w:numId="7">
    <w:abstractNumId w:val="4"/>
  </w:num>
  <w:num w:numId="8">
    <w:abstractNumId w:val="6"/>
  </w:num>
  <w:num w:numId="9">
    <w:abstractNumId w:val="9"/>
  </w:num>
  <w:num w:numId="10">
    <w:abstractNumId w:val="0"/>
  </w:num>
  <w:num w:numId="11">
    <w:abstractNumId w:val="2"/>
  </w:num>
  <w:num w:numId="12">
    <w:abstractNumId w:val="11"/>
  </w:num>
  <w:num w:numId="13">
    <w:abstractNumId w:val="7"/>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S3tDQxMzY3sDSzNDJW0lEKTi0uzszPAykwrAUA2+AIVCwAAAA="/>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5f9p2eut2zejevv0zxe5xpw55a0eaeeep2&quot;&gt;Endnote Yin Zhang&lt;record-ids&gt;&lt;item&gt;17&lt;/item&gt;&lt;item&gt;19&lt;/item&gt;&lt;item&gt;21&lt;/item&gt;&lt;item&gt;22&lt;/item&gt;&lt;item&gt;69&lt;/item&gt;&lt;item&gt;607&lt;/item&gt;&lt;item&gt;915&lt;/item&gt;&lt;item&gt;916&lt;/item&gt;&lt;/record-ids&gt;&lt;/item&gt;&lt;/Libraries&gt;"/>
  </w:docVars>
  <w:rsids>
    <w:rsidRoot w:val="00D5057F"/>
    <w:rsid w:val="0000008A"/>
    <w:rsid w:val="000005D0"/>
    <w:rsid w:val="000005F4"/>
    <w:rsid w:val="00000731"/>
    <w:rsid w:val="000007CA"/>
    <w:rsid w:val="000008E1"/>
    <w:rsid w:val="000009EB"/>
    <w:rsid w:val="00000A2F"/>
    <w:rsid w:val="00000B82"/>
    <w:rsid w:val="00000F65"/>
    <w:rsid w:val="00000FA5"/>
    <w:rsid w:val="000010C1"/>
    <w:rsid w:val="000015F2"/>
    <w:rsid w:val="00001654"/>
    <w:rsid w:val="00001C52"/>
    <w:rsid w:val="00001E43"/>
    <w:rsid w:val="00002C33"/>
    <w:rsid w:val="0000327A"/>
    <w:rsid w:val="0000338D"/>
    <w:rsid w:val="000038C0"/>
    <w:rsid w:val="00004415"/>
    <w:rsid w:val="00004D88"/>
    <w:rsid w:val="00004EB6"/>
    <w:rsid w:val="00005437"/>
    <w:rsid w:val="00005C00"/>
    <w:rsid w:val="00005C61"/>
    <w:rsid w:val="00005EDB"/>
    <w:rsid w:val="00005F55"/>
    <w:rsid w:val="00006656"/>
    <w:rsid w:val="00006827"/>
    <w:rsid w:val="00006A66"/>
    <w:rsid w:val="00006A78"/>
    <w:rsid w:val="00006DC5"/>
    <w:rsid w:val="00006EE5"/>
    <w:rsid w:val="000071FD"/>
    <w:rsid w:val="00007355"/>
    <w:rsid w:val="00007457"/>
    <w:rsid w:val="000074AF"/>
    <w:rsid w:val="0000766B"/>
    <w:rsid w:val="000076B3"/>
    <w:rsid w:val="000078C1"/>
    <w:rsid w:val="0000791F"/>
    <w:rsid w:val="00007A48"/>
    <w:rsid w:val="00007B09"/>
    <w:rsid w:val="00007DD8"/>
    <w:rsid w:val="00007E5B"/>
    <w:rsid w:val="00010059"/>
    <w:rsid w:val="00010070"/>
    <w:rsid w:val="000103F8"/>
    <w:rsid w:val="000104A3"/>
    <w:rsid w:val="00010615"/>
    <w:rsid w:val="000106E1"/>
    <w:rsid w:val="0001086F"/>
    <w:rsid w:val="00010AFE"/>
    <w:rsid w:val="00010BBD"/>
    <w:rsid w:val="00010C32"/>
    <w:rsid w:val="00010E9E"/>
    <w:rsid w:val="00010FBB"/>
    <w:rsid w:val="000111EB"/>
    <w:rsid w:val="00011412"/>
    <w:rsid w:val="00011630"/>
    <w:rsid w:val="00011792"/>
    <w:rsid w:val="00011810"/>
    <w:rsid w:val="00011912"/>
    <w:rsid w:val="00011A3E"/>
    <w:rsid w:val="00011E1D"/>
    <w:rsid w:val="00011FB0"/>
    <w:rsid w:val="00012091"/>
    <w:rsid w:val="000128EC"/>
    <w:rsid w:val="00012A05"/>
    <w:rsid w:val="0001392A"/>
    <w:rsid w:val="00013B8D"/>
    <w:rsid w:val="00013C3F"/>
    <w:rsid w:val="00013D6F"/>
    <w:rsid w:val="00013DF6"/>
    <w:rsid w:val="00013FA1"/>
    <w:rsid w:val="000141C4"/>
    <w:rsid w:val="0001443C"/>
    <w:rsid w:val="000144EE"/>
    <w:rsid w:val="00014AE5"/>
    <w:rsid w:val="00014B8C"/>
    <w:rsid w:val="00014EAC"/>
    <w:rsid w:val="00014EC9"/>
    <w:rsid w:val="00014FAA"/>
    <w:rsid w:val="000150A5"/>
    <w:rsid w:val="0001534D"/>
    <w:rsid w:val="000155E8"/>
    <w:rsid w:val="00015954"/>
    <w:rsid w:val="00015A06"/>
    <w:rsid w:val="00015A41"/>
    <w:rsid w:val="00015BF4"/>
    <w:rsid w:val="00015C67"/>
    <w:rsid w:val="00015DCA"/>
    <w:rsid w:val="00015EAF"/>
    <w:rsid w:val="00016792"/>
    <w:rsid w:val="00016882"/>
    <w:rsid w:val="000169A3"/>
    <w:rsid w:val="000169CB"/>
    <w:rsid w:val="00016A4B"/>
    <w:rsid w:val="00016ABA"/>
    <w:rsid w:val="00016B0C"/>
    <w:rsid w:val="00016B1F"/>
    <w:rsid w:val="00016E21"/>
    <w:rsid w:val="00016E4F"/>
    <w:rsid w:val="00016E71"/>
    <w:rsid w:val="00016E95"/>
    <w:rsid w:val="00016F2C"/>
    <w:rsid w:val="000171F2"/>
    <w:rsid w:val="000177CC"/>
    <w:rsid w:val="00017807"/>
    <w:rsid w:val="00017844"/>
    <w:rsid w:val="0001791D"/>
    <w:rsid w:val="00017A68"/>
    <w:rsid w:val="00017B01"/>
    <w:rsid w:val="00017BA5"/>
    <w:rsid w:val="00020059"/>
    <w:rsid w:val="000201CA"/>
    <w:rsid w:val="00020525"/>
    <w:rsid w:val="00020736"/>
    <w:rsid w:val="00020785"/>
    <w:rsid w:val="00020895"/>
    <w:rsid w:val="00020CAE"/>
    <w:rsid w:val="00020D67"/>
    <w:rsid w:val="00020E30"/>
    <w:rsid w:val="00020E33"/>
    <w:rsid w:val="00021067"/>
    <w:rsid w:val="00021194"/>
    <w:rsid w:val="000211E5"/>
    <w:rsid w:val="000212C6"/>
    <w:rsid w:val="000218AE"/>
    <w:rsid w:val="00021938"/>
    <w:rsid w:val="00021AEE"/>
    <w:rsid w:val="00021D2E"/>
    <w:rsid w:val="00021F52"/>
    <w:rsid w:val="000220B8"/>
    <w:rsid w:val="000220D2"/>
    <w:rsid w:val="00022128"/>
    <w:rsid w:val="000223DA"/>
    <w:rsid w:val="000224FE"/>
    <w:rsid w:val="000227D4"/>
    <w:rsid w:val="00022A27"/>
    <w:rsid w:val="00022AB1"/>
    <w:rsid w:val="00022AFA"/>
    <w:rsid w:val="00022B53"/>
    <w:rsid w:val="00022D27"/>
    <w:rsid w:val="00022EC9"/>
    <w:rsid w:val="00023026"/>
    <w:rsid w:val="0002307A"/>
    <w:rsid w:val="00023266"/>
    <w:rsid w:val="0002345D"/>
    <w:rsid w:val="000234A7"/>
    <w:rsid w:val="000235E3"/>
    <w:rsid w:val="000235F0"/>
    <w:rsid w:val="000238DF"/>
    <w:rsid w:val="00023A74"/>
    <w:rsid w:val="00023BB7"/>
    <w:rsid w:val="00023D4D"/>
    <w:rsid w:val="00023DBC"/>
    <w:rsid w:val="00023FF8"/>
    <w:rsid w:val="00024340"/>
    <w:rsid w:val="00024612"/>
    <w:rsid w:val="000246F7"/>
    <w:rsid w:val="0002479A"/>
    <w:rsid w:val="00024B72"/>
    <w:rsid w:val="00024C62"/>
    <w:rsid w:val="0002513D"/>
    <w:rsid w:val="000251FE"/>
    <w:rsid w:val="000252F6"/>
    <w:rsid w:val="00025366"/>
    <w:rsid w:val="0002571D"/>
    <w:rsid w:val="000257F6"/>
    <w:rsid w:val="0002597B"/>
    <w:rsid w:val="00025A4F"/>
    <w:rsid w:val="00025A68"/>
    <w:rsid w:val="00025BE4"/>
    <w:rsid w:val="00025C43"/>
    <w:rsid w:val="00025C59"/>
    <w:rsid w:val="00026286"/>
    <w:rsid w:val="000262F4"/>
    <w:rsid w:val="00026658"/>
    <w:rsid w:val="00026834"/>
    <w:rsid w:val="0002687D"/>
    <w:rsid w:val="000268A7"/>
    <w:rsid w:val="00026B20"/>
    <w:rsid w:val="00026FC8"/>
    <w:rsid w:val="0002701A"/>
    <w:rsid w:val="000270A8"/>
    <w:rsid w:val="0002715E"/>
    <w:rsid w:val="000272B9"/>
    <w:rsid w:val="000278D1"/>
    <w:rsid w:val="00027B22"/>
    <w:rsid w:val="00027C4C"/>
    <w:rsid w:val="00027D4C"/>
    <w:rsid w:val="00027E12"/>
    <w:rsid w:val="00027EC0"/>
    <w:rsid w:val="00030070"/>
    <w:rsid w:val="0003022C"/>
    <w:rsid w:val="0003030F"/>
    <w:rsid w:val="00030418"/>
    <w:rsid w:val="0003053C"/>
    <w:rsid w:val="00030612"/>
    <w:rsid w:val="00030689"/>
    <w:rsid w:val="00030A22"/>
    <w:rsid w:val="00030A36"/>
    <w:rsid w:val="00030C28"/>
    <w:rsid w:val="00030D53"/>
    <w:rsid w:val="00030D74"/>
    <w:rsid w:val="00031014"/>
    <w:rsid w:val="0003113C"/>
    <w:rsid w:val="00031621"/>
    <w:rsid w:val="00031890"/>
    <w:rsid w:val="00031A5B"/>
    <w:rsid w:val="00031A84"/>
    <w:rsid w:val="00031BF3"/>
    <w:rsid w:val="00031F82"/>
    <w:rsid w:val="00032085"/>
    <w:rsid w:val="000321EF"/>
    <w:rsid w:val="000325B2"/>
    <w:rsid w:val="00032684"/>
    <w:rsid w:val="0003277B"/>
    <w:rsid w:val="00032949"/>
    <w:rsid w:val="00032ABB"/>
    <w:rsid w:val="0003311B"/>
    <w:rsid w:val="000332DF"/>
    <w:rsid w:val="0003334D"/>
    <w:rsid w:val="00033463"/>
    <w:rsid w:val="000334E5"/>
    <w:rsid w:val="0003371A"/>
    <w:rsid w:val="00033A0F"/>
    <w:rsid w:val="00033A32"/>
    <w:rsid w:val="00033AF6"/>
    <w:rsid w:val="000341AB"/>
    <w:rsid w:val="0003423B"/>
    <w:rsid w:val="0003430A"/>
    <w:rsid w:val="00034522"/>
    <w:rsid w:val="000345D6"/>
    <w:rsid w:val="00034944"/>
    <w:rsid w:val="00034A49"/>
    <w:rsid w:val="00034A5C"/>
    <w:rsid w:val="00034D3A"/>
    <w:rsid w:val="0003504F"/>
    <w:rsid w:val="0003555D"/>
    <w:rsid w:val="0003572C"/>
    <w:rsid w:val="00035A6F"/>
    <w:rsid w:val="00035E53"/>
    <w:rsid w:val="00035E76"/>
    <w:rsid w:val="00035E80"/>
    <w:rsid w:val="000360CE"/>
    <w:rsid w:val="00036250"/>
    <w:rsid w:val="00036456"/>
    <w:rsid w:val="00036464"/>
    <w:rsid w:val="00036FBC"/>
    <w:rsid w:val="000373E8"/>
    <w:rsid w:val="000374C7"/>
    <w:rsid w:val="00037614"/>
    <w:rsid w:val="00037846"/>
    <w:rsid w:val="0003793D"/>
    <w:rsid w:val="00037CA3"/>
    <w:rsid w:val="00037D7A"/>
    <w:rsid w:val="000400B8"/>
    <w:rsid w:val="00040272"/>
    <w:rsid w:val="000403BA"/>
    <w:rsid w:val="000403C0"/>
    <w:rsid w:val="000406AE"/>
    <w:rsid w:val="00040D1E"/>
    <w:rsid w:val="00040E2C"/>
    <w:rsid w:val="000412A9"/>
    <w:rsid w:val="000412FE"/>
    <w:rsid w:val="0004149A"/>
    <w:rsid w:val="0004169B"/>
    <w:rsid w:val="00041772"/>
    <w:rsid w:val="00041C54"/>
    <w:rsid w:val="00041C96"/>
    <w:rsid w:val="00041DB6"/>
    <w:rsid w:val="00041E35"/>
    <w:rsid w:val="000425DD"/>
    <w:rsid w:val="0004276F"/>
    <w:rsid w:val="00042C66"/>
    <w:rsid w:val="00042C8B"/>
    <w:rsid w:val="00042F27"/>
    <w:rsid w:val="00043316"/>
    <w:rsid w:val="000437A7"/>
    <w:rsid w:val="000438EC"/>
    <w:rsid w:val="000438FE"/>
    <w:rsid w:val="000439B8"/>
    <w:rsid w:val="00043A00"/>
    <w:rsid w:val="00043CC5"/>
    <w:rsid w:val="00043CEA"/>
    <w:rsid w:val="00043EAA"/>
    <w:rsid w:val="00043ED9"/>
    <w:rsid w:val="0004400B"/>
    <w:rsid w:val="0004412D"/>
    <w:rsid w:val="00044916"/>
    <w:rsid w:val="00044BE3"/>
    <w:rsid w:val="00044D69"/>
    <w:rsid w:val="00044D8B"/>
    <w:rsid w:val="00044FF6"/>
    <w:rsid w:val="00045083"/>
    <w:rsid w:val="0004511C"/>
    <w:rsid w:val="000451B8"/>
    <w:rsid w:val="000452BA"/>
    <w:rsid w:val="00045380"/>
    <w:rsid w:val="0004566C"/>
    <w:rsid w:val="00045867"/>
    <w:rsid w:val="00045895"/>
    <w:rsid w:val="00045CBE"/>
    <w:rsid w:val="00045D7B"/>
    <w:rsid w:val="000462BB"/>
    <w:rsid w:val="00046974"/>
    <w:rsid w:val="000469DC"/>
    <w:rsid w:val="00046A39"/>
    <w:rsid w:val="00046B17"/>
    <w:rsid w:val="00046B53"/>
    <w:rsid w:val="00046DB3"/>
    <w:rsid w:val="00046E9D"/>
    <w:rsid w:val="00046F54"/>
    <w:rsid w:val="00047003"/>
    <w:rsid w:val="00047458"/>
    <w:rsid w:val="00047562"/>
    <w:rsid w:val="0004791F"/>
    <w:rsid w:val="00047AA2"/>
    <w:rsid w:val="00047CD2"/>
    <w:rsid w:val="00047D06"/>
    <w:rsid w:val="00047E46"/>
    <w:rsid w:val="00047EE9"/>
    <w:rsid w:val="00050203"/>
    <w:rsid w:val="000504F2"/>
    <w:rsid w:val="000506E5"/>
    <w:rsid w:val="00050BC5"/>
    <w:rsid w:val="00050C95"/>
    <w:rsid w:val="00050EFB"/>
    <w:rsid w:val="00051054"/>
    <w:rsid w:val="000511A8"/>
    <w:rsid w:val="000511ED"/>
    <w:rsid w:val="00051334"/>
    <w:rsid w:val="000514B6"/>
    <w:rsid w:val="00051682"/>
    <w:rsid w:val="00051721"/>
    <w:rsid w:val="00051726"/>
    <w:rsid w:val="000518AE"/>
    <w:rsid w:val="00051975"/>
    <w:rsid w:val="000520F6"/>
    <w:rsid w:val="00052218"/>
    <w:rsid w:val="00052382"/>
    <w:rsid w:val="000523C2"/>
    <w:rsid w:val="000524F6"/>
    <w:rsid w:val="000527EA"/>
    <w:rsid w:val="000528EF"/>
    <w:rsid w:val="00052993"/>
    <w:rsid w:val="00052BC0"/>
    <w:rsid w:val="00052C35"/>
    <w:rsid w:val="00052EA9"/>
    <w:rsid w:val="00052F17"/>
    <w:rsid w:val="0005343D"/>
    <w:rsid w:val="00053844"/>
    <w:rsid w:val="000538D3"/>
    <w:rsid w:val="00053998"/>
    <w:rsid w:val="00053A61"/>
    <w:rsid w:val="00053F50"/>
    <w:rsid w:val="00054077"/>
    <w:rsid w:val="000548E2"/>
    <w:rsid w:val="0005498D"/>
    <w:rsid w:val="00054BD1"/>
    <w:rsid w:val="00054ED1"/>
    <w:rsid w:val="00054F5C"/>
    <w:rsid w:val="00055051"/>
    <w:rsid w:val="00055A3E"/>
    <w:rsid w:val="00055BA3"/>
    <w:rsid w:val="00055F7F"/>
    <w:rsid w:val="000562B7"/>
    <w:rsid w:val="000562E8"/>
    <w:rsid w:val="0005650E"/>
    <w:rsid w:val="0005686C"/>
    <w:rsid w:val="00056B29"/>
    <w:rsid w:val="00056BD7"/>
    <w:rsid w:val="00056D38"/>
    <w:rsid w:val="00056DDA"/>
    <w:rsid w:val="00056E16"/>
    <w:rsid w:val="00056E4C"/>
    <w:rsid w:val="00056F39"/>
    <w:rsid w:val="00057120"/>
    <w:rsid w:val="000576E6"/>
    <w:rsid w:val="000577ED"/>
    <w:rsid w:val="00057C87"/>
    <w:rsid w:val="00057C99"/>
    <w:rsid w:val="00057C9F"/>
    <w:rsid w:val="0006003F"/>
    <w:rsid w:val="00060180"/>
    <w:rsid w:val="000601F4"/>
    <w:rsid w:val="000604A0"/>
    <w:rsid w:val="0006053A"/>
    <w:rsid w:val="0006060E"/>
    <w:rsid w:val="00060985"/>
    <w:rsid w:val="00060A73"/>
    <w:rsid w:val="00060CB6"/>
    <w:rsid w:val="00060E1F"/>
    <w:rsid w:val="00060F0C"/>
    <w:rsid w:val="000612D1"/>
    <w:rsid w:val="0006132E"/>
    <w:rsid w:val="00061496"/>
    <w:rsid w:val="00061586"/>
    <w:rsid w:val="00061A63"/>
    <w:rsid w:val="00061D9B"/>
    <w:rsid w:val="00061E77"/>
    <w:rsid w:val="00062114"/>
    <w:rsid w:val="000621D4"/>
    <w:rsid w:val="000622D5"/>
    <w:rsid w:val="00062B29"/>
    <w:rsid w:val="00062BF9"/>
    <w:rsid w:val="00062CC4"/>
    <w:rsid w:val="00062CD0"/>
    <w:rsid w:val="00062CE6"/>
    <w:rsid w:val="000631C7"/>
    <w:rsid w:val="000634A4"/>
    <w:rsid w:val="0006377C"/>
    <w:rsid w:val="000637C7"/>
    <w:rsid w:val="000637E4"/>
    <w:rsid w:val="00063CE8"/>
    <w:rsid w:val="0006420C"/>
    <w:rsid w:val="000643DB"/>
    <w:rsid w:val="00064731"/>
    <w:rsid w:val="00064885"/>
    <w:rsid w:val="000648EC"/>
    <w:rsid w:val="00064C3F"/>
    <w:rsid w:val="00064D04"/>
    <w:rsid w:val="00064E3D"/>
    <w:rsid w:val="00064F41"/>
    <w:rsid w:val="000650D9"/>
    <w:rsid w:val="00065793"/>
    <w:rsid w:val="000658E5"/>
    <w:rsid w:val="000659A7"/>
    <w:rsid w:val="00065B78"/>
    <w:rsid w:val="00065DC2"/>
    <w:rsid w:val="00065FB3"/>
    <w:rsid w:val="00066483"/>
    <w:rsid w:val="00066A30"/>
    <w:rsid w:val="00066AE9"/>
    <w:rsid w:val="00066B27"/>
    <w:rsid w:val="00066C96"/>
    <w:rsid w:val="00066CCE"/>
    <w:rsid w:val="00066F11"/>
    <w:rsid w:val="00066F64"/>
    <w:rsid w:val="00067223"/>
    <w:rsid w:val="000673E6"/>
    <w:rsid w:val="00067521"/>
    <w:rsid w:val="00067AB8"/>
    <w:rsid w:val="00067D58"/>
    <w:rsid w:val="00067EEE"/>
    <w:rsid w:val="00067F5D"/>
    <w:rsid w:val="00067FC3"/>
    <w:rsid w:val="000700BC"/>
    <w:rsid w:val="00070470"/>
    <w:rsid w:val="000707FE"/>
    <w:rsid w:val="00070982"/>
    <w:rsid w:val="00070E29"/>
    <w:rsid w:val="00071212"/>
    <w:rsid w:val="0007131E"/>
    <w:rsid w:val="0007199E"/>
    <w:rsid w:val="00071C5A"/>
    <w:rsid w:val="00071CB9"/>
    <w:rsid w:val="00071D5B"/>
    <w:rsid w:val="000722A0"/>
    <w:rsid w:val="00072669"/>
    <w:rsid w:val="00072671"/>
    <w:rsid w:val="00072778"/>
    <w:rsid w:val="00072939"/>
    <w:rsid w:val="00072BBE"/>
    <w:rsid w:val="00072E6E"/>
    <w:rsid w:val="000732F2"/>
    <w:rsid w:val="00073379"/>
    <w:rsid w:val="00073810"/>
    <w:rsid w:val="00073AD3"/>
    <w:rsid w:val="00073BEE"/>
    <w:rsid w:val="00073CB6"/>
    <w:rsid w:val="00073D70"/>
    <w:rsid w:val="00073E9D"/>
    <w:rsid w:val="000740AA"/>
    <w:rsid w:val="000743C6"/>
    <w:rsid w:val="00074861"/>
    <w:rsid w:val="00074BEA"/>
    <w:rsid w:val="00074C10"/>
    <w:rsid w:val="00074F63"/>
    <w:rsid w:val="0007501D"/>
    <w:rsid w:val="000751E7"/>
    <w:rsid w:val="000752C7"/>
    <w:rsid w:val="0007540A"/>
    <w:rsid w:val="0007543D"/>
    <w:rsid w:val="000754B1"/>
    <w:rsid w:val="00075AD7"/>
    <w:rsid w:val="00075D6C"/>
    <w:rsid w:val="00075D7B"/>
    <w:rsid w:val="000762DC"/>
    <w:rsid w:val="00076346"/>
    <w:rsid w:val="000766D5"/>
    <w:rsid w:val="000768B8"/>
    <w:rsid w:val="00076B7D"/>
    <w:rsid w:val="00076BFC"/>
    <w:rsid w:val="00076DD8"/>
    <w:rsid w:val="000771E6"/>
    <w:rsid w:val="00077698"/>
    <w:rsid w:val="000776E0"/>
    <w:rsid w:val="000776E3"/>
    <w:rsid w:val="00077756"/>
    <w:rsid w:val="00077884"/>
    <w:rsid w:val="00077908"/>
    <w:rsid w:val="00077C68"/>
    <w:rsid w:val="00077D2C"/>
    <w:rsid w:val="0008020B"/>
    <w:rsid w:val="0008023D"/>
    <w:rsid w:val="000803E2"/>
    <w:rsid w:val="00080508"/>
    <w:rsid w:val="0008056B"/>
    <w:rsid w:val="00080813"/>
    <w:rsid w:val="0008089D"/>
    <w:rsid w:val="00080A66"/>
    <w:rsid w:val="00080AD4"/>
    <w:rsid w:val="00080B66"/>
    <w:rsid w:val="00080CE4"/>
    <w:rsid w:val="00080DB3"/>
    <w:rsid w:val="00081299"/>
    <w:rsid w:val="0008132D"/>
    <w:rsid w:val="00081352"/>
    <w:rsid w:val="000815A2"/>
    <w:rsid w:val="00081954"/>
    <w:rsid w:val="000819B0"/>
    <w:rsid w:val="00081A07"/>
    <w:rsid w:val="00081BA8"/>
    <w:rsid w:val="00081BF2"/>
    <w:rsid w:val="00081E8E"/>
    <w:rsid w:val="00081EE8"/>
    <w:rsid w:val="0008200C"/>
    <w:rsid w:val="00082109"/>
    <w:rsid w:val="00082230"/>
    <w:rsid w:val="0008243F"/>
    <w:rsid w:val="0008249A"/>
    <w:rsid w:val="00082822"/>
    <w:rsid w:val="00082A7B"/>
    <w:rsid w:val="00082BBA"/>
    <w:rsid w:val="00082C21"/>
    <w:rsid w:val="00082D2E"/>
    <w:rsid w:val="0008360E"/>
    <w:rsid w:val="00083714"/>
    <w:rsid w:val="0008389A"/>
    <w:rsid w:val="00083AD7"/>
    <w:rsid w:val="0008418D"/>
    <w:rsid w:val="0008486C"/>
    <w:rsid w:val="000849C4"/>
    <w:rsid w:val="000849FF"/>
    <w:rsid w:val="00084A1A"/>
    <w:rsid w:val="00084B59"/>
    <w:rsid w:val="00084B71"/>
    <w:rsid w:val="00084D0A"/>
    <w:rsid w:val="00084D2F"/>
    <w:rsid w:val="00084D5B"/>
    <w:rsid w:val="0008502B"/>
    <w:rsid w:val="00085205"/>
    <w:rsid w:val="000853B4"/>
    <w:rsid w:val="00085445"/>
    <w:rsid w:val="00085B21"/>
    <w:rsid w:val="00085BDC"/>
    <w:rsid w:val="00085CC2"/>
    <w:rsid w:val="00085D45"/>
    <w:rsid w:val="00085D5B"/>
    <w:rsid w:val="00085FC9"/>
    <w:rsid w:val="000860EC"/>
    <w:rsid w:val="00086406"/>
    <w:rsid w:val="0008668C"/>
    <w:rsid w:val="00086777"/>
    <w:rsid w:val="00086A5B"/>
    <w:rsid w:val="00086A83"/>
    <w:rsid w:val="00086BF2"/>
    <w:rsid w:val="00086D89"/>
    <w:rsid w:val="00086E8C"/>
    <w:rsid w:val="00087062"/>
    <w:rsid w:val="000871C9"/>
    <w:rsid w:val="0008792A"/>
    <w:rsid w:val="00087944"/>
    <w:rsid w:val="00087A1F"/>
    <w:rsid w:val="00087A7A"/>
    <w:rsid w:val="00087B5C"/>
    <w:rsid w:val="00087D35"/>
    <w:rsid w:val="00087F44"/>
    <w:rsid w:val="000901BC"/>
    <w:rsid w:val="00090313"/>
    <w:rsid w:val="000904C1"/>
    <w:rsid w:val="000905C8"/>
    <w:rsid w:val="00090A25"/>
    <w:rsid w:val="000910A0"/>
    <w:rsid w:val="000913B0"/>
    <w:rsid w:val="0009142F"/>
    <w:rsid w:val="000914CF"/>
    <w:rsid w:val="00091522"/>
    <w:rsid w:val="00091550"/>
    <w:rsid w:val="00091895"/>
    <w:rsid w:val="00091970"/>
    <w:rsid w:val="00091B19"/>
    <w:rsid w:val="00091B81"/>
    <w:rsid w:val="00091C4A"/>
    <w:rsid w:val="00091C73"/>
    <w:rsid w:val="0009203F"/>
    <w:rsid w:val="0009233C"/>
    <w:rsid w:val="0009247A"/>
    <w:rsid w:val="0009281E"/>
    <w:rsid w:val="00092970"/>
    <w:rsid w:val="00092E82"/>
    <w:rsid w:val="00092EE2"/>
    <w:rsid w:val="00092F13"/>
    <w:rsid w:val="000931A7"/>
    <w:rsid w:val="000935AF"/>
    <w:rsid w:val="00093612"/>
    <w:rsid w:val="00093687"/>
    <w:rsid w:val="000937DF"/>
    <w:rsid w:val="000938E0"/>
    <w:rsid w:val="00093DBC"/>
    <w:rsid w:val="00093F0A"/>
    <w:rsid w:val="00093F87"/>
    <w:rsid w:val="00094453"/>
    <w:rsid w:val="000945C1"/>
    <w:rsid w:val="00094807"/>
    <w:rsid w:val="0009490E"/>
    <w:rsid w:val="0009493E"/>
    <w:rsid w:val="00094A9E"/>
    <w:rsid w:val="00094AF5"/>
    <w:rsid w:val="00094FFA"/>
    <w:rsid w:val="0009511D"/>
    <w:rsid w:val="0009511F"/>
    <w:rsid w:val="000951E2"/>
    <w:rsid w:val="00095250"/>
    <w:rsid w:val="00095469"/>
    <w:rsid w:val="00095486"/>
    <w:rsid w:val="000954AA"/>
    <w:rsid w:val="000954CC"/>
    <w:rsid w:val="00095800"/>
    <w:rsid w:val="00095893"/>
    <w:rsid w:val="000958A9"/>
    <w:rsid w:val="000959D4"/>
    <w:rsid w:val="00095A1E"/>
    <w:rsid w:val="00095B2B"/>
    <w:rsid w:val="00095F1C"/>
    <w:rsid w:val="00095FAC"/>
    <w:rsid w:val="0009620C"/>
    <w:rsid w:val="0009629A"/>
    <w:rsid w:val="000962F4"/>
    <w:rsid w:val="00096357"/>
    <w:rsid w:val="0009637F"/>
    <w:rsid w:val="00096396"/>
    <w:rsid w:val="00096964"/>
    <w:rsid w:val="00096B81"/>
    <w:rsid w:val="00096D93"/>
    <w:rsid w:val="00096FB6"/>
    <w:rsid w:val="0009715D"/>
    <w:rsid w:val="0009748C"/>
    <w:rsid w:val="000975BE"/>
    <w:rsid w:val="00097908"/>
    <w:rsid w:val="000979E8"/>
    <w:rsid w:val="00097B9F"/>
    <w:rsid w:val="00097E0F"/>
    <w:rsid w:val="000A074D"/>
    <w:rsid w:val="000A07DB"/>
    <w:rsid w:val="000A0878"/>
    <w:rsid w:val="000A090A"/>
    <w:rsid w:val="000A0C91"/>
    <w:rsid w:val="000A0CC4"/>
    <w:rsid w:val="000A0CCA"/>
    <w:rsid w:val="000A0D50"/>
    <w:rsid w:val="000A0EBD"/>
    <w:rsid w:val="000A1129"/>
    <w:rsid w:val="000A11F3"/>
    <w:rsid w:val="000A125E"/>
    <w:rsid w:val="000A1316"/>
    <w:rsid w:val="000A1792"/>
    <w:rsid w:val="000A1839"/>
    <w:rsid w:val="000A1928"/>
    <w:rsid w:val="000A198E"/>
    <w:rsid w:val="000A1AC8"/>
    <w:rsid w:val="000A1AF4"/>
    <w:rsid w:val="000A1EAA"/>
    <w:rsid w:val="000A1EF4"/>
    <w:rsid w:val="000A21A5"/>
    <w:rsid w:val="000A2264"/>
    <w:rsid w:val="000A22CA"/>
    <w:rsid w:val="000A2300"/>
    <w:rsid w:val="000A2370"/>
    <w:rsid w:val="000A2886"/>
    <w:rsid w:val="000A2B70"/>
    <w:rsid w:val="000A2CBC"/>
    <w:rsid w:val="000A2DAD"/>
    <w:rsid w:val="000A2EDB"/>
    <w:rsid w:val="000A3209"/>
    <w:rsid w:val="000A3218"/>
    <w:rsid w:val="000A32A3"/>
    <w:rsid w:val="000A3351"/>
    <w:rsid w:val="000A356C"/>
    <w:rsid w:val="000A35BF"/>
    <w:rsid w:val="000A364D"/>
    <w:rsid w:val="000A3766"/>
    <w:rsid w:val="000A378A"/>
    <w:rsid w:val="000A3F00"/>
    <w:rsid w:val="000A4355"/>
    <w:rsid w:val="000A45F8"/>
    <w:rsid w:val="000A4731"/>
    <w:rsid w:val="000A47A8"/>
    <w:rsid w:val="000A4B9A"/>
    <w:rsid w:val="000A4BF1"/>
    <w:rsid w:val="000A4E0C"/>
    <w:rsid w:val="000A54CB"/>
    <w:rsid w:val="000A59A7"/>
    <w:rsid w:val="000A5CF5"/>
    <w:rsid w:val="000A5FDE"/>
    <w:rsid w:val="000A6019"/>
    <w:rsid w:val="000A6400"/>
    <w:rsid w:val="000A6493"/>
    <w:rsid w:val="000A6645"/>
    <w:rsid w:val="000A6745"/>
    <w:rsid w:val="000A6B1C"/>
    <w:rsid w:val="000A6B42"/>
    <w:rsid w:val="000A6BCB"/>
    <w:rsid w:val="000A6EA2"/>
    <w:rsid w:val="000A6F9E"/>
    <w:rsid w:val="000A70C9"/>
    <w:rsid w:val="000A7197"/>
    <w:rsid w:val="000A739E"/>
    <w:rsid w:val="000A75D1"/>
    <w:rsid w:val="000A771C"/>
    <w:rsid w:val="000A7722"/>
    <w:rsid w:val="000A7751"/>
    <w:rsid w:val="000A7B75"/>
    <w:rsid w:val="000A7DF7"/>
    <w:rsid w:val="000A7EE1"/>
    <w:rsid w:val="000B058C"/>
    <w:rsid w:val="000B08E8"/>
    <w:rsid w:val="000B09C1"/>
    <w:rsid w:val="000B0EB9"/>
    <w:rsid w:val="000B0FEE"/>
    <w:rsid w:val="000B1193"/>
    <w:rsid w:val="000B11B7"/>
    <w:rsid w:val="000B1516"/>
    <w:rsid w:val="000B1532"/>
    <w:rsid w:val="000B15BA"/>
    <w:rsid w:val="000B1671"/>
    <w:rsid w:val="000B19A8"/>
    <w:rsid w:val="000B1BB3"/>
    <w:rsid w:val="000B1D3A"/>
    <w:rsid w:val="000B1F71"/>
    <w:rsid w:val="000B22A6"/>
    <w:rsid w:val="000B243A"/>
    <w:rsid w:val="000B24B0"/>
    <w:rsid w:val="000B2523"/>
    <w:rsid w:val="000B297E"/>
    <w:rsid w:val="000B298D"/>
    <w:rsid w:val="000B2F3C"/>
    <w:rsid w:val="000B30DE"/>
    <w:rsid w:val="000B31EC"/>
    <w:rsid w:val="000B35A7"/>
    <w:rsid w:val="000B3664"/>
    <w:rsid w:val="000B3667"/>
    <w:rsid w:val="000B38AC"/>
    <w:rsid w:val="000B39F8"/>
    <w:rsid w:val="000B3A6F"/>
    <w:rsid w:val="000B3FF4"/>
    <w:rsid w:val="000B40A9"/>
    <w:rsid w:val="000B4241"/>
    <w:rsid w:val="000B43E6"/>
    <w:rsid w:val="000B44C0"/>
    <w:rsid w:val="000B4519"/>
    <w:rsid w:val="000B4604"/>
    <w:rsid w:val="000B4737"/>
    <w:rsid w:val="000B48F7"/>
    <w:rsid w:val="000B4BC6"/>
    <w:rsid w:val="000B4D6C"/>
    <w:rsid w:val="000B4F15"/>
    <w:rsid w:val="000B52E7"/>
    <w:rsid w:val="000B5647"/>
    <w:rsid w:val="000B5663"/>
    <w:rsid w:val="000B56BB"/>
    <w:rsid w:val="000B57D4"/>
    <w:rsid w:val="000B5929"/>
    <w:rsid w:val="000B5A0F"/>
    <w:rsid w:val="000B5A67"/>
    <w:rsid w:val="000B5C9E"/>
    <w:rsid w:val="000B653A"/>
    <w:rsid w:val="000B6B5E"/>
    <w:rsid w:val="000B6B75"/>
    <w:rsid w:val="000B6CCC"/>
    <w:rsid w:val="000B6D18"/>
    <w:rsid w:val="000B6E50"/>
    <w:rsid w:val="000B7199"/>
    <w:rsid w:val="000B7468"/>
    <w:rsid w:val="000B769A"/>
    <w:rsid w:val="000B7A48"/>
    <w:rsid w:val="000B7F99"/>
    <w:rsid w:val="000C01C8"/>
    <w:rsid w:val="000C03EE"/>
    <w:rsid w:val="000C0698"/>
    <w:rsid w:val="000C079A"/>
    <w:rsid w:val="000C07CC"/>
    <w:rsid w:val="000C0BD9"/>
    <w:rsid w:val="000C0C57"/>
    <w:rsid w:val="000C0F0C"/>
    <w:rsid w:val="000C1815"/>
    <w:rsid w:val="000C1F4B"/>
    <w:rsid w:val="000C21C9"/>
    <w:rsid w:val="000C23AB"/>
    <w:rsid w:val="000C2459"/>
    <w:rsid w:val="000C26E4"/>
    <w:rsid w:val="000C29B0"/>
    <w:rsid w:val="000C2CE5"/>
    <w:rsid w:val="000C30EB"/>
    <w:rsid w:val="000C3286"/>
    <w:rsid w:val="000C32BE"/>
    <w:rsid w:val="000C3429"/>
    <w:rsid w:val="000C35C0"/>
    <w:rsid w:val="000C3B54"/>
    <w:rsid w:val="000C3D18"/>
    <w:rsid w:val="000C3DC5"/>
    <w:rsid w:val="000C3FC1"/>
    <w:rsid w:val="000C405E"/>
    <w:rsid w:val="000C4126"/>
    <w:rsid w:val="000C41B1"/>
    <w:rsid w:val="000C43FC"/>
    <w:rsid w:val="000C4571"/>
    <w:rsid w:val="000C45F0"/>
    <w:rsid w:val="000C4681"/>
    <w:rsid w:val="000C47A1"/>
    <w:rsid w:val="000C47C1"/>
    <w:rsid w:val="000C4B65"/>
    <w:rsid w:val="000C4B6D"/>
    <w:rsid w:val="000C4BEB"/>
    <w:rsid w:val="000C4DC5"/>
    <w:rsid w:val="000C5559"/>
    <w:rsid w:val="000C6014"/>
    <w:rsid w:val="000C614D"/>
    <w:rsid w:val="000C6464"/>
    <w:rsid w:val="000C6526"/>
    <w:rsid w:val="000C6828"/>
    <w:rsid w:val="000C6B3C"/>
    <w:rsid w:val="000C6FF1"/>
    <w:rsid w:val="000C73DD"/>
    <w:rsid w:val="000C75AE"/>
    <w:rsid w:val="000C774B"/>
    <w:rsid w:val="000C77F2"/>
    <w:rsid w:val="000C7B89"/>
    <w:rsid w:val="000C7C47"/>
    <w:rsid w:val="000C7EA2"/>
    <w:rsid w:val="000D0319"/>
    <w:rsid w:val="000D04E4"/>
    <w:rsid w:val="000D06C3"/>
    <w:rsid w:val="000D07E7"/>
    <w:rsid w:val="000D07F0"/>
    <w:rsid w:val="000D0A4F"/>
    <w:rsid w:val="000D0B06"/>
    <w:rsid w:val="000D0EED"/>
    <w:rsid w:val="000D148D"/>
    <w:rsid w:val="000D16A8"/>
    <w:rsid w:val="000D183A"/>
    <w:rsid w:val="000D1B31"/>
    <w:rsid w:val="000D1BFD"/>
    <w:rsid w:val="000D1C8A"/>
    <w:rsid w:val="000D1E0E"/>
    <w:rsid w:val="000D1ED8"/>
    <w:rsid w:val="000D20E5"/>
    <w:rsid w:val="000D2122"/>
    <w:rsid w:val="000D2351"/>
    <w:rsid w:val="000D2423"/>
    <w:rsid w:val="000D24F4"/>
    <w:rsid w:val="000D26A0"/>
    <w:rsid w:val="000D299B"/>
    <w:rsid w:val="000D2A9A"/>
    <w:rsid w:val="000D2C36"/>
    <w:rsid w:val="000D2E47"/>
    <w:rsid w:val="000D2F4F"/>
    <w:rsid w:val="000D2FC4"/>
    <w:rsid w:val="000D3091"/>
    <w:rsid w:val="000D3129"/>
    <w:rsid w:val="000D31B2"/>
    <w:rsid w:val="000D3283"/>
    <w:rsid w:val="000D34FC"/>
    <w:rsid w:val="000D3539"/>
    <w:rsid w:val="000D39A0"/>
    <w:rsid w:val="000D3A5D"/>
    <w:rsid w:val="000D4180"/>
    <w:rsid w:val="000D4422"/>
    <w:rsid w:val="000D4470"/>
    <w:rsid w:val="000D49E4"/>
    <w:rsid w:val="000D4AFD"/>
    <w:rsid w:val="000D4DCC"/>
    <w:rsid w:val="000D4F11"/>
    <w:rsid w:val="000D4FB2"/>
    <w:rsid w:val="000D50C1"/>
    <w:rsid w:val="000D538B"/>
    <w:rsid w:val="000D55CD"/>
    <w:rsid w:val="000D598D"/>
    <w:rsid w:val="000D59B6"/>
    <w:rsid w:val="000D5BEF"/>
    <w:rsid w:val="000D5CBD"/>
    <w:rsid w:val="000D5CE4"/>
    <w:rsid w:val="000D5F65"/>
    <w:rsid w:val="000D61C5"/>
    <w:rsid w:val="000D61C9"/>
    <w:rsid w:val="000D629B"/>
    <w:rsid w:val="000D63A8"/>
    <w:rsid w:val="000D669B"/>
    <w:rsid w:val="000D66C1"/>
    <w:rsid w:val="000D6758"/>
    <w:rsid w:val="000D67CD"/>
    <w:rsid w:val="000D6A08"/>
    <w:rsid w:val="000D6C9A"/>
    <w:rsid w:val="000D6D19"/>
    <w:rsid w:val="000D6D82"/>
    <w:rsid w:val="000D6E44"/>
    <w:rsid w:val="000D6EC3"/>
    <w:rsid w:val="000D6F87"/>
    <w:rsid w:val="000D7077"/>
    <w:rsid w:val="000D751E"/>
    <w:rsid w:val="000D7633"/>
    <w:rsid w:val="000D76DF"/>
    <w:rsid w:val="000D76EB"/>
    <w:rsid w:val="000D7765"/>
    <w:rsid w:val="000D798D"/>
    <w:rsid w:val="000D7C03"/>
    <w:rsid w:val="000D7C81"/>
    <w:rsid w:val="000D7D55"/>
    <w:rsid w:val="000D7E4E"/>
    <w:rsid w:val="000E083B"/>
    <w:rsid w:val="000E0939"/>
    <w:rsid w:val="000E0A13"/>
    <w:rsid w:val="000E0CC8"/>
    <w:rsid w:val="000E0F33"/>
    <w:rsid w:val="000E1099"/>
    <w:rsid w:val="000E10EA"/>
    <w:rsid w:val="000E123D"/>
    <w:rsid w:val="000E13E7"/>
    <w:rsid w:val="000E14A4"/>
    <w:rsid w:val="000E14E5"/>
    <w:rsid w:val="000E15E6"/>
    <w:rsid w:val="000E15FA"/>
    <w:rsid w:val="000E1605"/>
    <w:rsid w:val="000E1617"/>
    <w:rsid w:val="000E192D"/>
    <w:rsid w:val="000E19B1"/>
    <w:rsid w:val="000E19F7"/>
    <w:rsid w:val="000E1F9E"/>
    <w:rsid w:val="000E2155"/>
    <w:rsid w:val="000E2200"/>
    <w:rsid w:val="000E2284"/>
    <w:rsid w:val="000E2601"/>
    <w:rsid w:val="000E26A5"/>
    <w:rsid w:val="000E27D5"/>
    <w:rsid w:val="000E297F"/>
    <w:rsid w:val="000E2A35"/>
    <w:rsid w:val="000E2AE1"/>
    <w:rsid w:val="000E2AEA"/>
    <w:rsid w:val="000E2BD3"/>
    <w:rsid w:val="000E2D28"/>
    <w:rsid w:val="000E3049"/>
    <w:rsid w:val="000E31CF"/>
    <w:rsid w:val="000E31FC"/>
    <w:rsid w:val="000E3659"/>
    <w:rsid w:val="000E36A7"/>
    <w:rsid w:val="000E3736"/>
    <w:rsid w:val="000E446E"/>
    <w:rsid w:val="000E4498"/>
    <w:rsid w:val="000E465F"/>
    <w:rsid w:val="000E4839"/>
    <w:rsid w:val="000E4F00"/>
    <w:rsid w:val="000E522F"/>
    <w:rsid w:val="000E5885"/>
    <w:rsid w:val="000E5A55"/>
    <w:rsid w:val="000E5D3A"/>
    <w:rsid w:val="000E5EF4"/>
    <w:rsid w:val="000E5FD8"/>
    <w:rsid w:val="000E5FFC"/>
    <w:rsid w:val="000E64C6"/>
    <w:rsid w:val="000E64D7"/>
    <w:rsid w:val="000E665C"/>
    <w:rsid w:val="000E693E"/>
    <w:rsid w:val="000E6A57"/>
    <w:rsid w:val="000E6EB0"/>
    <w:rsid w:val="000E705B"/>
    <w:rsid w:val="000E7085"/>
    <w:rsid w:val="000E716E"/>
    <w:rsid w:val="000E7316"/>
    <w:rsid w:val="000E7586"/>
    <w:rsid w:val="000E767B"/>
    <w:rsid w:val="000E77DF"/>
    <w:rsid w:val="000E78D1"/>
    <w:rsid w:val="000E79AF"/>
    <w:rsid w:val="000E7C3F"/>
    <w:rsid w:val="000E7CCF"/>
    <w:rsid w:val="000F07AA"/>
    <w:rsid w:val="000F0A5B"/>
    <w:rsid w:val="000F0BF6"/>
    <w:rsid w:val="000F0F23"/>
    <w:rsid w:val="000F162A"/>
    <w:rsid w:val="000F16A7"/>
    <w:rsid w:val="000F16AF"/>
    <w:rsid w:val="000F1A77"/>
    <w:rsid w:val="000F1D12"/>
    <w:rsid w:val="000F1EBC"/>
    <w:rsid w:val="000F1F4F"/>
    <w:rsid w:val="000F2529"/>
    <w:rsid w:val="000F26D5"/>
    <w:rsid w:val="000F2C5E"/>
    <w:rsid w:val="000F2DF0"/>
    <w:rsid w:val="000F2F89"/>
    <w:rsid w:val="000F2F98"/>
    <w:rsid w:val="000F320B"/>
    <w:rsid w:val="000F328B"/>
    <w:rsid w:val="000F33F5"/>
    <w:rsid w:val="000F3676"/>
    <w:rsid w:val="000F3890"/>
    <w:rsid w:val="000F3C4D"/>
    <w:rsid w:val="000F3D58"/>
    <w:rsid w:val="000F419A"/>
    <w:rsid w:val="000F41A5"/>
    <w:rsid w:val="000F4378"/>
    <w:rsid w:val="000F4482"/>
    <w:rsid w:val="000F4945"/>
    <w:rsid w:val="000F4BF5"/>
    <w:rsid w:val="000F4E5D"/>
    <w:rsid w:val="000F4E7D"/>
    <w:rsid w:val="000F4E9A"/>
    <w:rsid w:val="000F4EDC"/>
    <w:rsid w:val="000F4F41"/>
    <w:rsid w:val="000F5104"/>
    <w:rsid w:val="000F5155"/>
    <w:rsid w:val="000F51E7"/>
    <w:rsid w:val="000F53EF"/>
    <w:rsid w:val="000F54D6"/>
    <w:rsid w:val="000F554A"/>
    <w:rsid w:val="000F5645"/>
    <w:rsid w:val="000F57F0"/>
    <w:rsid w:val="000F5A15"/>
    <w:rsid w:val="000F5C12"/>
    <w:rsid w:val="000F5E84"/>
    <w:rsid w:val="000F5F0C"/>
    <w:rsid w:val="000F6071"/>
    <w:rsid w:val="000F6168"/>
    <w:rsid w:val="000F6434"/>
    <w:rsid w:val="000F66F1"/>
    <w:rsid w:val="000F6714"/>
    <w:rsid w:val="000F6766"/>
    <w:rsid w:val="000F676E"/>
    <w:rsid w:val="000F6D3F"/>
    <w:rsid w:val="000F6E48"/>
    <w:rsid w:val="000F70BC"/>
    <w:rsid w:val="000F733B"/>
    <w:rsid w:val="000F740A"/>
    <w:rsid w:val="000F746F"/>
    <w:rsid w:val="000F74F3"/>
    <w:rsid w:val="000F7897"/>
    <w:rsid w:val="000F7C2B"/>
    <w:rsid w:val="00100096"/>
    <w:rsid w:val="001000E5"/>
    <w:rsid w:val="00100344"/>
    <w:rsid w:val="00100422"/>
    <w:rsid w:val="00100760"/>
    <w:rsid w:val="001007EB"/>
    <w:rsid w:val="0010081A"/>
    <w:rsid w:val="00100941"/>
    <w:rsid w:val="001013A5"/>
    <w:rsid w:val="001014A4"/>
    <w:rsid w:val="00101538"/>
    <w:rsid w:val="00101EED"/>
    <w:rsid w:val="0010205F"/>
    <w:rsid w:val="00102159"/>
    <w:rsid w:val="00102469"/>
    <w:rsid w:val="0010254D"/>
    <w:rsid w:val="001027A6"/>
    <w:rsid w:val="001027AC"/>
    <w:rsid w:val="001027B8"/>
    <w:rsid w:val="00102C55"/>
    <w:rsid w:val="00102E5B"/>
    <w:rsid w:val="00102F12"/>
    <w:rsid w:val="0010312B"/>
    <w:rsid w:val="001035FE"/>
    <w:rsid w:val="00103611"/>
    <w:rsid w:val="00103693"/>
    <w:rsid w:val="00103856"/>
    <w:rsid w:val="001038AF"/>
    <w:rsid w:val="00103C21"/>
    <w:rsid w:val="00103CAD"/>
    <w:rsid w:val="00103D1C"/>
    <w:rsid w:val="00103F01"/>
    <w:rsid w:val="00104103"/>
    <w:rsid w:val="0010418F"/>
    <w:rsid w:val="001044AF"/>
    <w:rsid w:val="001045C7"/>
    <w:rsid w:val="001045F6"/>
    <w:rsid w:val="0010467C"/>
    <w:rsid w:val="00104918"/>
    <w:rsid w:val="00104BA9"/>
    <w:rsid w:val="00104CA2"/>
    <w:rsid w:val="00104D2F"/>
    <w:rsid w:val="001050DB"/>
    <w:rsid w:val="00105722"/>
    <w:rsid w:val="00105ACD"/>
    <w:rsid w:val="00105B82"/>
    <w:rsid w:val="00105E48"/>
    <w:rsid w:val="00106073"/>
    <w:rsid w:val="001060C9"/>
    <w:rsid w:val="001061B0"/>
    <w:rsid w:val="00106251"/>
    <w:rsid w:val="001065F4"/>
    <w:rsid w:val="001066E0"/>
    <w:rsid w:val="00106985"/>
    <w:rsid w:val="00106EE8"/>
    <w:rsid w:val="00106F79"/>
    <w:rsid w:val="00107118"/>
    <w:rsid w:val="00107278"/>
    <w:rsid w:val="0010744F"/>
    <w:rsid w:val="00107489"/>
    <w:rsid w:val="0010749A"/>
    <w:rsid w:val="00107B61"/>
    <w:rsid w:val="00107C97"/>
    <w:rsid w:val="00110013"/>
    <w:rsid w:val="00110510"/>
    <w:rsid w:val="00110CD4"/>
    <w:rsid w:val="00110FAD"/>
    <w:rsid w:val="001111A5"/>
    <w:rsid w:val="00111422"/>
    <w:rsid w:val="001118EE"/>
    <w:rsid w:val="00111AC2"/>
    <w:rsid w:val="00111B01"/>
    <w:rsid w:val="00111C4A"/>
    <w:rsid w:val="00111CC6"/>
    <w:rsid w:val="00111DF4"/>
    <w:rsid w:val="0011203E"/>
    <w:rsid w:val="001120EF"/>
    <w:rsid w:val="00112400"/>
    <w:rsid w:val="00112A26"/>
    <w:rsid w:val="00112AE3"/>
    <w:rsid w:val="00112CE7"/>
    <w:rsid w:val="00112F3F"/>
    <w:rsid w:val="001132CE"/>
    <w:rsid w:val="0011350F"/>
    <w:rsid w:val="00113912"/>
    <w:rsid w:val="001139A8"/>
    <w:rsid w:val="00113B32"/>
    <w:rsid w:val="00113D98"/>
    <w:rsid w:val="00114033"/>
    <w:rsid w:val="0011444C"/>
    <w:rsid w:val="001146A4"/>
    <w:rsid w:val="00114870"/>
    <w:rsid w:val="00114A15"/>
    <w:rsid w:val="00114A44"/>
    <w:rsid w:val="00114AE8"/>
    <w:rsid w:val="00114B2B"/>
    <w:rsid w:val="00114F3C"/>
    <w:rsid w:val="001153D9"/>
    <w:rsid w:val="0011569A"/>
    <w:rsid w:val="00115777"/>
    <w:rsid w:val="001158A7"/>
    <w:rsid w:val="00115A04"/>
    <w:rsid w:val="00115C57"/>
    <w:rsid w:val="00115C90"/>
    <w:rsid w:val="00115C9A"/>
    <w:rsid w:val="00115DA3"/>
    <w:rsid w:val="00116484"/>
    <w:rsid w:val="00116553"/>
    <w:rsid w:val="0011658F"/>
    <w:rsid w:val="00116609"/>
    <w:rsid w:val="00116774"/>
    <w:rsid w:val="00116BE4"/>
    <w:rsid w:val="00116C1D"/>
    <w:rsid w:val="00116EA5"/>
    <w:rsid w:val="001171B1"/>
    <w:rsid w:val="0011740B"/>
    <w:rsid w:val="001175FC"/>
    <w:rsid w:val="00117977"/>
    <w:rsid w:val="00117C01"/>
    <w:rsid w:val="00117D7D"/>
    <w:rsid w:val="0012026F"/>
    <w:rsid w:val="0012039C"/>
    <w:rsid w:val="001203DA"/>
    <w:rsid w:val="00120672"/>
    <w:rsid w:val="00120764"/>
    <w:rsid w:val="0012080E"/>
    <w:rsid w:val="00120905"/>
    <w:rsid w:val="0012099B"/>
    <w:rsid w:val="00120A41"/>
    <w:rsid w:val="00120AFE"/>
    <w:rsid w:val="00120BBA"/>
    <w:rsid w:val="00120DF6"/>
    <w:rsid w:val="00120E0B"/>
    <w:rsid w:val="00121983"/>
    <w:rsid w:val="001219DE"/>
    <w:rsid w:val="00121B83"/>
    <w:rsid w:val="00121E40"/>
    <w:rsid w:val="00122271"/>
    <w:rsid w:val="001227C3"/>
    <w:rsid w:val="00122A5E"/>
    <w:rsid w:val="00122C98"/>
    <w:rsid w:val="00122CC1"/>
    <w:rsid w:val="00122CD2"/>
    <w:rsid w:val="00122CE0"/>
    <w:rsid w:val="00122ED1"/>
    <w:rsid w:val="001233C5"/>
    <w:rsid w:val="001237F5"/>
    <w:rsid w:val="00123CD3"/>
    <w:rsid w:val="00123DC9"/>
    <w:rsid w:val="00123FBD"/>
    <w:rsid w:val="00124294"/>
    <w:rsid w:val="00124341"/>
    <w:rsid w:val="0012442D"/>
    <w:rsid w:val="00124948"/>
    <w:rsid w:val="00124B65"/>
    <w:rsid w:val="00124BF7"/>
    <w:rsid w:val="00124F45"/>
    <w:rsid w:val="001256CB"/>
    <w:rsid w:val="0012572A"/>
    <w:rsid w:val="00125867"/>
    <w:rsid w:val="00125BF5"/>
    <w:rsid w:val="00125D2C"/>
    <w:rsid w:val="00125E9E"/>
    <w:rsid w:val="0012646E"/>
    <w:rsid w:val="0012656E"/>
    <w:rsid w:val="001265F6"/>
    <w:rsid w:val="00126799"/>
    <w:rsid w:val="0012680D"/>
    <w:rsid w:val="00126EF1"/>
    <w:rsid w:val="00126F2B"/>
    <w:rsid w:val="00127031"/>
    <w:rsid w:val="00127367"/>
    <w:rsid w:val="001274D9"/>
    <w:rsid w:val="001278A0"/>
    <w:rsid w:val="0012796D"/>
    <w:rsid w:val="00127D65"/>
    <w:rsid w:val="001302BE"/>
    <w:rsid w:val="00130699"/>
    <w:rsid w:val="00130829"/>
    <w:rsid w:val="00130936"/>
    <w:rsid w:val="00130988"/>
    <w:rsid w:val="00130BC5"/>
    <w:rsid w:val="001310DD"/>
    <w:rsid w:val="0013144E"/>
    <w:rsid w:val="0013153B"/>
    <w:rsid w:val="0013171C"/>
    <w:rsid w:val="00131923"/>
    <w:rsid w:val="00131A91"/>
    <w:rsid w:val="00131AF8"/>
    <w:rsid w:val="00132653"/>
    <w:rsid w:val="00132870"/>
    <w:rsid w:val="00132884"/>
    <w:rsid w:val="00132892"/>
    <w:rsid w:val="001328DD"/>
    <w:rsid w:val="001328F2"/>
    <w:rsid w:val="00132A6D"/>
    <w:rsid w:val="00132E0F"/>
    <w:rsid w:val="00132FEC"/>
    <w:rsid w:val="001333C8"/>
    <w:rsid w:val="001333D7"/>
    <w:rsid w:val="00133436"/>
    <w:rsid w:val="00133981"/>
    <w:rsid w:val="00133A9F"/>
    <w:rsid w:val="00133B05"/>
    <w:rsid w:val="00133D97"/>
    <w:rsid w:val="0013438A"/>
    <w:rsid w:val="001344E0"/>
    <w:rsid w:val="00134564"/>
    <w:rsid w:val="001347C3"/>
    <w:rsid w:val="0013497E"/>
    <w:rsid w:val="00134B00"/>
    <w:rsid w:val="00134B45"/>
    <w:rsid w:val="00134D1D"/>
    <w:rsid w:val="00134F41"/>
    <w:rsid w:val="001352C7"/>
    <w:rsid w:val="0013534D"/>
    <w:rsid w:val="0013542C"/>
    <w:rsid w:val="0013544C"/>
    <w:rsid w:val="001354CB"/>
    <w:rsid w:val="00135806"/>
    <w:rsid w:val="00135835"/>
    <w:rsid w:val="00135858"/>
    <w:rsid w:val="00135A06"/>
    <w:rsid w:val="00135C6E"/>
    <w:rsid w:val="00135D28"/>
    <w:rsid w:val="00135DBF"/>
    <w:rsid w:val="00135EF3"/>
    <w:rsid w:val="0013633A"/>
    <w:rsid w:val="00136377"/>
    <w:rsid w:val="0013647F"/>
    <w:rsid w:val="001369CC"/>
    <w:rsid w:val="00136A40"/>
    <w:rsid w:val="00136B12"/>
    <w:rsid w:val="00136C0E"/>
    <w:rsid w:val="00136C60"/>
    <w:rsid w:val="001370A7"/>
    <w:rsid w:val="00137255"/>
    <w:rsid w:val="0013730A"/>
    <w:rsid w:val="0013765E"/>
    <w:rsid w:val="001379AF"/>
    <w:rsid w:val="00137A2E"/>
    <w:rsid w:val="00137CA3"/>
    <w:rsid w:val="00137D5A"/>
    <w:rsid w:val="0014033F"/>
    <w:rsid w:val="0014051B"/>
    <w:rsid w:val="001407E2"/>
    <w:rsid w:val="00140A96"/>
    <w:rsid w:val="00140AA6"/>
    <w:rsid w:val="00140B82"/>
    <w:rsid w:val="00140C03"/>
    <w:rsid w:val="00140F80"/>
    <w:rsid w:val="0014142D"/>
    <w:rsid w:val="00141505"/>
    <w:rsid w:val="001419F6"/>
    <w:rsid w:val="00141A1E"/>
    <w:rsid w:val="00141B97"/>
    <w:rsid w:val="00141C94"/>
    <w:rsid w:val="00141D38"/>
    <w:rsid w:val="00141D96"/>
    <w:rsid w:val="0014205F"/>
    <w:rsid w:val="001420CA"/>
    <w:rsid w:val="001420EF"/>
    <w:rsid w:val="00142294"/>
    <w:rsid w:val="001424F1"/>
    <w:rsid w:val="0014259E"/>
    <w:rsid w:val="0014267F"/>
    <w:rsid w:val="00142BED"/>
    <w:rsid w:val="00142FEC"/>
    <w:rsid w:val="001431AC"/>
    <w:rsid w:val="00143770"/>
    <w:rsid w:val="0014390F"/>
    <w:rsid w:val="00143949"/>
    <w:rsid w:val="00143AFE"/>
    <w:rsid w:val="00143C9F"/>
    <w:rsid w:val="00144134"/>
    <w:rsid w:val="00144164"/>
    <w:rsid w:val="0014433C"/>
    <w:rsid w:val="00144391"/>
    <w:rsid w:val="001446D7"/>
    <w:rsid w:val="00144B37"/>
    <w:rsid w:val="0014511F"/>
    <w:rsid w:val="0014522B"/>
    <w:rsid w:val="001454AC"/>
    <w:rsid w:val="0014566B"/>
    <w:rsid w:val="001456C4"/>
    <w:rsid w:val="0014584A"/>
    <w:rsid w:val="00145A11"/>
    <w:rsid w:val="00145A8C"/>
    <w:rsid w:val="00145B32"/>
    <w:rsid w:val="00145C4A"/>
    <w:rsid w:val="00145EC7"/>
    <w:rsid w:val="00145F77"/>
    <w:rsid w:val="00146434"/>
    <w:rsid w:val="001464C6"/>
    <w:rsid w:val="00146679"/>
    <w:rsid w:val="001468E8"/>
    <w:rsid w:val="00146955"/>
    <w:rsid w:val="00146B52"/>
    <w:rsid w:val="0014710A"/>
    <w:rsid w:val="00147298"/>
    <w:rsid w:val="0014788E"/>
    <w:rsid w:val="00147C6D"/>
    <w:rsid w:val="00147EE2"/>
    <w:rsid w:val="00147FB1"/>
    <w:rsid w:val="00150004"/>
    <w:rsid w:val="0015037E"/>
    <w:rsid w:val="00150447"/>
    <w:rsid w:val="00150449"/>
    <w:rsid w:val="0015064F"/>
    <w:rsid w:val="00150824"/>
    <w:rsid w:val="0015097E"/>
    <w:rsid w:val="00150D6C"/>
    <w:rsid w:val="00150DB2"/>
    <w:rsid w:val="00150E8E"/>
    <w:rsid w:val="00150F59"/>
    <w:rsid w:val="0015190A"/>
    <w:rsid w:val="001519DB"/>
    <w:rsid w:val="00151BA2"/>
    <w:rsid w:val="0015204F"/>
    <w:rsid w:val="00152198"/>
    <w:rsid w:val="00152D71"/>
    <w:rsid w:val="00152EE7"/>
    <w:rsid w:val="00153090"/>
    <w:rsid w:val="0015319E"/>
    <w:rsid w:val="001533A0"/>
    <w:rsid w:val="0015376A"/>
    <w:rsid w:val="001537DD"/>
    <w:rsid w:val="00153863"/>
    <w:rsid w:val="00153865"/>
    <w:rsid w:val="001538BB"/>
    <w:rsid w:val="00153BBE"/>
    <w:rsid w:val="00153CF0"/>
    <w:rsid w:val="00153D8E"/>
    <w:rsid w:val="00153D9B"/>
    <w:rsid w:val="00153DE8"/>
    <w:rsid w:val="00153E0D"/>
    <w:rsid w:val="00153E4F"/>
    <w:rsid w:val="00153ED3"/>
    <w:rsid w:val="00153F9C"/>
    <w:rsid w:val="0015408E"/>
    <w:rsid w:val="00154305"/>
    <w:rsid w:val="00154361"/>
    <w:rsid w:val="0015443A"/>
    <w:rsid w:val="00154A42"/>
    <w:rsid w:val="00154BA6"/>
    <w:rsid w:val="00154FC5"/>
    <w:rsid w:val="001550F3"/>
    <w:rsid w:val="00155272"/>
    <w:rsid w:val="001552F4"/>
    <w:rsid w:val="00155422"/>
    <w:rsid w:val="001554A5"/>
    <w:rsid w:val="00155565"/>
    <w:rsid w:val="00155709"/>
    <w:rsid w:val="00155B0B"/>
    <w:rsid w:val="00155BCC"/>
    <w:rsid w:val="0015600D"/>
    <w:rsid w:val="001562E9"/>
    <w:rsid w:val="0015634D"/>
    <w:rsid w:val="0015635C"/>
    <w:rsid w:val="0015639D"/>
    <w:rsid w:val="00156608"/>
    <w:rsid w:val="0015663E"/>
    <w:rsid w:val="00156673"/>
    <w:rsid w:val="00156767"/>
    <w:rsid w:val="001567ED"/>
    <w:rsid w:val="00156A8C"/>
    <w:rsid w:val="00156C03"/>
    <w:rsid w:val="00156D14"/>
    <w:rsid w:val="00156D1D"/>
    <w:rsid w:val="00156DE4"/>
    <w:rsid w:val="00156E11"/>
    <w:rsid w:val="00156F6C"/>
    <w:rsid w:val="00157429"/>
    <w:rsid w:val="0015783D"/>
    <w:rsid w:val="00157868"/>
    <w:rsid w:val="001578FC"/>
    <w:rsid w:val="0015791D"/>
    <w:rsid w:val="001579F4"/>
    <w:rsid w:val="00157A9F"/>
    <w:rsid w:val="00157BB9"/>
    <w:rsid w:val="00157BBD"/>
    <w:rsid w:val="00157C70"/>
    <w:rsid w:val="00160023"/>
    <w:rsid w:val="001600FD"/>
    <w:rsid w:val="001606EA"/>
    <w:rsid w:val="00160812"/>
    <w:rsid w:val="00160C20"/>
    <w:rsid w:val="00160C45"/>
    <w:rsid w:val="00161497"/>
    <w:rsid w:val="00161572"/>
    <w:rsid w:val="00161D29"/>
    <w:rsid w:val="001620C6"/>
    <w:rsid w:val="001624E3"/>
    <w:rsid w:val="0016267F"/>
    <w:rsid w:val="001627A9"/>
    <w:rsid w:val="001627B9"/>
    <w:rsid w:val="00162A31"/>
    <w:rsid w:val="00162BE2"/>
    <w:rsid w:val="00162C63"/>
    <w:rsid w:val="00162DF1"/>
    <w:rsid w:val="00162FE5"/>
    <w:rsid w:val="0016315D"/>
    <w:rsid w:val="0016318D"/>
    <w:rsid w:val="00163210"/>
    <w:rsid w:val="00163424"/>
    <w:rsid w:val="00163E97"/>
    <w:rsid w:val="00164347"/>
    <w:rsid w:val="001644BC"/>
    <w:rsid w:val="001644CD"/>
    <w:rsid w:val="0016464E"/>
    <w:rsid w:val="00164C45"/>
    <w:rsid w:val="00164E48"/>
    <w:rsid w:val="00164EB8"/>
    <w:rsid w:val="00165085"/>
    <w:rsid w:val="001650F8"/>
    <w:rsid w:val="00165135"/>
    <w:rsid w:val="001651A8"/>
    <w:rsid w:val="00165748"/>
    <w:rsid w:val="00165A4C"/>
    <w:rsid w:val="00165C5D"/>
    <w:rsid w:val="00165D59"/>
    <w:rsid w:val="00165E67"/>
    <w:rsid w:val="001663C0"/>
    <w:rsid w:val="00166B31"/>
    <w:rsid w:val="00166B72"/>
    <w:rsid w:val="00166D3F"/>
    <w:rsid w:val="0016777B"/>
    <w:rsid w:val="00167AE6"/>
    <w:rsid w:val="00167B24"/>
    <w:rsid w:val="00167D32"/>
    <w:rsid w:val="001700DC"/>
    <w:rsid w:val="001701A0"/>
    <w:rsid w:val="0017033B"/>
    <w:rsid w:val="00170515"/>
    <w:rsid w:val="001705B6"/>
    <w:rsid w:val="00170A91"/>
    <w:rsid w:val="00170ED9"/>
    <w:rsid w:val="001714A0"/>
    <w:rsid w:val="00171568"/>
    <w:rsid w:val="00171695"/>
    <w:rsid w:val="001716F2"/>
    <w:rsid w:val="0017176B"/>
    <w:rsid w:val="00171D1E"/>
    <w:rsid w:val="001720A7"/>
    <w:rsid w:val="001721EF"/>
    <w:rsid w:val="001723ED"/>
    <w:rsid w:val="00172754"/>
    <w:rsid w:val="001727DF"/>
    <w:rsid w:val="00172910"/>
    <w:rsid w:val="00172C7C"/>
    <w:rsid w:val="00172E21"/>
    <w:rsid w:val="00172FDF"/>
    <w:rsid w:val="001730FB"/>
    <w:rsid w:val="00173109"/>
    <w:rsid w:val="00173242"/>
    <w:rsid w:val="0017351A"/>
    <w:rsid w:val="00173553"/>
    <w:rsid w:val="00173930"/>
    <w:rsid w:val="00173972"/>
    <w:rsid w:val="00173A55"/>
    <w:rsid w:val="00173A83"/>
    <w:rsid w:val="00173AF9"/>
    <w:rsid w:val="00173B14"/>
    <w:rsid w:val="00173C8F"/>
    <w:rsid w:val="00173CF8"/>
    <w:rsid w:val="00173D2A"/>
    <w:rsid w:val="00173D5D"/>
    <w:rsid w:val="00173FC3"/>
    <w:rsid w:val="001741AC"/>
    <w:rsid w:val="00174273"/>
    <w:rsid w:val="001745C6"/>
    <w:rsid w:val="001748CD"/>
    <w:rsid w:val="00174A45"/>
    <w:rsid w:val="00174BDC"/>
    <w:rsid w:val="00174C65"/>
    <w:rsid w:val="00174E35"/>
    <w:rsid w:val="00174E73"/>
    <w:rsid w:val="00174F42"/>
    <w:rsid w:val="00175381"/>
    <w:rsid w:val="00175A44"/>
    <w:rsid w:val="00175AB1"/>
    <w:rsid w:val="00175B7D"/>
    <w:rsid w:val="00175BBD"/>
    <w:rsid w:val="00175E93"/>
    <w:rsid w:val="0017608B"/>
    <w:rsid w:val="00176163"/>
    <w:rsid w:val="00176547"/>
    <w:rsid w:val="0017677A"/>
    <w:rsid w:val="00176822"/>
    <w:rsid w:val="00176AAB"/>
    <w:rsid w:val="00176C70"/>
    <w:rsid w:val="00177066"/>
    <w:rsid w:val="00177069"/>
    <w:rsid w:val="00177080"/>
    <w:rsid w:val="001773E0"/>
    <w:rsid w:val="001778AC"/>
    <w:rsid w:val="001779E7"/>
    <w:rsid w:val="00177A81"/>
    <w:rsid w:val="00177B2E"/>
    <w:rsid w:val="00177BC6"/>
    <w:rsid w:val="00177EFB"/>
    <w:rsid w:val="00180136"/>
    <w:rsid w:val="00180447"/>
    <w:rsid w:val="001804B2"/>
    <w:rsid w:val="001805CB"/>
    <w:rsid w:val="0018063B"/>
    <w:rsid w:val="00180A6D"/>
    <w:rsid w:val="00180AD6"/>
    <w:rsid w:val="00180AE1"/>
    <w:rsid w:val="00180D19"/>
    <w:rsid w:val="00180E15"/>
    <w:rsid w:val="00180F6A"/>
    <w:rsid w:val="001811BE"/>
    <w:rsid w:val="001814CC"/>
    <w:rsid w:val="001815A6"/>
    <w:rsid w:val="001818CB"/>
    <w:rsid w:val="00181B1B"/>
    <w:rsid w:val="00181B5D"/>
    <w:rsid w:val="00181E9D"/>
    <w:rsid w:val="001821E4"/>
    <w:rsid w:val="0018227A"/>
    <w:rsid w:val="00182311"/>
    <w:rsid w:val="0018257A"/>
    <w:rsid w:val="00182614"/>
    <w:rsid w:val="0018316B"/>
    <w:rsid w:val="001833CA"/>
    <w:rsid w:val="00183490"/>
    <w:rsid w:val="00183657"/>
    <w:rsid w:val="00183674"/>
    <w:rsid w:val="0018375C"/>
    <w:rsid w:val="00183D06"/>
    <w:rsid w:val="00183EFC"/>
    <w:rsid w:val="00183F03"/>
    <w:rsid w:val="001841AA"/>
    <w:rsid w:val="0018430B"/>
    <w:rsid w:val="0018432B"/>
    <w:rsid w:val="001843C9"/>
    <w:rsid w:val="00184524"/>
    <w:rsid w:val="001846D6"/>
    <w:rsid w:val="00184892"/>
    <w:rsid w:val="00184995"/>
    <w:rsid w:val="00184AB6"/>
    <w:rsid w:val="00184C3C"/>
    <w:rsid w:val="00184E2A"/>
    <w:rsid w:val="00184E53"/>
    <w:rsid w:val="00185024"/>
    <w:rsid w:val="0018508A"/>
    <w:rsid w:val="0018515D"/>
    <w:rsid w:val="00185444"/>
    <w:rsid w:val="001856F8"/>
    <w:rsid w:val="0018585C"/>
    <w:rsid w:val="00185876"/>
    <w:rsid w:val="001858EF"/>
    <w:rsid w:val="00185B1D"/>
    <w:rsid w:val="00185B5C"/>
    <w:rsid w:val="00185C57"/>
    <w:rsid w:val="00185F17"/>
    <w:rsid w:val="0018639F"/>
    <w:rsid w:val="0018661E"/>
    <w:rsid w:val="001869AC"/>
    <w:rsid w:val="00186CFD"/>
    <w:rsid w:val="00186E88"/>
    <w:rsid w:val="00186F0B"/>
    <w:rsid w:val="00187590"/>
    <w:rsid w:val="001875BF"/>
    <w:rsid w:val="0018782C"/>
    <w:rsid w:val="0018788D"/>
    <w:rsid w:val="0018791A"/>
    <w:rsid w:val="00187C18"/>
    <w:rsid w:val="00187C1F"/>
    <w:rsid w:val="00187E90"/>
    <w:rsid w:val="00187F1A"/>
    <w:rsid w:val="001901FC"/>
    <w:rsid w:val="001903B9"/>
    <w:rsid w:val="00190ACA"/>
    <w:rsid w:val="00190DC3"/>
    <w:rsid w:val="00191022"/>
    <w:rsid w:val="0019129C"/>
    <w:rsid w:val="001913A5"/>
    <w:rsid w:val="00191412"/>
    <w:rsid w:val="001915DF"/>
    <w:rsid w:val="00191795"/>
    <w:rsid w:val="00191D13"/>
    <w:rsid w:val="00192106"/>
    <w:rsid w:val="001923C7"/>
    <w:rsid w:val="0019250D"/>
    <w:rsid w:val="001928C6"/>
    <w:rsid w:val="00192A04"/>
    <w:rsid w:val="00192B59"/>
    <w:rsid w:val="00192ED1"/>
    <w:rsid w:val="00192FB6"/>
    <w:rsid w:val="001930F5"/>
    <w:rsid w:val="00193147"/>
    <w:rsid w:val="001933C5"/>
    <w:rsid w:val="00193432"/>
    <w:rsid w:val="0019351D"/>
    <w:rsid w:val="00193560"/>
    <w:rsid w:val="0019370E"/>
    <w:rsid w:val="001937F3"/>
    <w:rsid w:val="00193920"/>
    <w:rsid w:val="00193ACF"/>
    <w:rsid w:val="00193E0A"/>
    <w:rsid w:val="00193FCF"/>
    <w:rsid w:val="001941B6"/>
    <w:rsid w:val="001941FE"/>
    <w:rsid w:val="00194564"/>
    <w:rsid w:val="00194612"/>
    <w:rsid w:val="001946FE"/>
    <w:rsid w:val="0019485E"/>
    <w:rsid w:val="00194920"/>
    <w:rsid w:val="00194926"/>
    <w:rsid w:val="00194CF1"/>
    <w:rsid w:val="00194D8B"/>
    <w:rsid w:val="00194E15"/>
    <w:rsid w:val="0019516D"/>
    <w:rsid w:val="001956EC"/>
    <w:rsid w:val="00195BB0"/>
    <w:rsid w:val="00195FC8"/>
    <w:rsid w:val="00196307"/>
    <w:rsid w:val="00196538"/>
    <w:rsid w:val="001965F8"/>
    <w:rsid w:val="00196781"/>
    <w:rsid w:val="00196DC9"/>
    <w:rsid w:val="00196E91"/>
    <w:rsid w:val="00196FF8"/>
    <w:rsid w:val="00197449"/>
    <w:rsid w:val="001977C1"/>
    <w:rsid w:val="00197957"/>
    <w:rsid w:val="00197AAB"/>
    <w:rsid w:val="00197D6F"/>
    <w:rsid w:val="00197EA1"/>
    <w:rsid w:val="001A0063"/>
    <w:rsid w:val="001A0643"/>
    <w:rsid w:val="001A09B6"/>
    <w:rsid w:val="001A09F4"/>
    <w:rsid w:val="001A0A89"/>
    <w:rsid w:val="001A0D1B"/>
    <w:rsid w:val="001A0D5A"/>
    <w:rsid w:val="001A0E03"/>
    <w:rsid w:val="001A1167"/>
    <w:rsid w:val="001A11A6"/>
    <w:rsid w:val="001A1364"/>
    <w:rsid w:val="001A13C2"/>
    <w:rsid w:val="001A19BD"/>
    <w:rsid w:val="001A19CE"/>
    <w:rsid w:val="001A1A89"/>
    <w:rsid w:val="001A1D09"/>
    <w:rsid w:val="001A1D0D"/>
    <w:rsid w:val="001A1D4F"/>
    <w:rsid w:val="001A219B"/>
    <w:rsid w:val="001A2288"/>
    <w:rsid w:val="001A254C"/>
    <w:rsid w:val="001A25B0"/>
    <w:rsid w:val="001A2854"/>
    <w:rsid w:val="001A3238"/>
    <w:rsid w:val="001A3413"/>
    <w:rsid w:val="001A34E6"/>
    <w:rsid w:val="001A38C0"/>
    <w:rsid w:val="001A3AD2"/>
    <w:rsid w:val="001A3EE8"/>
    <w:rsid w:val="001A450A"/>
    <w:rsid w:val="001A4694"/>
    <w:rsid w:val="001A47CF"/>
    <w:rsid w:val="001A48A6"/>
    <w:rsid w:val="001A48FF"/>
    <w:rsid w:val="001A498A"/>
    <w:rsid w:val="001A4AF5"/>
    <w:rsid w:val="001A4B68"/>
    <w:rsid w:val="001A4FB7"/>
    <w:rsid w:val="001A582F"/>
    <w:rsid w:val="001A58AD"/>
    <w:rsid w:val="001A597A"/>
    <w:rsid w:val="001A5C64"/>
    <w:rsid w:val="001A5DF8"/>
    <w:rsid w:val="001A5EA0"/>
    <w:rsid w:val="001A606B"/>
    <w:rsid w:val="001A6285"/>
    <w:rsid w:val="001A62FF"/>
    <w:rsid w:val="001A6343"/>
    <w:rsid w:val="001A6644"/>
    <w:rsid w:val="001A6670"/>
    <w:rsid w:val="001A6A89"/>
    <w:rsid w:val="001A6B18"/>
    <w:rsid w:val="001A6B6B"/>
    <w:rsid w:val="001A6DB9"/>
    <w:rsid w:val="001A6F47"/>
    <w:rsid w:val="001A701F"/>
    <w:rsid w:val="001A7097"/>
    <w:rsid w:val="001A7103"/>
    <w:rsid w:val="001A73AB"/>
    <w:rsid w:val="001A7432"/>
    <w:rsid w:val="001A7897"/>
    <w:rsid w:val="001A7A3B"/>
    <w:rsid w:val="001A7B63"/>
    <w:rsid w:val="001A7DBC"/>
    <w:rsid w:val="001A7EB7"/>
    <w:rsid w:val="001A7FB7"/>
    <w:rsid w:val="001B00C8"/>
    <w:rsid w:val="001B0163"/>
    <w:rsid w:val="001B01B6"/>
    <w:rsid w:val="001B0400"/>
    <w:rsid w:val="001B0435"/>
    <w:rsid w:val="001B04BD"/>
    <w:rsid w:val="001B0530"/>
    <w:rsid w:val="001B092C"/>
    <w:rsid w:val="001B0A92"/>
    <w:rsid w:val="001B0D74"/>
    <w:rsid w:val="001B0DE0"/>
    <w:rsid w:val="001B0F15"/>
    <w:rsid w:val="001B0FFF"/>
    <w:rsid w:val="001B13E6"/>
    <w:rsid w:val="001B143F"/>
    <w:rsid w:val="001B1619"/>
    <w:rsid w:val="001B1755"/>
    <w:rsid w:val="001B17D4"/>
    <w:rsid w:val="001B1878"/>
    <w:rsid w:val="001B1CA1"/>
    <w:rsid w:val="001B216B"/>
    <w:rsid w:val="001B2410"/>
    <w:rsid w:val="001B256A"/>
    <w:rsid w:val="001B25C4"/>
    <w:rsid w:val="001B2AC2"/>
    <w:rsid w:val="001B2BC3"/>
    <w:rsid w:val="001B30B7"/>
    <w:rsid w:val="001B30F1"/>
    <w:rsid w:val="001B30F6"/>
    <w:rsid w:val="001B31F0"/>
    <w:rsid w:val="001B329A"/>
    <w:rsid w:val="001B36B9"/>
    <w:rsid w:val="001B3705"/>
    <w:rsid w:val="001B3727"/>
    <w:rsid w:val="001B374A"/>
    <w:rsid w:val="001B375C"/>
    <w:rsid w:val="001B3762"/>
    <w:rsid w:val="001B3A7A"/>
    <w:rsid w:val="001B3B95"/>
    <w:rsid w:val="001B3E7F"/>
    <w:rsid w:val="001B3EBB"/>
    <w:rsid w:val="001B411C"/>
    <w:rsid w:val="001B42F0"/>
    <w:rsid w:val="001B4319"/>
    <w:rsid w:val="001B45CC"/>
    <w:rsid w:val="001B468C"/>
    <w:rsid w:val="001B46CE"/>
    <w:rsid w:val="001B4711"/>
    <w:rsid w:val="001B4AC0"/>
    <w:rsid w:val="001B4B02"/>
    <w:rsid w:val="001B4B99"/>
    <w:rsid w:val="001B527C"/>
    <w:rsid w:val="001B5594"/>
    <w:rsid w:val="001B5836"/>
    <w:rsid w:val="001B5A56"/>
    <w:rsid w:val="001B5D45"/>
    <w:rsid w:val="001B5DA1"/>
    <w:rsid w:val="001B6679"/>
    <w:rsid w:val="001B67D3"/>
    <w:rsid w:val="001B6A47"/>
    <w:rsid w:val="001B6A61"/>
    <w:rsid w:val="001B6D5A"/>
    <w:rsid w:val="001B6F0D"/>
    <w:rsid w:val="001B6F46"/>
    <w:rsid w:val="001B71EB"/>
    <w:rsid w:val="001B7CD8"/>
    <w:rsid w:val="001B7CFB"/>
    <w:rsid w:val="001B7D45"/>
    <w:rsid w:val="001B7FDE"/>
    <w:rsid w:val="001C04CB"/>
    <w:rsid w:val="001C05D7"/>
    <w:rsid w:val="001C06E8"/>
    <w:rsid w:val="001C09A0"/>
    <w:rsid w:val="001C0A24"/>
    <w:rsid w:val="001C0EA6"/>
    <w:rsid w:val="001C0FA5"/>
    <w:rsid w:val="001C103C"/>
    <w:rsid w:val="001C11EC"/>
    <w:rsid w:val="001C124E"/>
    <w:rsid w:val="001C1313"/>
    <w:rsid w:val="001C1481"/>
    <w:rsid w:val="001C1779"/>
    <w:rsid w:val="001C1994"/>
    <w:rsid w:val="001C22B0"/>
    <w:rsid w:val="001C281F"/>
    <w:rsid w:val="001C2827"/>
    <w:rsid w:val="001C2945"/>
    <w:rsid w:val="001C2981"/>
    <w:rsid w:val="001C2CD3"/>
    <w:rsid w:val="001C2D65"/>
    <w:rsid w:val="001C3166"/>
    <w:rsid w:val="001C327C"/>
    <w:rsid w:val="001C34C3"/>
    <w:rsid w:val="001C3681"/>
    <w:rsid w:val="001C398A"/>
    <w:rsid w:val="001C3D56"/>
    <w:rsid w:val="001C3E6D"/>
    <w:rsid w:val="001C3EE2"/>
    <w:rsid w:val="001C405B"/>
    <w:rsid w:val="001C419F"/>
    <w:rsid w:val="001C452F"/>
    <w:rsid w:val="001C46BF"/>
    <w:rsid w:val="001C47AF"/>
    <w:rsid w:val="001C4F03"/>
    <w:rsid w:val="001C54E4"/>
    <w:rsid w:val="001C5537"/>
    <w:rsid w:val="001C564F"/>
    <w:rsid w:val="001C5802"/>
    <w:rsid w:val="001C5850"/>
    <w:rsid w:val="001C58CF"/>
    <w:rsid w:val="001C59A3"/>
    <w:rsid w:val="001C5EA1"/>
    <w:rsid w:val="001C5F39"/>
    <w:rsid w:val="001C60F3"/>
    <w:rsid w:val="001C65EA"/>
    <w:rsid w:val="001C6688"/>
    <w:rsid w:val="001C66DE"/>
    <w:rsid w:val="001C6E4C"/>
    <w:rsid w:val="001C71DD"/>
    <w:rsid w:val="001C7503"/>
    <w:rsid w:val="001C75B0"/>
    <w:rsid w:val="001C75C2"/>
    <w:rsid w:val="001C76DE"/>
    <w:rsid w:val="001C77C2"/>
    <w:rsid w:val="001C7945"/>
    <w:rsid w:val="001C7BD7"/>
    <w:rsid w:val="001C7C33"/>
    <w:rsid w:val="001C7CE9"/>
    <w:rsid w:val="001D007E"/>
    <w:rsid w:val="001D00CA"/>
    <w:rsid w:val="001D02A9"/>
    <w:rsid w:val="001D0525"/>
    <w:rsid w:val="001D0657"/>
    <w:rsid w:val="001D0957"/>
    <w:rsid w:val="001D0BAB"/>
    <w:rsid w:val="001D0FEA"/>
    <w:rsid w:val="001D17BD"/>
    <w:rsid w:val="001D19E2"/>
    <w:rsid w:val="001D1C0D"/>
    <w:rsid w:val="001D1E02"/>
    <w:rsid w:val="001D27D7"/>
    <w:rsid w:val="001D2878"/>
    <w:rsid w:val="001D2A5E"/>
    <w:rsid w:val="001D2A76"/>
    <w:rsid w:val="001D3003"/>
    <w:rsid w:val="001D331B"/>
    <w:rsid w:val="001D35DE"/>
    <w:rsid w:val="001D39A7"/>
    <w:rsid w:val="001D3AC3"/>
    <w:rsid w:val="001D3AEB"/>
    <w:rsid w:val="001D3E64"/>
    <w:rsid w:val="001D3FA3"/>
    <w:rsid w:val="001D4179"/>
    <w:rsid w:val="001D417F"/>
    <w:rsid w:val="001D4406"/>
    <w:rsid w:val="001D4990"/>
    <w:rsid w:val="001D4D23"/>
    <w:rsid w:val="001D4D3F"/>
    <w:rsid w:val="001D51CD"/>
    <w:rsid w:val="001D54CE"/>
    <w:rsid w:val="001D58DF"/>
    <w:rsid w:val="001D59E1"/>
    <w:rsid w:val="001D5A2F"/>
    <w:rsid w:val="001D5A62"/>
    <w:rsid w:val="001D5B96"/>
    <w:rsid w:val="001D5C23"/>
    <w:rsid w:val="001D5D43"/>
    <w:rsid w:val="001D5EA3"/>
    <w:rsid w:val="001D63C1"/>
    <w:rsid w:val="001D6515"/>
    <w:rsid w:val="001D663A"/>
    <w:rsid w:val="001D670E"/>
    <w:rsid w:val="001D6C29"/>
    <w:rsid w:val="001D6C2C"/>
    <w:rsid w:val="001D6D65"/>
    <w:rsid w:val="001D6DB1"/>
    <w:rsid w:val="001D6DFE"/>
    <w:rsid w:val="001D6F25"/>
    <w:rsid w:val="001D71D0"/>
    <w:rsid w:val="001D72E0"/>
    <w:rsid w:val="001D7515"/>
    <w:rsid w:val="001D79F6"/>
    <w:rsid w:val="001D7B28"/>
    <w:rsid w:val="001E022B"/>
    <w:rsid w:val="001E027A"/>
    <w:rsid w:val="001E02A4"/>
    <w:rsid w:val="001E08E0"/>
    <w:rsid w:val="001E0986"/>
    <w:rsid w:val="001E0FE4"/>
    <w:rsid w:val="001E108F"/>
    <w:rsid w:val="001E1266"/>
    <w:rsid w:val="001E142E"/>
    <w:rsid w:val="001E15BC"/>
    <w:rsid w:val="001E163E"/>
    <w:rsid w:val="001E189D"/>
    <w:rsid w:val="001E18FB"/>
    <w:rsid w:val="001E1908"/>
    <w:rsid w:val="001E1B9F"/>
    <w:rsid w:val="001E1D67"/>
    <w:rsid w:val="001E267E"/>
    <w:rsid w:val="001E2978"/>
    <w:rsid w:val="001E2A1F"/>
    <w:rsid w:val="001E3082"/>
    <w:rsid w:val="001E32B1"/>
    <w:rsid w:val="001E39C3"/>
    <w:rsid w:val="001E3FDB"/>
    <w:rsid w:val="001E4122"/>
    <w:rsid w:val="001E4277"/>
    <w:rsid w:val="001E436C"/>
    <w:rsid w:val="001E4A26"/>
    <w:rsid w:val="001E4ADD"/>
    <w:rsid w:val="001E4C2A"/>
    <w:rsid w:val="001E4E36"/>
    <w:rsid w:val="001E4E68"/>
    <w:rsid w:val="001E4E75"/>
    <w:rsid w:val="001E4F93"/>
    <w:rsid w:val="001E513F"/>
    <w:rsid w:val="001E53A3"/>
    <w:rsid w:val="001E548E"/>
    <w:rsid w:val="001E579C"/>
    <w:rsid w:val="001E57EE"/>
    <w:rsid w:val="001E5B00"/>
    <w:rsid w:val="001E5E78"/>
    <w:rsid w:val="001E60C1"/>
    <w:rsid w:val="001E61A4"/>
    <w:rsid w:val="001E65A1"/>
    <w:rsid w:val="001E6871"/>
    <w:rsid w:val="001E6A85"/>
    <w:rsid w:val="001E6ADD"/>
    <w:rsid w:val="001E6F86"/>
    <w:rsid w:val="001E7011"/>
    <w:rsid w:val="001E7461"/>
    <w:rsid w:val="001E74AD"/>
    <w:rsid w:val="001E778A"/>
    <w:rsid w:val="001E787C"/>
    <w:rsid w:val="001E78F2"/>
    <w:rsid w:val="001E7B6D"/>
    <w:rsid w:val="001F004B"/>
    <w:rsid w:val="001F0443"/>
    <w:rsid w:val="001F04B7"/>
    <w:rsid w:val="001F07AC"/>
    <w:rsid w:val="001F0C0C"/>
    <w:rsid w:val="001F0ED5"/>
    <w:rsid w:val="001F103F"/>
    <w:rsid w:val="001F120B"/>
    <w:rsid w:val="001F1612"/>
    <w:rsid w:val="001F1806"/>
    <w:rsid w:val="001F1808"/>
    <w:rsid w:val="001F1BCA"/>
    <w:rsid w:val="001F1EDE"/>
    <w:rsid w:val="001F1F22"/>
    <w:rsid w:val="001F2006"/>
    <w:rsid w:val="001F2030"/>
    <w:rsid w:val="001F2063"/>
    <w:rsid w:val="001F2198"/>
    <w:rsid w:val="001F21FF"/>
    <w:rsid w:val="001F22D7"/>
    <w:rsid w:val="001F2449"/>
    <w:rsid w:val="001F24AE"/>
    <w:rsid w:val="001F25C8"/>
    <w:rsid w:val="001F29A3"/>
    <w:rsid w:val="001F2B84"/>
    <w:rsid w:val="001F2C7C"/>
    <w:rsid w:val="001F2E8B"/>
    <w:rsid w:val="001F351B"/>
    <w:rsid w:val="001F35E9"/>
    <w:rsid w:val="001F37DE"/>
    <w:rsid w:val="001F39B0"/>
    <w:rsid w:val="001F39EF"/>
    <w:rsid w:val="001F3A05"/>
    <w:rsid w:val="001F3B2F"/>
    <w:rsid w:val="001F3DDD"/>
    <w:rsid w:val="001F4004"/>
    <w:rsid w:val="001F40E4"/>
    <w:rsid w:val="001F4316"/>
    <w:rsid w:val="001F4502"/>
    <w:rsid w:val="001F46A7"/>
    <w:rsid w:val="001F47AA"/>
    <w:rsid w:val="001F48CD"/>
    <w:rsid w:val="001F4AA0"/>
    <w:rsid w:val="001F4AC4"/>
    <w:rsid w:val="001F4AD8"/>
    <w:rsid w:val="001F4B27"/>
    <w:rsid w:val="001F4C15"/>
    <w:rsid w:val="001F4D1F"/>
    <w:rsid w:val="001F4E77"/>
    <w:rsid w:val="001F4EC0"/>
    <w:rsid w:val="001F53D5"/>
    <w:rsid w:val="001F54A5"/>
    <w:rsid w:val="001F59CC"/>
    <w:rsid w:val="001F6154"/>
    <w:rsid w:val="001F6259"/>
    <w:rsid w:val="001F66C4"/>
    <w:rsid w:val="001F66DD"/>
    <w:rsid w:val="001F6851"/>
    <w:rsid w:val="001F6D12"/>
    <w:rsid w:val="001F6D72"/>
    <w:rsid w:val="001F6F79"/>
    <w:rsid w:val="001F75C6"/>
    <w:rsid w:val="001F7645"/>
    <w:rsid w:val="001F7F07"/>
    <w:rsid w:val="00200062"/>
    <w:rsid w:val="00200508"/>
    <w:rsid w:val="0020082E"/>
    <w:rsid w:val="002008CF"/>
    <w:rsid w:val="00200974"/>
    <w:rsid w:val="00200B29"/>
    <w:rsid w:val="00200B49"/>
    <w:rsid w:val="002012CA"/>
    <w:rsid w:val="002013A5"/>
    <w:rsid w:val="00201516"/>
    <w:rsid w:val="00201A7D"/>
    <w:rsid w:val="00201A8C"/>
    <w:rsid w:val="00202014"/>
    <w:rsid w:val="0020203D"/>
    <w:rsid w:val="0020205D"/>
    <w:rsid w:val="002020B7"/>
    <w:rsid w:val="002021EA"/>
    <w:rsid w:val="002022E6"/>
    <w:rsid w:val="002023DF"/>
    <w:rsid w:val="00202449"/>
    <w:rsid w:val="002024A8"/>
    <w:rsid w:val="00202A6A"/>
    <w:rsid w:val="00202F97"/>
    <w:rsid w:val="00203034"/>
    <w:rsid w:val="0020306D"/>
    <w:rsid w:val="002031D6"/>
    <w:rsid w:val="00203609"/>
    <w:rsid w:val="002037D1"/>
    <w:rsid w:val="00203A35"/>
    <w:rsid w:val="00203A8D"/>
    <w:rsid w:val="00203A98"/>
    <w:rsid w:val="00203B32"/>
    <w:rsid w:val="00203C1D"/>
    <w:rsid w:val="00203F19"/>
    <w:rsid w:val="002041AD"/>
    <w:rsid w:val="002043FF"/>
    <w:rsid w:val="002044EC"/>
    <w:rsid w:val="0020459C"/>
    <w:rsid w:val="002045BD"/>
    <w:rsid w:val="0020471D"/>
    <w:rsid w:val="002048BE"/>
    <w:rsid w:val="00204909"/>
    <w:rsid w:val="00204990"/>
    <w:rsid w:val="00204A5A"/>
    <w:rsid w:val="00204A84"/>
    <w:rsid w:val="00204B33"/>
    <w:rsid w:val="00204B91"/>
    <w:rsid w:val="00204E14"/>
    <w:rsid w:val="0020527A"/>
    <w:rsid w:val="00205609"/>
    <w:rsid w:val="00205737"/>
    <w:rsid w:val="00205785"/>
    <w:rsid w:val="002058A3"/>
    <w:rsid w:val="00205A03"/>
    <w:rsid w:val="00205C18"/>
    <w:rsid w:val="00205DBD"/>
    <w:rsid w:val="00205DDF"/>
    <w:rsid w:val="00205F10"/>
    <w:rsid w:val="00205F44"/>
    <w:rsid w:val="0020601C"/>
    <w:rsid w:val="00206104"/>
    <w:rsid w:val="00206367"/>
    <w:rsid w:val="002063A3"/>
    <w:rsid w:val="0020697E"/>
    <w:rsid w:val="00206ACE"/>
    <w:rsid w:val="00206ADF"/>
    <w:rsid w:val="00206D5E"/>
    <w:rsid w:val="0020705D"/>
    <w:rsid w:val="00207141"/>
    <w:rsid w:val="0020782F"/>
    <w:rsid w:val="00207AB7"/>
    <w:rsid w:val="00207AD3"/>
    <w:rsid w:val="00207C7D"/>
    <w:rsid w:val="00207C8D"/>
    <w:rsid w:val="00207F0F"/>
    <w:rsid w:val="00207F30"/>
    <w:rsid w:val="002105A8"/>
    <w:rsid w:val="00210630"/>
    <w:rsid w:val="002106FA"/>
    <w:rsid w:val="00210850"/>
    <w:rsid w:val="00210B0E"/>
    <w:rsid w:val="00210DB7"/>
    <w:rsid w:val="00210E32"/>
    <w:rsid w:val="00211121"/>
    <w:rsid w:val="00211122"/>
    <w:rsid w:val="0021165F"/>
    <w:rsid w:val="00211C4E"/>
    <w:rsid w:val="00211EFA"/>
    <w:rsid w:val="00211F19"/>
    <w:rsid w:val="00211FA5"/>
    <w:rsid w:val="002120EA"/>
    <w:rsid w:val="00212501"/>
    <w:rsid w:val="00212AA8"/>
    <w:rsid w:val="00212F21"/>
    <w:rsid w:val="00212F71"/>
    <w:rsid w:val="0021310B"/>
    <w:rsid w:val="002133F9"/>
    <w:rsid w:val="0021346D"/>
    <w:rsid w:val="00213495"/>
    <w:rsid w:val="002134AB"/>
    <w:rsid w:val="002136A6"/>
    <w:rsid w:val="002136CC"/>
    <w:rsid w:val="0021372C"/>
    <w:rsid w:val="00213A04"/>
    <w:rsid w:val="00213C55"/>
    <w:rsid w:val="00213CBD"/>
    <w:rsid w:val="00213D47"/>
    <w:rsid w:val="00213E71"/>
    <w:rsid w:val="00213F4F"/>
    <w:rsid w:val="002142C7"/>
    <w:rsid w:val="0021430F"/>
    <w:rsid w:val="00214437"/>
    <w:rsid w:val="002146C0"/>
    <w:rsid w:val="00214831"/>
    <w:rsid w:val="00214979"/>
    <w:rsid w:val="00214C4A"/>
    <w:rsid w:val="0021501F"/>
    <w:rsid w:val="0021557F"/>
    <w:rsid w:val="002155B2"/>
    <w:rsid w:val="0021574A"/>
    <w:rsid w:val="0021576E"/>
    <w:rsid w:val="00215965"/>
    <w:rsid w:val="00215BAB"/>
    <w:rsid w:val="00215CFD"/>
    <w:rsid w:val="00215EFD"/>
    <w:rsid w:val="0021608D"/>
    <w:rsid w:val="00216401"/>
    <w:rsid w:val="0021662F"/>
    <w:rsid w:val="0021691D"/>
    <w:rsid w:val="00216BDA"/>
    <w:rsid w:val="00216C3A"/>
    <w:rsid w:val="00216D5B"/>
    <w:rsid w:val="00216E70"/>
    <w:rsid w:val="00217059"/>
    <w:rsid w:val="00217313"/>
    <w:rsid w:val="0021741C"/>
    <w:rsid w:val="002174FB"/>
    <w:rsid w:val="00217706"/>
    <w:rsid w:val="002179A1"/>
    <w:rsid w:val="00217A05"/>
    <w:rsid w:val="00217A9F"/>
    <w:rsid w:val="00217ECA"/>
    <w:rsid w:val="002200AF"/>
    <w:rsid w:val="00220113"/>
    <w:rsid w:val="002202C2"/>
    <w:rsid w:val="002202F3"/>
    <w:rsid w:val="0022069D"/>
    <w:rsid w:val="002207FE"/>
    <w:rsid w:val="002208F0"/>
    <w:rsid w:val="00220CB9"/>
    <w:rsid w:val="002214DB"/>
    <w:rsid w:val="00221503"/>
    <w:rsid w:val="00221638"/>
    <w:rsid w:val="00221741"/>
    <w:rsid w:val="00221878"/>
    <w:rsid w:val="002218B3"/>
    <w:rsid w:val="0022195A"/>
    <w:rsid w:val="00221AF2"/>
    <w:rsid w:val="00221CAB"/>
    <w:rsid w:val="00221CB2"/>
    <w:rsid w:val="00221F1D"/>
    <w:rsid w:val="0022226A"/>
    <w:rsid w:val="00222422"/>
    <w:rsid w:val="0022243B"/>
    <w:rsid w:val="0022289C"/>
    <w:rsid w:val="00222AB4"/>
    <w:rsid w:val="00222ABE"/>
    <w:rsid w:val="00222B63"/>
    <w:rsid w:val="00222DA2"/>
    <w:rsid w:val="00222F93"/>
    <w:rsid w:val="00222FCF"/>
    <w:rsid w:val="0022307F"/>
    <w:rsid w:val="00223085"/>
    <w:rsid w:val="00223237"/>
    <w:rsid w:val="002232A3"/>
    <w:rsid w:val="00223773"/>
    <w:rsid w:val="0022382F"/>
    <w:rsid w:val="0022385A"/>
    <w:rsid w:val="00223860"/>
    <w:rsid w:val="0022390C"/>
    <w:rsid w:val="00223A54"/>
    <w:rsid w:val="00223B22"/>
    <w:rsid w:val="00223D9C"/>
    <w:rsid w:val="00223DB7"/>
    <w:rsid w:val="00223FF1"/>
    <w:rsid w:val="00224231"/>
    <w:rsid w:val="00224256"/>
    <w:rsid w:val="0022446D"/>
    <w:rsid w:val="0022451E"/>
    <w:rsid w:val="00224897"/>
    <w:rsid w:val="00224B75"/>
    <w:rsid w:val="00224BBF"/>
    <w:rsid w:val="00224E3E"/>
    <w:rsid w:val="002251A2"/>
    <w:rsid w:val="00225262"/>
    <w:rsid w:val="00225534"/>
    <w:rsid w:val="002256AA"/>
    <w:rsid w:val="00225727"/>
    <w:rsid w:val="0022594E"/>
    <w:rsid w:val="002259D5"/>
    <w:rsid w:val="00225B44"/>
    <w:rsid w:val="00225C31"/>
    <w:rsid w:val="00225EAA"/>
    <w:rsid w:val="00226077"/>
    <w:rsid w:val="0022655C"/>
    <w:rsid w:val="002266C8"/>
    <w:rsid w:val="00226B6C"/>
    <w:rsid w:val="00226B98"/>
    <w:rsid w:val="00226F29"/>
    <w:rsid w:val="0022715D"/>
    <w:rsid w:val="0022720C"/>
    <w:rsid w:val="002273C7"/>
    <w:rsid w:val="002275DF"/>
    <w:rsid w:val="00227CB2"/>
    <w:rsid w:val="00227EBF"/>
    <w:rsid w:val="00227EF5"/>
    <w:rsid w:val="0023004A"/>
    <w:rsid w:val="00230087"/>
    <w:rsid w:val="0023012C"/>
    <w:rsid w:val="002305C3"/>
    <w:rsid w:val="0023076B"/>
    <w:rsid w:val="002307FC"/>
    <w:rsid w:val="00230B0F"/>
    <w:rsid w:val="00230B3D"/>
    <w:rsid w:val="00230C3B"/>
    <w:rsid w:val="002314F2"/>
    <w:rsid w:val="002314FD"/>
    <w:rsid w:val="00231543"/>
    <w:rsid w:val="002315DC"/>
    <w:rsid w:val="00231965"/>
    <w:rsid w:val="00231C52"/>
    <w:rsid w:val="00231E62"/>
    <w:rsid w:val="002320D4"/>
    <w:rsid w:val="00232173"/>
    <w:rsid w:val="002323B4"/>
    <w:rsid w:val="002323E3"/>
    <w:rsid w:val="0023294B"/>
    <w:rsid w:val="00232A8E"/>
    <w:rsid w:val="00232DF2"/>
    <w:rsid w:val="00232FE6"/>
    <w:rsid w:val="00233412"/>
    <w:rsid w:val="002334AB"/>
    <w:rsid w:val="00233818"/>
    <w:rsid w:val="002338DE"/>
    <w:rsid w:val="00233E46"/>
    <w:rsid w:val="00233E85"/>
    <w:rsid w:val="00233FAD"/>
    <w:rsid w:val="00234024"/>
    <w:rsid w:val="00234272"/>
    <w:rsid w:val="00234308"/>
    <w:rsid w:val="0023431E"/>
    <w:rsid w:val="00234465"/>
    <w:rsid w:val="002347F6"/>
    <w:rsid w:val="00234DF0"/>
    <w:rsid w:val="00234ED7"/>
    <w:rsid w:val="00234F27"/>
    <w:rsid w:val="002350EC"/>
    <w:rsid w:val="00235113"/>
    <w:rsid w:val="00235121"/>
    <w:rsid w:val="002353D1"/>
    <w:rsid w:val="002353D2"/>
    <w:rsid w:val="0023565A"/>
    <w:rsid w:val="00235701"/>
    <w:rsid w:val="002357AD"/>
    <w:rsid w:val="00235B86"/>
    <w:rsid w:val="00235C7E"/>
    <w:rsid w:val="00235DA6"/>
    <w:rsid w:val="00235DFB"/>
    <w:rsid w:val="00235EA8"/>
    <w:rsid w:val="0023610D"/>
    <w:rsid w:val="0023636C"/>
    <w:rsid w:val="002363F2"/>
    <w:rsid w:val="002364BD"/>
    <w:rsid w:val="0023671B"/>
    <w:rsid w:val="00236C9B"/>
    <w:rsid w:val="00236CD8"/>
    <w:rsid w:val="0023719E"/>
    <w:rsid w:val="002371DE"/>
    <w:rsid w:val="0023728F"/>
    <w:rsid w:val="0023780E"/>
    <w:rsid w:val="0023782B"/>
    <w:rsid w:val="0023796E"/>
    <w:rsid w:val="002379EC"/>
    <w:rsid w:val="00237B93"/>
    <w:rsid w:val="00237EB1"/>
    <w:rsid w:val="00237FC7"/>
    <w:rsid w:val="0024010F"/>
    <w:rsid w:val="00240309"/>
    <w:rsid w:val="00240335"/>
    <w:rsid w:val="002403C2"/>
    <w:rsid w:val="00240411"/>
    <w:rsid w:val="00240606"/>
    <w:rsid w:val="002407EC"/>
    <w:rsid w:val="00240B2A"/>
    <w:rsid w:val="00240DE7"/>
    <w:rsid w:val="0024125E"/>
    <w:rsid w:val="00241580"/>
    <w:rsid w:val="00241652"/>
    <w:rsid w:val="0024175D"/>
    <w:rsid w:val="00241947"/>
    <w:rsid w:val="00241AAE"/>
    <w:rsid w:val="00241EAE"/>
    <w:rsid w:val="00241ECF"/>
    <w:rsid w:val="00242006"/>
    <w:rsid w:val="00242582"/>
    <w:rsid w:val="00242928"/>
    <w:rsid w:val="00242C3F"/>
    <w:rsid w:val="00242F1E"/>
    <w:rsid w:val="00242FA5"/>
    <w:rsid w:val="0024305B"/>
    <w:rsid w:val="0024308F"/>
    <w:rsid w:val="0024326C"/>
    <w:rsid w:val="002432A5"/>
    <w:rsid w:val="0024335B"/>
    <w:rsid w:val="002436E1"/>
    <w:rsid w:val="002436E8"/>
    <w:rsid w:val="0024381D"/>
    <w:rsid w:val="00243AE5"/>
    <w:rsid w:val="00243B08"/>
    <w:rsid w:val="00243FF6"/>
    <w:rsid w:val="0024411D"/>
    <w:rsid w:val="002441AC"/>
    <w:rsid w:val="00244261"/>
    <w:rsid w:val="002448F7"/>
    <w:rsid w:val="00244A3C"/>
    <w:rsid w:val="00244A60"/>
    <w:rsid w:val="00244BE5"/>
    <w:rsid w:val="00244EE1"/>
    <w:rsid w:val="00244F2C"/>
    <w:rsid w:val="0024502A"/>
    <w:rsid w:val="002452C5"/>
    <w:rsid w:val="002453BC"/>
    <w:rsid w:val="002454C4"/>
    <w:rsid w:val="0024556B"/>
    <w:rsid w:val="002456B0"/>
    <w:rsid w:val="00245897"/>
    <w:rsid w:val="00245DB2"/>
    <w:rsid w:val="00245E31"/>
    <w:rsid w:val="00246015"/>
    <w:rsid w:val="00246400"/>
    <w:rsid w:val="002465A8"/>
    <w:rsid w:val="002465D5"/>
    <w:rsid w:val="0024663B"/>
    <w:rsid w:val="002468F7"/>
    <w:rsid w:val="0024696A"/>
    <w:rsid w:val="00246B29"/>
    <w:rsid w:val="00246BC5"/>
    <w:rsid w:val="00246D64"/>
    <w:rsid w:val="00246E96"/>
    <w:rsid w:val="00247165"/>
    <w:rsid w:val="00247551"/>
    <w:rsid w:val="002475E2"/>
    <w:rsid w:val="002479A0"/>
    <w:rsid w:val="00247D15"/>
    <w:rsid w:val="00247DBC"/>
    <w:rsid w:val="00247F86"/>
    <w:rsid w:val="00250254"/>
    <w:rsid w:val="002503C7"/>
    <w:rsid w:val="002508CE"/>
    <w:rsid w:val="00250B43"/>
    <w:rsid w:val="00250E5D"/>
    <w:rsid w:val="00251335"/>
    <w:rsid w:val="00251381"/>
    <w:rsid w:val="00251B1C"/>
    <w:rsid w:val="00251F16"/>
    <w:rsid w:val="00251F33"/>
    <w:rsid w:val="002521E0"/>
    <w:rsid w:val="00252293"/>
    <w:rsid w:val="0025292E"/>
    <w:rsid w:val="00252AFB"/>
    <w:rsid w:val="00252B00"/>
    <w:rsid w:val="00252D21"/>
    <w:rsid w:val="00252D98"/>
    <w:rsid w:val="00253112"/>
    <w:rsid w:val="00253282"/>
    <w:rsid w:val="0025390F"/>
    <w:rsid w:val="00253A4A"/>
    <w:rsid w:val="00253BFF"/>
    <w:rsid w:val="00253D32"/>
    <w:rsid w:val="002540CA"/>
    <w:rsid w:val="002541AA"/>
    <w:rsid w:val="00254395"/>
    <w:rsid w:val="0025461D"/>
    <w:rsid w:val="00254A13"/>
    <w:rsid w:val="00254A15"/>
    <w:rsid w:val="00254A2A"/>
    <w:rsid w:val="00254B20"/>
    <w:rsid w:val="00254B5F"/>
    <w:rsid w:val="00254BCB"/>
    <w:rsid w:val="00254CE8"/>
    <w:rsid w:val="00254CFB"/>
    <w:rsid w:val="00254D34"/>
    <w:rsid w:val="0025507A"/>
    <w:rsid w:val="002552ED"/>
    <w:rsid w:val="0025556F"/>
    <w:rsid w:val="00255715"/>
    <w:rsid w:val="00255960"/>
    <w:rsid w:val="00255A1E"/>
    <w:rsid w:val="00255BF9"/>
    <w:rsid w:val="00255D24"/>
    <w:rsid w:val="00255D4C"/>
    <w:rsid w:val="00255DD2"/>
    <w:rsid w:val="00256071"/>
    <w:rsid w:val="002561D6"/>
    <w:rsid w:val="00256304"/>
    <w:rsid w:val="00256305"/>
    <w:rsid w:val="00256432"/>
    <w:rsid w:val="0025648C"/>
    <w:rsid w:val="00256A9C"/>
    <w:rsid w:val="00257077"/>
    <w:rsid w:val="00257188"/>
    <w:rsid w:val="00257603"/>
    <w:rsid w:val="002576AC"/>
    <w:rsid w:val="00257873"/>
    <w:rsid w:val="002578B6"/>
    <w:rsid w:val="00257974"/>
    <w:rsid w:val="002579B4"/>
    <w:rsid w:val="00257A5C"/>
    <w:rsid w:val="00257C15"/>
    <w:rsid w:val="00257FA6"/>
    <w:rsid w:val="00260024"/>
    <w:rsid w:val="002600F3"/>
    <w:rsid w:val="00260412"/>
    <w:rsid w:val="0026050C"/>
    <w:rsid w:val="00260B39"/>
    <w:rsid w:val="00260BA9"/>
    <w:rsid w:val="00260BBD"/>
    <w:rsid w:val="00260C01"/>
    <w:rsid w:val="00260E2A"/>
    <w:rsid w:val="0026129F"/>
    <w:rsid w:val="00261428"/>
    <w:rsid w:val="002616E8"/>
    <w:rsid w:val="002618C7"/>
    <w:rsid w:val="00261941"/>
    <w:rsid w:val="00261A98"/>
    <w:rsid w:val="00261DEE"/>
    <w:rsid w:val="00262384"/>
    <w:rsid w:val="002626D4"/>
    <w:rsid w:val="00262B4D"/>
    <w:rsid w:val="00262FC2"/>
    <w:rsid w:val="00263028"/>
    <w:rsid w:val="00263129"/>
    <w:rsid w:val="002634F8"/>
    <w:rsid w:val="002634FE"/>
    <w:rsid w:val="00263547"/>
    <w:rsid w:val="0026387F"/>
    <w:rsid w:val="00263BBB"/>
    <w:rsid w:val="00263BEC"/>
    <w:rsid w:val="00263DCB"/>
    <w:rsid w:val="00263F02"/>
    <w:rsid w:val="002641BE"/>
    <w:rsid w:val="002641C7"/>
    <w:rsid w:val="00264303"/>
    <w:rsid w:val="002644AA"/>
    <w:rsid w:val="00264535"/>
    <w:rsid w:val="00264726"/>
    <w:rsid w:val="00264957"/>
    <w:rsid w:val="002649A4"/>
    <w:rsid w:val="00264D37"/>
    <w:rsid w:val="00264D6F"/>
    <w:rsid w:val="00264EE6"/>
    <w:rsid w:val="00264F98"/>
    <w:rsid w:val="00265001"/>
    <w:rsid w:val="00265012"/>
    <w:rsid w:val="0026513B"/>
    <w:rsid w:val="00265521"/>
    <w:rsid w:val="00265649"/>
    <w:rsid w:val="00265768"/>
    <w:rsid w:val="00265AB5"/>
    <w:rsid w:val="00265B52"/>
    <w:rsid w:val="00265BCD"/>
    <w:rsid w:val="00265EC7"/>
    <w:rsid w:val="00265FBB"/>
    <w:rsid w:val="00265FBC"/>
    <w:rsid w:val="002661A9"/>
    <w:rsid w:val="0026643F"/>
    <w:rsid w:val="00266B1A"/>
    <w:rsid w:val="00267019"/>
    <w:rsid w:val="0026722F"/>
    <w:rsid w:val="00267491"/>
    <w:rsid w:val="002675EC"/>
    <w:rsid w:val="002675F4"/>
    <w:rsid w:val="00267A38"/>
    <w:rsid w:val="00267B42"/>
    <w:rsid w:val="002701BB"/>
    <w:rsid w:val="0027029D"/>
    <w:rsid w:val="0027041B"/>
    <w:rsid w:val="002704A0"/>
    <w:rsid w:val="0027082C"/>
    <w:rsid w:val="002708CB"/>
    <w:rsid w:val="00270B75"/>
    <w:rsid w:val="00270CD1"/>
    <w:rsid w:val="00270DF7"/>
    <w:rsid w:val="00270E3F"/>
    <w:rsid w:val="00270E56"/>
    <w:rsid w:val="00270FE2"/>
    <w:rsid w:val="0027128C"/>
    <w:rsid w:val="0027173E"/>
    <w:rsid w:val="00271C6F"/>
    <w:rsid w:val="00272155"/>
    <w:rsid w:val="00272443"/>
    <w:rsid w:val="00272784"/>
    <w:rsid w:val="0027289E"/>
    <w:rsid w:val="00272965"/>
    <w:rsid w:val="00272B46"/>
    <w:rsid w:val="00272BCB"/>
    <w:rsid w:val="00272BE9"/>
    <w:rsid w:val="00272CEE"/>
    <w:rsid w:val="00272EB4"/>
    <w:rsid w:val="002730CC"/>
    <w:rsid w:val="0027324D"/>
    <w:rsid w:val="00273531"/>
    <w:rsid w:val="002735AE"/>
    <w:rsid w:val="002738F1"/>
    <w:rsid w:val="00273A71"/>
    <w:rsid w:val="00273AC2"/>
    <w:rsid w:val="00273B1E"/>
    <w:rsid w:val="00274076"/>
    <w:rsid w:val="00274081"/>
    <w:rsid w:val="00274548"/>
    <w:rsid w:val="00274692"/>
    <w:rsid w:val="00274779"/>
    <w:rsid w:val="002747A7"/>
    <w:rsid w:val="002748C6"/>
    <w:rsid w:val="00274B03"/>
    <w:rsid w:val="00274E90"/>
    <w:rsid w:val="00274EE6"/>
    <w:rsid w:val="002750AC"/>
    <w:rsid w:val="002750C0"/>
    <w:rsid w:val="00275442"/>
    <w:rsid w:val="002754D3"/>
    <w:rsid w:val="00275677"/>
    <w:rsid w:val="00275D80"/>
    <w:rsid w:val="00275E98"/>
    <w:rsid w:val="002760EF"/>
    <w:rsid w:val="002761E5"/>
    <w:rsid w:val="0027687E"/>
    <w:rsid w:val="00276925"/>
    <w:rsid w:val="00276DB1"/>
    <w:rsid w:val="00277CC4"/>
    <w:rsid w:val="00277D49"/>
    <w:rsid w:val="002800C6"/>
    <w:rsid w:val="0028014F"/>
    <w:rsid w:val="0028018C"/>
    <w:rsid w:val="002801D7"/>
    <w:rsid w:val="002804FD"/>
    <w:rsid w:val="00280632"/>
    <w:rsid w:val="002806C3"/>
    <w:rsid w:val="00280932"/>
    <w:rsid w:val="00280A5E"/>
    <w:rsid w:val="00280CE4"/>
    <w:rsid w:val="00281014"/>
    <w:rsid w:val="00281156"/>
    <w:rsid w:val="00281763"/>
    <w:rsid w:val="00281796"/>
    <w:rsid w:val="00281ACA"/>
    <w:rsid w:val="00281C4B"/>
    <w:rsid w:val="00281E39"/>
    <w:rsid w:val="00281E7E"/>
    <w:rsid w:val="00281FB7"/>
    <w:rsid w:val="00282891"/>
    <w:rsid w:val="002829EC"/>
    <w:rsid w:val="00282A66"/>
    <w:rsid w:val="00282C79"/>
    <w:rsid w:val="00282DA6"/>
    <w:rsid w:val="002831F3"/>
    <w:rsid w:val="002833A7"/>
    <w:rsid w:val="00283582"/>
    <w:rsid w:val="002836DE"/>
    <w:rsid w:val="002839D9"/>
    <w:rsid w:val="00283BDF"/>
    <w:rsid w:val="00283C39"/>
    <w:rsid w:val="00284062"/>
    <w:rsid w:val="0028420C"/>
    <w:rsid w:val="00284214"/>
    <w:rsid w:val="00284292"/>
    <w:rsid w:val="002842C3"/>
    <w:rsid w:val="002846AC"/>
    <w:rsid w:val="002847B7"/>
    <w:rsid w:val="00284B34"/>
    <w:rsid w:val="00284BD4"/>
    <w:rsid w:val="00284C71"/>
    <w:rsid w:val="002850B9"/>
    <w:rsid w:val="002850FE"/>
    <w:rsid w:val="002851BC"/>
    <w:rsid w:val="002857FF"/>
    <w:rsid w:val="00285AE1"/>
    <w:rsid w:val="00285B6A"/>
    <w:rsid w:val="00285D36"/>
    <w:rsid w:val="00285E5B"/>
    <w:rsid w:val="00285ECE"/>
    <w:rsid w:val="00286434"/>
    <w:rsid w:val="00286487"/>
    <w:rsid w:val="002864EC"/>
    <w:rsid w:val="00286502"/>
    <w:rsid w:val="002867A4"/>
    <w:rsid w:val="00286B2A"/>
    <w:rsid w:val="00286B42"/>
    <w:rsid w:val="00286C2F"/>
    <w:rsid w:val="0028708D"/>
    <w:rsid w:val="00287145"/>
    <w:rsid w:val="002875FD"/>
    <w:rsid w:val="00287649"/>
    <w:rsid w:val="00287663"/>
    <w:rsid w:val="002876B0"/>
    <w:rsid w:val="00287B5F"/>
    <w:rsid w:val="00290102"/>
    <w:rsid w:val="002901ED"/>
    <w:rsid w:val="00290375"/>
    <w:rsid w:val="00290710"/>
    <w:rsid w:val="00290762"/>
    <w:rsid w:val="002907CD"/>
    <w:rsid w:val="00290E3B"/>
    <w:rsid w:val="0029116D"/>
    <w:rsid w:val="002912D8"/>
    <w:rsid w:val="0029143E"/>
    <w:rsid w:val="0029167D"/>
    <w:rsid w:val="0029183D"/>
    <w:rsid w:val="002919E0"/>
    <w:rsid w:val="00291F61"/>
    <w:rsid w:val="002920E5"/>
    <w:rsid w:val="00292247"/>
    <w:rsid w:val="002923DA"/>
    <w:rsid w:val="0029248F"/>
    <w:rsid w:val="0029274A"/>
    <w:rsid w:val="002927B8"/>
    <w:rsid w:val="002927EE"/>
    <w:rsid w:val="00292A0C"/>
    <w:rsid w:val="00292BDA"/>
    <w:rsid w:val="00292C79"/>
    <w:rsid w:val="00292D07"/>
    <w:rsid w:val="00292D6F"/>
    <w:rsid w:val="0029318F"/>
    <w:rsid w:val="00293A4C"/>
    <w:rsid w:val="00293A57"/>
    <w:rsid w:val="00293E0A"/>
    <w:rsid w:val="00294330"/>
    <w:rsid w:val="002943C7"/>
    <w:rsid w:val="002946B0"/>
    <w:rsid w:val="00294829"/>
    <w:rsid w:val="00294943"/>
    <w:rsid w:val="00294A6B"/>
    <w:rsid w:val="00294F17"/>
    <w:rsid w:val="00294F85"/>
    <w:rsid w:val="00294FE7"/>
    <w:rsid w:val="0029513F"/>
    <w:rsid w:val="002951CD"/>
    <w:rsid w:val="00295480"/>
    <w:rsid w:val="00295664"/>
    <w:rsid w:val="00295787"/>
    <w:rsid w:val="00295829"/>
    <w:rsid w:val="00295845"/>
    <w:rsid w:val="002959D3"/>
    <w:rsid w:val="00295A35"/>
    <w:rsid w:val="00296185"/>
    <w:rsid w:val="002962A2"/>
    <w:rsid w:val="002962B9"/>
    <w:rsid w:val="002966BC"/>
    <w:rsid w:val="002966DC"/>
    <w:rsid w:val="00296858"/>
    <w:rsid w:val="00296866"/>
    <w:rsid w:val="002968FA"/>
    <w:rsid w:val="00296BF3"/>
    <w:rsid w:val="00296D3D"/>
    <w:rsid w:val="00296D9C"/>
    <w:rsid w:val="00296DCA"/>
    <w:rsid w:val="002970E9"/>
    <w:rsid w:val="00297372"/>
    <w:rsid w:val="00297576"/>
    <w:rsid w:val="002976B1"/>
    <w:rsid w:val="00297A29"/>
    <w:rsid w:val="00297A4F"/>
    <w:rsid w:val="00297ED5"/>
    <w:rsid w:val="00297F5C"/>
    <w:rsid w:val="002A001C"/>
    <w:rsid w:val="002A00B5"/>
    <w:rsid w:val="002A0329"/>
    <w:rsid w:val="002A03A0"/>
    <w:rsid w:val="002A04E8"/>
    <w:rsid w:val="002A0524"/>
    <w:rsid w:val="002A056D"/>
    <w:rsid w:val="002A0693"/>
    <w:rsid w:val="002A06AC"/>
    <w:rsid w:val="002A0BE0"/>
    <w:rsid w:val="002A0EAF"/>
    <w:rsid w:val="002A0EDD"/>
    <w:rsid w:val="002A1454"/>
    <w:rsid w:val="002A180C"/>
    <w:rsid w:val="002A19B8"/>
    <w:rsid w:val="002A1B6D"/>
    <w:rsid w:val="002A1BA8"/>
    <w:rsid w:val="002A1BB7"/>
    <w:rsid w:val="002A1F80"/>
    <w:rsid w:val="002A2079"/>
    <w:rsid w:val="002A2098"/>
    <w:rsid w:val="002A231D"/>
    <w:rsid w:val="002A234F"/>
    <w:rsid w:val="002A2550"/>
    <w:rsid w:val="002A2655"/>
    <w:rsid w:val="002A2658"/>
    <w:rsid w:val="002A27E5"/>
    <w:rsid w:val="002A2914"/>
    <w:rsid w:val="002A29E8"/>
    <w:rsid w:val="002A2A2C"/>
    <w:rsid w:val="002A2ACB"/>
    <w:rsid w:val="002A2B53"/>
    <w:rsid w:val="002A2C54"/>
    <w:rsid w:val="002A2D3E"/>
    <w:rsid w:val="002A31EF"/>
    <w:rsid w:val="002A31FE"/>
    <w:rsid w:val="002A339E"/>
    <w:rsid w:val="002A3863"/>
    <w:rsid w:val="002A38BD"/>
    <w:rsid w:val="002A3A5E"/>
    <w:rsid w:val="002A3BB1"/>
    <w:rsid w:val="002A3E2A"/>
    <w:rsid w:val="002A3E76"/>
    <w:rsid w:val="002A405B"/>
    <w:rsid w:val="002A414C"/>
    <w:rsid w:val="002A41C8"/>
    <w:rsid w:val="002A4526"/>
    <w:rsid w:val="002A46E3"/>
    <w:rsid w:val="002A4756"/>
    <w:rsid w:val="002A48A9"/>
    <w:rsid w:val="002A5158"/>
    <w:rsid w:val="002A56B1"/>
    <w:rsid w:val="002A581C"/>
    <w:rsid w:val="002A5A5D"/>
    <w:rsid w:val="002A5D2A"/>
    <w:rsid w:val="002A602E"/>
    <w:rsid w:val="002A62B7"/>
    <w:rsid w:val="002A66D6"/>
    <w:rsid w:val="002A678A"/>
    <w:rsid w:val="002A68D2"/>
    <w:rsid w:val="002A6C29"/>
    <w:rsid w:val="002A6C82"/>
    <w:rsid w:val="002A7025"/>
    <w:rsid w:val="002A7028"/>
    <w:rsid w:val="002A780D"/>
    <w:rsid w:val="002A7973"/>
    <w:rsid w:val="002A7BA8"/>
    <w:rsid w:val="002A7E2D"/>
    <w:rsid w:val="002A7EA0"/>
    <w:rsid w:val="002A7F5A"/>
    <w:rsid w:val="002A7FB7"/>
    <w:rsid w:val="002B02C2"/>
    <w:rsid w:val="002B02F0"/>
    <w:rsid w:val="002B060C"/>
    <w:rsid w:val="002B0763"/>
    <w:rsid w:val="002B07F7"/>
    <w:rsid w:val="002B0914"/>
    <w:rsid w:val="002B0929"/>
    <w:rsid w:val="002B0C68"/>
    <w:rsid w:val="002B0EFA"/>
    <w:rsid w:val="002B0F84"/>
    <w:rsid w:val="002B137D"/>
    <w:rsid w:val="002B1389"/>
    <w:rsid w:val="002B17D9"/>
    <w:rsid w:val="002B18F0"/>
    <w:rsid w:val="002B1C73"/>
    <w:rsid w:val="002B1C8B"/>
    <w:rsid w:val="002B201C"/>
    <w:rsid w:val="002B2470"/>
    <w:rsid w:val="002B24F0"/>
    <w:rsid w:val="002B292A"/>
    <w:rsid w:val="002B2B5D"/>
    <w:rsid w:val="002B2C17"/>
    <w:rsid w:val="002B2FED"/>
    <w:rsid w:val="002B31A8"/>
    <w:rsid w:val="002B31DE"/>
    <w:rsid w:val="002B3227"/>
    <w:rsid w:val="002B3255"/>
    <w:rsid w:val="002B326D"/>
    <w:rsid w:val="002B3F5C"/>
    <w:rsid w:val="002B40A5"/>
    <w:rsid w:val="002B4108"/>
    <w:rsid w:val="002B432B"/>
    <w:rsid w:val="002B43CA"/>
    <w:rsid w:val="002B4485"/>
    <w:rsid w:val="002B4665"/>
    <w:rsid w:val="002B46B6"/>
    <w:rsid w:val="002B47D3"/>
    <w:rsid w:val="002B49DC"/>
    <w:rsid w:val="002B4AF0"/>
    <w:rsid w:val="002B4F82"/>
    <w:rsid w:val="002B51E6"/>
    <w:rsid w:val="002B521D"/>
    <w:rsid w:val="002B5286"/>
    <w:rsid w:val="002B5A95"/>
    <w:rsid w:val="002B5ABB"/>
    <w:rsid w:val="002B5AFA"/>
    <w:rsid w:val="002B5BC5"/>
    <w:rsid w:val="002B5CCC"/>
    <w:rsid w:val="002B6186"/>
    <w:rsid w:val="002B61F2"/>
    <w:rsid w:val="002B6806"/>
    <w:rsid w:val="002B681F"/>
    <w:rsid w:val="002B68D6"/>
    <w:rsid w:val="002B69B1"/>
    <w:rsid w:val="002B6A9D"/>
    <w:rsid w:val="002B6CDF"/>
    <w:rsid w:val="002B6E39"/>
    <w:rsid w:val="002B6FC0"/>
    <w:rsid w:val="002B70F0"/>
    <w:rsid w:val="002B712A"/>
    <w:rsid w:val="002B7260"/>
    <w:rsid w:val="002B7320"/>
    <w:rsid w:val="002B7433"/>
    <w:rsid w:val="002B75F5"/>
    <w:rsid w:val="002B76C5"/>
    <w:rsid w:val="002B76EB"/>
    <w:rsid w:val="002B7711"/>
    <w:rsid w:val="002B77E6"/>
    <w:rsid w:val="002B78A4"/>
    <w:rsid w:val="002B79A5"/>
    <w:rsid w:val="002B7C45"/>
    <w:rsid w:val="002B7CAB"/>
    <w:rsid w:val="002B7EAC"/>
    <w:rsid w:val="002B7EC8"/>
    <w:rsid w:val="002C02BF"/>
    <w:rsid w:val="002C07A3"/>
    <w:rsid w:val="002C0803"/>
    <w:rsid w:val="002C0998"/>
    <w:rsid w:val="002C0B56"/>
    <w:rsid w:val="002C113E"/>
    <w:rsid w:val="002C1187"/>
    <w:rsid w:val="002C12C2"/>
    <w:rsid w:val="002C12F2"/>
    <w:rsid w:val="002C1360"/>
    <w:rsid w:val="002C1601"/>
    <w:rsid w:val="002C182E"/>
    <w:rsid w:val="002C1B38"/>
    <w:rsid w:val="002C1E24"/>
    <w:rsid w:val="002C1F74"/>
    <w:rsid w:val="002C2118"/>
    <w:rsid w:val="002C2191"/>
    <w:rsid w:val="002C2297"/>
    <w:rsid w:val="002C23FE"/>
    <w:rsid w:val="002C248C"/>
    <w:rsid w:val="002C24CB"/>
    <w:rsid w:val="002C24F2"/>
    <w:rsid w:val="002C251A"/>
    <w:rsid w:val="002C2537"/>
    <w:rsid w:val="002C25D3"/>
    <w:rsid w:val="002C273D"/>
    <w:rsid w:val="002C279E"/>
    <w:rsid w:val="002C28DD"/>
    <w:rsid w:val="002C2956"/>
    <w:rsid w:val="002C2CCB"/>
    <w:rsid w:val="002C2EA7"/>
    <w:rsid w:val="002C2F15"/>
    <w:rsid w:val="002C318A"/>
    <w:rsid w:val="002C3229"/>
    <w:rsid w:val="002C323E"/>
    <w:rsid w:val="002C33F7"/>
    <w:rsid w:val="002C356F"/>
    <w:rsid w:val="002C380C"/>
    <w:rsid w:val="002C3884"/>
    <w:rsid w:val="002C38C8"/>
    <w:rsid w:val="002C39C7"/>
    <w:rsid w:val="002C3A19"/>
    <w:rsid w:val="002C3ADB"/>
    <w:rsid w:val="002C40F1"/>
    <w:rsid w:val="002C410C"/>
    <w:rsid w:val="002C4250"/>
    <w:rsid w:val="002C4560"/>
    <w:rsid w:val="002C4AC3"/>
    <w:rsid w:val="002C4AEA"/>
    <w:rsid w:val="002C4B74"/>
    <w:rsid w:val="002C4C53"/>
    <w:rsid w:val="002C4E77"/>
    <w:rsid w:val="002C5007"/>
    <w:rsid w:val="002C53FB"/>
    <w:rsid w:val="002C577D"/>
    <w:rsid w:val="002C57AB"/>
    <w:rsid w:val="002C5853"/>
    <w:rsid w:val="002C5C46"/>
    <w:rsid w:val="002C5EF5"/>
    <w:rsid w:val="002C665A"/>
    <w:rsid w:val="002C6677"/>
    <w:rsid w:val="002C6714"/>
    <w:rsid w:val="002C68CE"/>
    <w:rsid w:val="002C6926"/>
    <w:rsid w:val="002C6DAA"/>
    <w:rsid w:val="002C6DC2"/>
    <w:rsid w:val="002C6E6C"/>
    <w:rsid w:val="002C6F51"/>
    <w:rsid w:val="002C71DD"/>
    <w:rsid w:val="002C72DB"/>
    <w:rsid w:val="002C741D"/>
    <w:rsid w:val="002C75CE"/>
    <w:rsid w:val="002C7898"/>
    <w:rsid w:val="002C7C48"/>
    <w:rsid w:val="002C7E7B"/>
    <w:rsid w:val="002C7F4F"/>
    <w:rsid w:val="002D0C70"/>
    <w:rsid w:val="002D0DB9"/>
    <w:rsid w:val="002D0F52"/>
    <w:rsid w:val="002D1421"/>
    <w:rsid w:val="002D1570"/>
    <w:rsid w:val="002D164B"/>
    <w:rsid w:val="002D1703"/>
    <w:rsid w:val="002D17AD"/>
    <w:rsid w:val="002D1807"/>
    <w:rsid w:val="002D1E2E"/>
    <w:rsid w:val="002D1ECA"/>
    <w:rsid w:val="002D2123"/>
    <w:rsid w:val="002D2226"/>
    <w:rsid w:val="002D25AF"/>
    <w:rsid w:val="002D2909"/>
    <w:rsid w:val="002D293D"/>
    <w:rsid w:val="002D2A76"/>
    <w:rsid w:val="002D2CBD"/>
    <w:rsid w:val="002D2E3C"/>
    <w:rsid w:val="002D2EA3"/>
    <w:rsid w:val="002D30FB"/>
    <w:rsid w:val="002D31FA"/>
    <w:rsid w:val="002D365D"/>
    <w:rsid w:val="002D3D85"/>
    <w:rsid w:val="002D3EFE"/>
    <w:rsid w:val="002D4460"/>
    <w:rsid w:val="002D4BA9"/>
    <w:rsid w:val="002D4BDA"/>
    <w:rsid w:val="002D4C3A"/>
    <w:rsid w:val="002D4CC5"/>
    <w:rsid w:val="002D4E1F"/>
    <w:rsid w:val="002D4F0A"/>
    <w:rsid w:val="002D4F74"/>
    <w:rsid w:val="002D5020"/>
    <w:rsid w:val="002D54C5"/>
    <w:rsid w:val="002D552D"/>
    <w:rsid w:val="002D5561"/>
    <w:rsid w:val="002D5573"/>
    <w:rsid w:val="002D588B"/>
    <w:rsid w:val="002D5A71"/>
    <w:rsid w:val="002D5B94"/>
    <w:rsid w:val="002D5C6D"/>
    <w:rsid w:val="002D5CF4"/>
    <w:rsid w:val="002D6457"/>
    <w:rsid w:val="002D6717"/>
    <w:rsid w:val="002D6DAE"/>
    <w:rsid w:val="002D6EAD"/>
    <w:rsid w:val="002D6FA6"/>
    <w:rsid w:val="002D76DC"/>
    <w:rsid w:val="002D77C4"/>
    <w:rsid w:val="002D784C"/>
    <w:rsid w:val="002D78A2"/>
    <w:rsid w:val="002D7B85"/>
    <w:rsid w:val="002D7F80"/>
    <w:rsid w:val="002E008E"/>
    <w:rsid w:val="002E00E3"/>
    <w:rsid w:val="002E00EE"/>
    <w:rsid w:val="002E086E"/>
    <w:rsid w:val="002E08DC"/>
    <w:rsid w:val="002E0911"/>
    <w:rsid w:val="002E0BA4"/>
    <w:rsid w:val="002E0D28"/>
    <w:rsid w:val="002E0D59"/>
    <w:rsid w:val="002E0EAE"/>
    <w:rsid w:val="002E10D8"/>
    <w:rsid w:val="002E1A44"/>
    <w:rsid w:val="002E1B32"/>
    <w:rsid w:val="002E1B6D"/>
    <w:rsid w:val="002E1F57"/>
    <w:rsid w:val="002E2167"/>
    <w:rsid w:val="002E22EA"/>
    <w:rsid w:val="002E2471"/>
    <w:rsid w:val="002E2808"/>
    <w:rsid w:val="002E2924"/>
    <w:rsid w:val="002E35E5"/>
    <w:rsid w:val="002E37FE"/>
    <w:rsid w:val="002E3894"/>
    <w:rsid w:val="002E3BC4"/>
    <w:rsid w:val="002E3C3B"/>
    <w:rsid w:val="002E3CE7"/>
    <w:rsid w:val="002E3D97"/>
    <w:rsid w:val="002E3F27"/>
    <w:rsid w:val="002E3FC0"/>
    <w:rsid w:val="002E40D5"/>
    <w:rsid w:val="002E43C1"/>
    <w:rsid w:val="002E45E7"/>
    <w:rsid w:val="002E4B4D"/>
    <w:rsid w:val="002E4BD5"/>
    <w:rsid w:val="002E4C68"/>
    <w:rsid w:val="002E4D3C"/>
    <w:rsid w:val="002E4DCF"/>
    <w:rsid w:val="002E4F33"/>
    <w:rsid w:val="002E504B"/>
    <w:rsid w:val="002E5351"/>
    <w:rsid w:val="002E561D"/>
    <w:rsid w:val="002E56FA"/>
    <w:rsid w:val="002E56FF"/>
    <w:rsid w:val="002E5BAC"/>
    <w:rsid w:val="002E5F39"/>
    <w:rsid w:val="002E602A"/>
    <w:rsid w:val="002E648A"/>
    <w:rsid w:val="002E662C"/>
    <w:rsid w:val="002E6812"/>
    <w:rsid w:val="002E69A7"/>
    <w:rsid w:val="002E768A"/>
    <w:rsid w:val="002E7991"/>
    <w:rsid w:val="002E7BE8"/>
    <w:rsid w:val="002E7E72"/>
    <w:rsid w:val="002E7EC0"/>
    <w:rsid w:val="002E7EDB"/>
    <w:rsid w:val="002F001C"/>
    <w:rsid w:val="002F0764"/>
    <w:rsid w:val="002F088E"/>
    <w:rsid w:val="002F0AAA"/>
    <w:rsid w:val="002F0AB6"/>
    <w:rsid w:val="002F0CC1"/>
    <w:rsid w:val="002F0D16"/>
    <w:rsid w:val="002F113D"/>
    <w:rsid w:val="002F125C"/>
    <w:rsid w:val="002F136E"/>
    <w:rsid w:val="002F18B0"/>
    <w:rsid w:val="002F19DB"/>
    <w:rsid w:val="002F1B2B"/>
    <w:rsid w:val="002F1B35"/>
    <w:rsid w:val="002F1F7F"/>
    <w:rsid w:val="002F1FD7"/>
    <w:rsid w:val="002F20BA"/>
    <w:rsid w:val="002F20FD"/>
    <w:rsid w:val="002F235B"/>
    <w:rsid w:val="002F252F"/>
    <w:rsid w:val="002F25F7"/>
    <w:rsid w:val="002F2AA8"/>
    <w:rsid w:val="002F2C56"/>
    <w:rsid w:val="002F2EF0"/>
    <w:rsid w:val="002F316B"/>
    <w:rsid w:val="002F3344"/>
    <w:rsid w:val="002F36D0"/>
    <w:rsid w:val="002F383B"/>
    <w:rsid w:val="002F3863"/>
    <w:rsid w:val="002F3918"/>
    <w:rsid w:val="002F3CD0"/>
    <w:rsid w:val="002F3D6E"/>
    <w:rsid w:val="002F40C2"/>
    <w:rsid w:val="002F4131"/>
    <w:rsid w:val="002F445B"/>
    <w:rsid w:val="002F4555"/>
    <w:rsid w:val="002F4799"/>
    <w:rsid w:val="002F47AA"/>
    <w:rsid w:val="002F47DF"/>
    <w:rsid w:val="002F49F1"/>
    <w:rsid w:val="002F4E91"/>
    <w:rsid w:val="002F4F2E"/>
    <w:rsid w:val="002F51E3"/>
    <w:rsid w:val="002F51F6"/>
    <w:rsid w:val="002F5414"/>
    <w:rsid w:val="002F5620"/>
    <w:rsid w:val="002F57DF"/>
    <w:rsid w:val="002F5967"/>
    <w:rsid w:val="002F59F5"/>
    <w:rsid w:val="002F5AFC"/>
    <w:rsid w:val="002F5FE4"/>
    <w:rsid w:val="002F6024"/>
    <w:rsid w:val="002F6332"/>
    <w:rsid w:val="002F643F"/>
    <w:rsid w:val="002F64C2"/>
    <w:rsid w:val="002F6AC1"/>
    <w:rsid w:val="002F7A1D"/>
    <w:rsid w:val="002F7A2E"/>
    <w:rsid w:val="002F7A64"/>
    <w:rsid w:val="002F7D9A"/>
    <w:rsid w:val="002F7DB3"/>
    <w:rsid w:val="0030011C"/>
    <w:rsid w:val="003001D3"/>
    <w:rsid w:val="00300340"/>
    <w:rsid w:val="003005FF"/>
    <w:rsid w:val="003006A0"/>
    <w:rsid w:val="003007DE"/>
    <w:rsid w:val="00300DED"/>
    <w:rsid w:val="00300F2E"/>
    <w:rsid w:val="0030104D"/>
    <w:rsid w:val="00301309"/>
    <w:rsid w:val="0030146C"/>
    <w:rsid w:val="0030150B"/>
    <w:rsid w:val="00301517"/>
    <w:rsid w:val="0030170D"/>
    <w:rsid w:val="0030174A"/>
    <w:rsid w:val="0030184A"/>
    <w:rsid w:val="00301A09"/>
    <w:rsid w:val="00301CA2"/>
    <w:rsid w:val="00301D2F"/>
    <w:rsid w:val="00301EE9"/>
    <w:rsid w:val="00301F5B"/>
    <w:rsid w:val="00302095"/>
    <w:rsid w:val="00302503"/>
    <w:rsid w:val="0030276D"/>
    <w:rsid w:val="00302858"/>
    <w:rsid w:val="00302CD5"/>
    <w:rsid w:val="00302F77"/>
    <w:rsid w:val="0030300E"/>
    <w:rsid w:val="003036CB"/>
    <w:rsid w:val="00303712"/>
    <w:rsid w:val="00303A54"/>
    <w:rsid w:val="00303C53"/>
    <w:rsid w:val="00303DA0"/>
    <w:rsid w:val="00303E05"/>
    <w:rsid w:val="00304160"/>
    <w:rsid w:val="003041AB"/>
    <w:rsid w:val="003041B8"/>
    <w:rsid w:val="00304208"/>
    <w:rsid w:val="003043C8"/>
    <w:rsid w:val="003043FF"/>
    <w:rsid w:val="003047EF"/>
    <w:rsid w:val="003048AF"/>
    <w:rsid w:val="00304B64"/>
    <w:rsid w:val="00304CDD"/>
    <w:rsid w:val="00304F6B"/>
    <w:rsid w:val="003051C1"/>
    <w:rsid w:val="00305201"/>
    <w:rsid w:val="0030587F"/>
    <w:rsid w:val="0030597C"/>
    <w:rsid w:val="003059C2"/>
    <w:rsid w:val="00305CDD"/>
    <w:rsid w:val="00305CE9"/>
    <w:rsid w:val="00305F48"/>
    <w:rsid w:val="00306320"/>
    <w:rsid w:val="0030643A"/>
    <w:rsid w:val="0030655E"/>
    <w:rsid w:val="003066E4"/>
    <w:rsid w:val="0030688C"/>
    <w:rsid w:val="00306938"/>
    <w:rsid w:val="00306D63"/>
    <w:rsid w:val="00306D65"/>
    <w:rsid w:val="00306E68"/>
    <w:rsid w:val="00306FCF"/>
    <w:rsid w:val="00307290"/>
    <w:rsid w:val="0030740F"/>
    <w:rsid w:val="0030763F"/>
    <w:rsid w:val="0030765D"/>
    <w:rsid w:val="0030771C"/>
    <w:rsid w:val="00307882"/>
    <w:rsid w:val="003079E4"/>
    <w:rsid w:val="00307D26"/>
    <w:rsid w:val="00307D4A"/>
    <w:rsid w:val="00307D8E"/>
    <w:rsid w:val="00307E01"/>
    <w:rsid w:val="0031020A"/>
    <w:rsid w:val="0031026B"/>
    <w:rsid w:val="003104FA"/>
    <w:rsid w:val="003106E2"/>
    <w:rsid w:val="003108D5"/>
    <w:rsid w:val="00310BC2"/>
    <w:rsid w:val="00310CF8"/>
    <w:rsid w:val="00310D73"/>
    <w:rsid w:val="00310E7E"/>
    <w:rsid w:val="00310E82"/>
    <w:rsid w:val="00310FF3"/>
    <w:rsid w:val="003111F1"/>
    <w:rsid w:val="0031157D"/>
    <w:rsid w:val="00311942"/>
    <w:rsid w:val="00311A21"/>
    <w:rsid w:val="00311AD4"/>
    <w:rsid w:val="00311C4B"/>
    <w:rsid w:val="00311E9D"/>
    <w:rsid w:val="0031217C"/>
    <w:rsid w:val="00312320"/>
    <w:rsid w:val="0031257C"/>
    <w:rsid w:val="003129D7"/>
    <w:rsid w:val="00312BBB"/>
    <w:rsid w:val="00312FBE"/>
    <w:rsid w:val="003130AE"/>
    <w:rsid w:val="00313891"/>
    <w:rsid w:val="00313A57"/>
    <w:rsid w:val="00313DDC"/>
    <w:rsid w:val="00313E30"/>
    <w:rsid w:val="003143D3"/>
    <w:rsid w:val="00314492"/>
    <w:rsid w:val="003147F0"/>
    <w:rsid w:val="0031480B"/>
    <w:rsid w:val="00314846"/>
    <w:rsid w:val="00314C04"/>
    <w:rsid w:val="00314D72"/>
    <w:rsid w:val="00314DF6"/>
    <w:rsid w:val="00315199"/>
    <w:rsid w:val="00315354"/>
    <w:rsid w:val="00315482"/>
    <w:rsid w:val="00315B0D"/>
    <w:rsid w:val="00315DBB"/>
    <w:rsid w:val="003161C9"/>
    <w:rsid w:val="00316373"/>
    <w:rsid w:val="0031641D"/>
    <w:rsid w:val="00316955"/>
    <w:rsid w:val="00316A94"/>
    <w:rsid w:val="00316DA7"/>
    <w:rsid w:val="003170BA"/>
    <w:rsid w:val="00317286"/>
    <w:rsid w:val="003172D3"/>
    <w:rsid w:val="0031738C"/>
    <w:rsid w:val="0031785E"/>
    <w:rsid w:val="00317A7E"/>
    <w:rsid w:val="00317BEA"/>
    <w:rsid w:val="00317C9E"/>
    <w:rsid w:val="00317DC3"/>
    <w:rsid w:val="00317DDD"/>
    <w:rsid w:val="00317DDE"/>
    <w:rsid w:val="00317F30"/>
    <w:rsid w:val="00320458"/>
    <w:rsid w:val="003205FE"/>
    <w:rsid w:val="00320612"/>
    <w:rsid w:val="00320746"/>
    <w:rsid w:val="00320D2D"/>
    <w:rsid w:val="00320E75"/>
    <w:rsid w:val="00321083"/>
    <w:rsid w:val="00321094"/>
    <w:rsid w:val="003215D2"/>
    <w:rsid w:val="00321685"/>
    <w:rsid w:val="003216FD"/>
    <w:rsid w:val="00321CBA"/>
    <w:rsid w:val="00321CC0"/>
    <w:rsid w:val="00321F5C"/>
    <w:rsid w:val="00321FF9"/>
    <w:rsid w:val="003223D2"/>
    <w:rsid w:val="003224A2"/>
    <w:rsid w:val="003224D7"/>
    <w:rsid w:val="00322568"/>
    <w:rsid w:val="00322827"/>
    <w:rsid w:val="00322E43"/>
    <w:rsid w:val="00322FF6"/>
    <w:rsid w:val="00323370"/>
    <w:rsid w:val="003233BF"/>
    <w:rsid w:val="0032389C"/>
    <w:rsid w:val="003239ED"/>
    <w:rsid w:val="00323DDF"/>
    <w:rsid w:val="00324251"/>
    <w:rsid w:val="00324498"/>
    <w:rsid w:val="003244E2"/>
    <w:rsid w:val="00324583"/>
    <w:rsid w:val="0032458C"/>
    <w:rsid w:val="003246CF"/>
    <w:rsid w:val="00324743"/>
    <w:rsid w:val="00324795"/>
    <w:rsid w:val="00324CE1"/>
    <w:rsid w:val="00324DCE"/>
    <w:rsid w:val="00325413"/>
    <w:rsid w:val="00325A07"/>
    <w:rsid w:val="00325A84"/>
    <w:rsid w:val="00325D08"/>
    <w:rsid w:val="00325D36"/>
    <w:rsid w:val="00325EA4"/>
    <w:rsid w:val="00325F55"/>
    <w:rsid w:val="0032607A"/>
    <w:rsid w:val="003261AE"/>
    <w:rsid w:val="003263A6"/>
    <w:rsid w:val="00326656"/>
    <w:rsid w:val="00326752"/>
    <w:rsid w:val="00326767"/>
    <w:rsid w:val="0032688F"/>
    <w:rsid w:val="003269F4"/>
    <w:rsid w:val="00326E3B"/>
    <w:rsid w:val="00326F16"/>
    <w:rsid w:val="0032718A"/>
    <w:rsid w:val="00327192"/>
    <w:rsid w:val="00327234"/>
    <w:rsid w:val="003277BA"/>
    <w:rsid w:val="00327A8F"/>
    <w:rsid w:val="00327E7F"/>
    <w:rsid w:val="00327EC2"/>
    <w:rsid w:val="00330204"/>
    <w:rsid w:val="00330436"/>
    <w:rsid w:val="00330530"/>
    <w:rsid w:val="00330AC7"/>
    <w:rsid w:val="00330B90"/>
    <w:rsid w:val="00330BC2"/>
    <w:rsid w:val="00330C3C"/>
    <w:rsid w:val="00330E78"/>
    <w:rsid w:val="00331351"/>
    <w:rsid w:val="00331595"/>
    <w:rsid w:val="003315A6"/>
    <w:rsid w:val="00331639"/>
    <w:rsid w:val="003316C8"/>
    <w:rsid w:val="003317CC"/>
    <w:rsid w:val="003319BE"/>
    <w:rsid w:val="003319EC"/>
    <w:rsid w:val="003319F0"/>
    <w:rsid w:val="00331A4F"/>
    <w:rsid w:val="00331B68"/>
    <w:rsid w:val="00331DB8"/>
    <w:rsid w:val="00331F2A"/>
    <w:rsid w:val="0033216F"/>
    <w:rsid w:val="0033221F"/>
    <w:rsid w:val="003322B4"/>
    <w:rsid w:val="00332459"/>
    <w:rsid w:val="00332561"/>
    <w:rsid w:val="0033276A"/>
    <w:rsid w:val="00332A2B"/>
    <w:rsid w:val="00332C6E"/>
    <w:rsid w:val="00332D94"/>
    <w:rsid w:val="00332DC1"/>
    <w:rsid w:val="00332FD2"/>
    <w:rsid w:val="0033328E"/>
    <w:rsid w:val="003332A4"/>
    <w:rsid w:val="003337BB"/>
    <w:rsid w:val="00333819"/>
    <w:rsid w:val="003338C5"/>
    <w:rsid w:val="00333B50"/>
    <w:rsid w:val="00333B6C"/>
    <w:rsid w:val="00333DFF"/>
    <w:rsid w:val="00333ED5"/>
    <w:rsid w:val="00333F07"/>
    <w:rsid w:val="00334480"/>
    <w:rsid w:val="00334536"/>
    <w:rsid w:val="00334557"/>
    <w:rsid w:val="00334EF7"/>
    <w:rsid w:val="00335381"/>
    <w:rsid w:val="003353D6"/>
    <w:rsid w:val="0033554A"/>
    <w:rsid w:val="00335678"/>
    <w:rsid w:val="0033593C"/>
    <w:rsid w:val="00335AD4"/>
    <w:rsid w:val="00335E66"/>
    <w:rsid w:val="00335FF9"/>
    <w:rsid w:val="003360AE"/>
    <w:rsid w:val="00336154"/>
    <w:rsid w:val="00336616"/>
    <w:rsid w:val="00336D8A"/>
    <w:rsid w:val="00336F93"/>
    <w:rsid w:val="0033708E"/>
    <w:rsid w:val="00337204"/>
    <w:rsid w:val="00337329"/>
    <w:rsid w:val="003373F6"/>
    <w:rsid w:val="003375CB"/>
    <w:rsid w:val="00337AB5"/>
    <w:rsid w:val="00337DB7"/>
    <w:rsid w:val="00337E24"/>
    <w:rsid w:val="00337E6A"/>
    <w:rsid w:val="00337FAB"/>
    <w:rsid w:val="0034001E"/>
    <w:rsid w:val="003403B4"/>
    <w:rsid w:val="00340521"/>
    <w:rsid w:val="00340612"/>
    <w:rsid w:val="003407A4"/>
    <w:rsid w:val="0034098B"/>
    <w:rsid w:val="00341511"/>
    <w:rsid w:val="0034156D"/>
    <w:rsid w:val="003415DF"/>
    <w:rsid w:val="00341751"/>
    <w:rsid w:val="00341A18"/>
    <w:rsid w:val="00341B0F"/>
    <w:rsid w:val="00341C86"/>
    <w:rsid w:val="00342047"/>
    <w:rsid w:val="00342199"/>
    <w:rsid w:val="00342421"/>
    <w:rsid w:val="003424A8"/>
    <w:rsid w:val="003425DF"/>
    <w:rsid w:val="00342818"/>
    <w:rsid w:val="00342924"/>
    <w:rsid w:val="00342D40"/>
    <w:rsid w:val="00342D92"/>
    <w:rsid w:val="00342E4E"/>
    <w:rsid w:val="00342F30"/>
    <w:rsid w:val="003430E0"/>
    <w:rsid w:val="003433AC"/>
    <w:rsid w:val="00343486"/>
    <w:rsid w:val="003437F0"/>
    <w:rsid w:val="00343A37"/>
    <w:rsid w:val="00343BAD"/>
    <w:rsid w:val="00343C35"/>
    <w:rsid w:val="00343CBA"/>
    <w:rsid w:val="00343E0B"/>
    <w:rsid w:val="00343EF6"/>
    <w:rsid w:val="003444FB"/>
    <w:rsid w:val="00345000"/>
    <w:rsid w:val="003450D5"/>
    <w:rsid w:val="003451B3"/>
    <w:rsid w:val="003454FC"/>
    <w:rsid w:val="0034558C"/>
    <w:rsid w:val="003455F6"/>
    <w:rsid w:val="00345B2E"/>
    <w:rsid w:val="00346018"/>
    <w:rsid w:val="003461A3"/>
    <w:rsid w:val="003461B4"/>
    <w:rsid w:val="00346713"/>
    <w:rsid w:val="0034688D"/>
    <w:rsid w:val="003468DF"/>
    <w:rsid w:val="00346D8E"/>
    <w:rsid w:val="00346F01"/>
    <w:rsid w:val="00347040"/>
    <w:rsid w:val="003470D5"/>
    <w:rsid w:val="00347241"/>
    <w:rsid w:val="00347460"/>
    <w:rsid w:val="00347548"/>
    <w:rsid w:val="00347885"/>
    <w:rsid w:val="00347A9E"/>
    <w:rsid w:val="00347CEA"/>
    <w:rsid w:val="00347E13"/>
    <w:rsid w:val="003505FD"/>
    <w:rsid w:val="003507F6"/>
    <w:rsid w:val="003509CF"/>
    <w:rsid w:val="00350D3C"/>
    <w:rsid w:val="00350E05"/>
    <w:rsid w:val="00350EDF"/>
    <w:rsid w:val="00351130"/>
    <w:rsid w:val="003511A7"/>
    <w:rsid w:val="003512C4"/>
    <w:rsid w:val="00351925"/>
    <w:rsid w:val="00351E00"/>
    <w:rsid w:val="00351EF2"/>
    <w:rsid w:val="00351FA4"/>
    <w:rsid w:val="00352287"/>
    <w:rsid w:val="003526CE"/>
    <w:rsid w:val="003529B2"/>
    <w:rsid w:val="00352A01"/>
    <w:rsid w:val="00352D7E"/>
    <w:rsid w:val="00352EF0"/>
    <w:rsid w:val="0035330C"/>
    <w:rsid w:val="0035375E"/>
    <w:rsid w:val="00353CF7"/>
    <w:rsid w:val="00353F20"/>
    <w:rsid w:val="003540CB"/>
    <w:rsid w:val="003541F1"/>
    <w:rsid w:val="0035471B"/>
    <w:rsid w:val="00354A6C"/>
    <w:rsid w:val="00355615"/>
    <w:rsid w:val="00355A73"/>
    <w:rsid w:val="00355B05"/>
    <w:rsid w:val="00355D9A"/>
    <w:rsid w:val="00356685"/>
    <w:rsid w:val="00356E85"/>
    <w:rsid w:val="003574FB"/>
    <w:rsid w:val="003575CC"/>
    <w:rsid w:val="003576A1"/>
    <w:rsid w:val="0035778A"/>
    <w:rsid w:val="00357B6D"/>
    <w:rsid w:val="00357F6D"/>
    <w:rsid w:val="00360099"/>
    <w:rsid w:val="003600D7"/>
    <w:rsid w:val="00360238"/>
    <w:rsid w:val="00360CE9"/>
    <w:rsid w:val="00360F70"/>
    <w:rsid w:val="003611FD"/>
    <w:rsid w:val="0036150F"/>
    <w:rsid w:val="00361960"/>
    <w:rsid w:val="00361995"/>
    <w:rsid w:val="00361AF4"/>
    <w:rsid w:val="00361B3B"/>
    <w:rsid w:val="00361C2A"/>
    <w:rsid w:val="00361C4F"/>
    <w:rsid w:val="003620DE"/>
    <w:rsid w:val="003621A1"/>
    <w:rsid w:val="0036235E"/>
    <w:rsid w:val="003625C2"/>
    <w:rsid w:val="00362617"/>
    <w:rsid w:val="00362722"/>
    <w:rsid w:val="0036274D"/>
    <w:rsid w:val="003629D3"/>
    <w:rsid w:val="00362E82"/>
    <w:rsid w:val="00362F69"/>
    <w:rsid w:val="0036318F"/>
    <w:rsid w:val="003631B4"/>
    <w:rsid w:val="003632DC"/>
    <w:rsid w:val="00363378"/>
    <w:rsid w:val="0036376A"/>
    <w:rsid w:val="00363801"/>
    <w:rsid w:val="00363A59"/>
    <w:rsid w:val="00363A96"/>
    <w:rsid w:val="00363B6B"/>
    <w:rsid w:val="00363BBD"/>
    <w:rsid w:val="00363D3E"/>
    <w:rsid w:val="00363DC7"/>
    <w:rsid w:val="00363E74"/>
    <w:rsid w:val="003640BF"/>
    <w:rsid w:val="003642D4"/>
    <w:rsid w:val="00364757"/>
    <w:rsid w:val="0036475E"/>
    <w:rsid w:val="00364BDB"/>
    <w:rsid w:val="00364CCC"/>
    <w:rsid w:val="00364D45"/>
    <w:rsid w:val="00364D99"/>
    <w:rsid w:val="00365212"/>
    <w:rsid w:val="00365439"/>
    <w:rsid w:val="00365507"/>
    <w:rsid w:val="00365595"/>
    <w:rsid w:val="003655BE"/>
    <w:rsid w:val="003658B3"/>
    <w:rsid w:val="00365A4F"/>
    <w:rsid w:val="00365B4F"/>
    <w:rsid w:val="00365C7A"/>
    <w:rsid w:val="00365D4E"/>
    <w:rsid w:val="00365EC7"/>
    <w:rsid w:val="003663D3"/>
    <w:rsid w:val="00366854"/>
    <w:rsid w:val="00366926"/>
    <w:rsid w:val="00366C9E"/>
    <w:rsid w:val="00366D06"/>
    <w:rsid w:val="00367071"/>
    <w:rsid w:val="003675B8"/>
    <w:rsid w:val="00367621"/>
    <w:rsid w:val="00367636"/>
    <w:rsid w:val="00367825"/>
    <w:rsid w:val="003678DE"/>
    <w:rsid w:val="00367981"/>
    <w:rsid w:val="00367A18"/>
    <w:rsid w:val="00367AB6"/>
    <w:rsid w:val="00367EC6"/>
    <w:rsid w:val="00367F5B"/>
    <w:rsid w:val="0037001F"/>
    <w:rsid w:val="003702DA"/>
    <w:rsid w:val="00370397"/>
    <w:rsid w:val="00370571"/>
    <w:rsid w:val="003709C0"/>
    <w:rsid w:val="003709DD"/>
    <w:rsid w:val="00370BB0"/>
    <w:rsid w:val="00370C89"/>
    <w:rsid w:val="00370F36"/>
    <w:rsid w:val="00370F3F"/>
    <w:rsid w:val="0037136F"/>
    <w:rsid w:val="003713A0"/>
    <w:rsid w:val="003714A5"/>
    <w:rsid w:val="003715F1"/>
    <w:rsid w:val="00371793"/>
    <w:rsid w:val="0037188F"/>
    <w:rsid w:val="0037199E"/>
    <w:rsid w:val="00371A0F"/>
    <w:rsid w:val="00371CD1"/>
    <w:rsid w:val="0037204B"/>
    <w:rsid w:val="00372325"/>
    <w:rsid w:val="00372490"/>
    <w:rsid w:val="003724E2"/>
    <w:rsid w:val="00372839"/>
    <w:rsid w:val="00372A66"/>
    <w:rsid w:val="00372E84"/>
    <w:rsid w:val="00372F9E"/>
    <w:rsid w:val="00372FCA"/>
    <w:rsid w:val="00373247"/>
    <w:rsid w:val="0037334A"/>
    <w:rsid w:val="003733B5"/>
    <w:rsid w:val="00373523"/>
    <w:rsid w:val="00373905"/>
    <w:rsid w:val="00373966"/>
    <w:rsid w:val="003739AF"/>
    <w:rsid w:val="00373C4E"/>
    <w:rsid w:val="00373D5A"/>
    <w:rsid w:val="00373FAE"/>
    <w:rsid w:val="0037426C"/>
    <w:rsid w:val="003743F5"/>
    <w:rsid w:val="00374442"/>
    <w:rsid w:val="00374443"/>
    <w:rsid w:val="0037459A"/>
    <w:rsid w:val="00374A5B"/>
    <w:rsid w:val="00374D37"/>
    <w:rsid w:val="00374E6F"/>
    <w:rsid w:val="003750AD"/>
    <w:rsid w:val="0037513B"/>
    <w:rsid w:val="00375245"/>
    <w:rsid w:val="0037541B"/>
    <w:rsid w:val="0037554C"/>
    <w:rsid w:val="0037565E"/>
    <w:rsid w:val="0037571A"/>
    <w:rsid w:val="00375B87"/>
    <w:rsid w:val="00375E0A"/>
    <w:rsid w:val="00375EB5"/>
    <w:rsid w:val="0037682E"/>
    <w:rsid w:val="00376EBC"/>
    <w:rsid w:val="0037720C"/>
    <w:rsid w:val="00377722"/>
    <w:rsid w:val="00377795"/>
    <w:rsid w:val="0037782D"/>
    <w:rsid w:val="0037783E"/>
    <w:rsid w:val="00377875"/>
    <w:rsid w:val="00377ACB"/>
    <w:rsid w:val="00377C35"/>
    <w:rsid w:val="00377F35"/>
    <w:rsid w:val="0038025F"/>
    <w:rsid w:val="00380440"/>
    <w:rsid w:val="00380674"/>
    <w:rsid w:val="00380A4C"/>
    <w:rsid w:val="00380C34"/>
    <w:rsid w:val="00380CB5"/>
    <w:rsid w:val="00380D0D"/>
    <w:rsid w:val="00380E14"/>
    <w:rsid w:val="00380E82"/>
    <w:rsid w:val="003812B2"/>
    <w:rsid w:val="003814C4"/>
    <w:rsid w:val="00381714"/>
    <w:rsid w:val="00381756"/>
    <w:rsid w:val="0038184E"/>
    <w:rsid w:val="00381A3F"/>
    <w:rsid w:val="00381A58"/>
    <w:rsid w:val="00381BD0"/>
    <w:rsid w:val="00381E32"/>
    <w:rsid w:val="00382067"/>
    <w:rsid w:val="0038227A"/>
    <w:rsid w:val="003825CE"/>
    <w:rsid w:val="0038275D"/>
    <w:rsid w:val="0038278D"/>
    <w:rsid w:val="003827C4"/>
    <w:rsid w:val="00382982"/>
    <w:rsid w:val="003829FE"/>
    <w:rsid w:val="00382CB9"/>
    <w:rsid w:val="003831C7"/>
    <w:rsid w:val="00383634"/>
    <w:rsid w:val="00383734"/>
    <w:rsid w:val="00383D15"/>
    <w:rsid w:val="00383D9C"/>
    <w:rsid w:val="00383E40"/>
    <w:rsid w:val="00384264"/>
    <w:rsid w:val="0038443F"/>
    <w:rsid w:val="00384675"/>
    <w:rsid w:val="00384837"/>
    <w:rsid w:val="00384846"/>
    <w:rsid w:val="00384BE0"/>
    <w:rsid w:val="00384BE7"/>
    <w:rsid w:val="00384BFA"/>
    <w:rsid w:val="00384C00"/>
    <w:rsid w:val="00384D33"/>
    <w:rsid w:val="00384F2F"/>
    <w:rsid w:val="00385108"/>
    <w:rsid w:val="003851D1"/>
    <w:rsid w:val="0038524C"/>
    <w:rsid w:val="0038559B"/>
    <w:rsid w:val="00385620"/>
    <w:rsid w:val="0038573D"/>
    <w:rsid w:val="00385A26"/>
    <w:rsid w:val="00385AE8"/>
    <w:rsid w:val="0038614F"/>
    <w:rsid w:val="003864B5"/>
    <w:rsid w:val="003866DD"/>
    <w:rsid w:val="00386A36"/>
    <w:rsid w:val="00386CC1"/>
    <w:rsid w:val="00386DA4"/>
    <w:rsid w:val="00386EC1"/>
    <w:rsid w:val="00386F6B"/>
    <w:rsid w:val="00387027"/>
    <w:rsid w:val="003870AD"/>
    <w:rsid w:val="003871E7"/>
    <w:rsid w:val="0038737A"/>
    <w:rsid w:val="0038761A"/>
    <w:rsid w:val="0038766F"/>
    <w:rsid w:val="00387928"/>
    <w:rsid w:val="00387ADD"/>
    <w:rsid w:val="00390098"/>
    <w:rsid w:val="003901B5"/>
    <w:rsid w:val="00390498"/>
    <w:rsid w:val="0039053B"/>
    <w:rsid w:val="00390799"/>
    <w:rsid w:val="003907B1"/>
    <w:rsid w:val="00390A40"/>
    <w:rsid w:val="00390B7D"/>
    <w:rsid w:val="00390C62"/>
    <w:rsid w:val="00390C84"/>
    <w:rsid w:val="00390DCD"/>
    <w:rsid w:val="00390E55"/>
    <w:rsid w:val="00390F08"/>
    <w:rsid w:val="00390F2B"/>
    <w:rsid w:val="0039122F"/>
    <w:rsid w:val="00391240"/>
    <w:rsid w:val="00391659"/>
    <w:rsid w:val="003916CE"/>
    <w:rsid w:val="00391B0B"/>
    <w:rsid w:val="00391B8B"/>
    <w:rsid w:val="0039201A"/>
    <w:rsid w:val="00392178"/>
    <w:rsid w:val="003921AE"/>
    <w:rsid w:val="0039225B"/>
    <w:rsid w:val="003923F2"/>
    <w:rsid w:val="00392467"/>
    <w:rsid w:val="00392540"/>
    <w:rsid w:val="0039261C"/>
    <w:rsid w:val="003929EA"/>
    <w:rsid w:val="0039313D"/>
    <w:rsid w:val="00393777"/>
    <w:rsid w:val="003938B6"/>
    <w:rsid w:val="003939F9"/>
    <w:rsid w:val="00393A60"/>
    <w:rsid w:val="00393A7F"/>
    <w:rsid w:val="00393C6E"/>
    <w:rsid w:val="00393CC9"/>
    <w:rsid w:val="00393D7E"/>
    <w:rsid w:val="00394189"/>
    <w:rsid w:val="00394203"/>
    <w:rsid w:val="0039443E"/>
    <w:rsid w:val="0039463D"/>
    <w:rsid w:val="00394759"/>
    <w:rsid w:val="003947B4"/>
    <w:rsid w:val="003948DF"/>
    <w:rsid w:val="00394997"/>
    <w:rsid w:val="00394A46"/>
    <w:rsid w:val="00394B5F"/>
    <w:rsid w:val="00394FCD"/>
    <w:rsid w:val="0039549B"/>
    <w:rsid w:val="003954C2"/>
    <w:rsid w:val="0039560B"/>
    <w:rsid w:val="003958B4"/>
    <w:rsid w:val="003958B9"/>
    <w:rsid w:val="00395B67"/>
    <w:rsid w:val="00395FD1"/>
    <w:rsid w:val="003969BF"/>
    <w:rsid w:val="003969F1"/>
    <w:rsid w:val="00396BAC"/>
    <w:rsid w:val="00396BBE"/>
    <w:rsid w:val="00396D0A"/>
    <w:rsid w:val="00397355"/>
    <w:rsid w:val="00397513"/>
    <w:rsid w:val="00397667"/>
    <w:rsid w:val="00397972"/>
    <w:rsid w:val="003979EB"/>
    <w:rsid w:val="00397BF7"/>
    <w:rsid w:val="00397DEC"/>
    <w:rsid w:val="00397F0B"/>
    <w:rsid w:val="003A027A"/>
    <w:rsid w:val="003A05BD"/>
    <w:rsid w:val="003A05BE"/>
    <w:rsid w:val="003A05E3"/>
    <w:rsid w:val="003A0705"/>
    <w:rsid w:val="003A0CC3"/>
    <w:rsid w:val="003A0CE3"/>
    <w:rsid w:val="003A0FC0"/>
    <w:rsid w:val="003A1075"/>
    <w:rsid w:val="003A1154"/>
    <w:rsid w:val="003A15C5"/>
    <w:rsid w:val="003A185F"/>
    <w:rsid w:val="003A18C8"/>
    <w:rsid w:val="003A1ADD"/>
    <w:rsid w:val="003A1C81"/>
    <w:rsid w:val="003A2058"/>
    <w:rsid w:val="003A20E4"/>
    <w:rsid w:val="003A217E"/>
    <w:rsid w:val="003A2381"/>
    <w:rsid w:val="003A248F"/>
    <w:rsid w:val="003A2745"/>
    <w:rsid w:val="003A2751"/>
    <w:rsid w:val="003A2A04"/>
    <w:rsid w:val="003A2B24"/>
    <w:rsid w:val="003A2C53"/>
    <w:rsid w:val="003A2F10"/>
    <w:rsid w:val="003A3162"/>
    <w:rsid w:val="003A345B"/>
    <w:rsid w:val="003A3A9C"/>
    <w:rsid w:val="003A3BB9"/>
    <w:rsid w:val="003A3BF2"/>
    <w:rsid w:val="003A3DB3"/>
    <w:rsid w:val="003A4686"/>
    <w:rsid w:val="003A4693"/>
    <w:rsid w:val="003A4846"/>
    <w:rsid w:val="003A48DE"/>
    <w:rsid w:val="003A4A3D"/>
    <w:rsid w:val="003A4B03"/>
    <w:rsid w:val="003A4F4F"/>
    <w:rsid w:val="003A5142"/>
    <w:rsid w:val="003A5858"/>
    <w:rsid w:val="003A593C"/>
    <w:rsid w:val="003A5AB0"/>
    <w:rsid w:val="003A5B05"/>
    <w:rsid w:val="003A5CC1"/>
    <w:rsid w:val="003A6013"/>
    <w:rsid w:val="003A618C"/>
    <w:rsid w:val="003A6274"/>
    <w:rsid w:val="003A6524"/>
    <w:rsid w:val="003A65A0"/>
    <w:rsid w:val="003A67DB"/>
    <w:rsid w:val="003A67E2"/>
    <w:rsid w:val="003A6AB9"/>
    <w:rsid w:val="003A6CBE"/>
    <w:rsid w:val="003A6F57"/>
    <w:rsid w:val="003A70FE"/>
    <w:rsid w:val="003A730C"/>
    <w:rsid w:val="003A7369"/>
    <w:rsid w:val="003A754B"/>
    <w:rsid w:val="003A7816"/>
    <w:rsid w:val="003A79B3"/>
    <w:rsid w:val="003A7FD4"/>
    <w:rsid w:val="003B0B36"/>
    <w:rsid w:val="003B0BFA"/>
    <w:rsid w:val="003B0EA9"/>
    <w:rsid w:val="003B1308"/>
    <w:rsid w:val="003B1465"/>
    <w:rsid w:val="003B16D0"/>
    <w:rsid w:val="003B1879"/>
    <w:rsid w:val="003B1976"/>
    <w:rsid w:val="003B2122"/>
    <w:rsid w:val="003B248E"/>
    <w:rsid w:val="003B27E1"/>
    <w:rsid w:val="003B29F0"/>
    <w:rsid w:val="003B2BB2"/>
    <w:rsid w:val="003B2DB4"/>
    <w:rsid w:val="003B2E79"/>
    <w:rsid w:val="003B33F6"/>
    <w:rsid w:val="003B341D"/>
    <w:rsid w:val="003B3489"/>
    <w:rsid w:val="003B3658"/>
    <w:rsid w:val="003B36C1"/>
    <w:rsid w:val="003B3976"/>
    <w:rsid w:val="003B3C04"/>
    <w:rsid w:val="003B3E76"/>
    <w:rsid w:val="003B3F2E"/>
    <w:rsid w:val="003B41B9"/>
    <w:rsid w:val="003B43EB"/>
    <w:rsid w:val="003B4471"/>
    <w:rsid w:val="003B4758"/>
    <w:rsid w:val="003B4CFB"/>
    <w:rsid w:val="003B527A"/>
    <w:rsid w:val="003B52B9"/>
    <w:rsid w:val="003B5411"/>
    <w:rsid w:val="003B592B"/>
    <w:rsid w:val="003B5940"/>
    <w:rsid w:val="003B59FA"/>
    <w:rsid w:val="003B5EFF"/>
    <w:rsid w:val="003B63A4"/>
    <w:rsid w:val="003B66D2"/>
    <w:rsid w:val="003B67EA"/>
    <w:rsid w:val="003B6847"/>
    <w:rsid w:val="003B698B"/>
    <w:rsid w:val="003B69DE"/>
    <w:rsid w:val="003B6B60"/>
    <w:rsid w:val="003B6B82"/>
    <w:rsid w:val="003B6C8C"/>
    <w:rsid w:val="003B6D37"/>
    <w:rsid w:val="003B6F45"/>
    <w:rsid w:val="003B7041"/>
    <w:rsid w:val="003B722B"/>
    <w:rsid w:val="003B7436"/>
    <w:rsid w:val="003B745A"/>
    <w:rsid w:val="003B762C"/>
    <w:rsid w:val="003B7C5B"/>
    <w:rsid w:val="003B7C7C"/>
    <w:rsid w:val="003B7E05"/>
    <w:rsid w:val="003B7E19"/>
    <w:rsid w:val="003C0126"/>
    <w:rsid w:val="003C01D5"/>
    <w:rsid w:val="003C02A8"/>
    <w:rsid w:val="003C0387"/>
    <w:rsid w:val="003C0634"/>
    <w:rsid w:val="003C0963"/>
    <w:rsid w:val="003C0B23"/>
    <w:rsid w:val="003C0CD3"/>
    <w:rsid w:val="003C0FE2"/>
    <w:rsid w:val="003C1121"/>
    <w:rsid w:val="003C1296"/>
    <w:rsid w:val="003C1591"/>
    <w:rsid w:val="003C1939"/>
    <w:rsid w:val="003C1AC8"/>
    <w:rsid w:val="003C1E19"/>
    <w:rsid w:val="003C1F92"/>
    <w:rsid w:val="003C20B6"/>
    <w:rsid w:val="003C2304"/>
    <w:rsid w:val="003C26C9"/>
    <w:rsid w:val="003C27EA"/>
    <w:rsid w:val="003C27F9"/>
    <w:rsid w:val="003C2A0F"/>
    <w:rsid w:val="003C2B90"/>
    <w:rsid w:val="003C2BC4"/>
    <w:rsid w:val="003C2C9B"/>
    <w:rsid w:val="003C2D9D"/>
    <w:rsid w:val="003C2DD9"/>
    <w:rsid w:val="003C2F79"/>
    <w:rsid w:val="003C332E"/>
    <w:rsid w:val="003C3463"/>
    <w:rsid w:val="003C386B"/>
    <w:rsid w:val="003C399F"/>
    <w:rsid w:val="003C3BF5"/>
    <w:rsid w:val="003C41F3"/>
    <w:rsid w:val="003C457B"/>
    <w:rsid w:val="003C46F4"/>
    <w:rsid w:val="003C47D2"/>
    <w:rsid w:val="003C4ADD"/>
    <w:rsid w:val="003C4C9A"/>
    <w:rsid w:val="003C4D76"/>
    <w:rsid w:val="003C4EDB"/>
    <w:rsid w:val="003C510F"/>
    <w:rsid w:val="003C5248"/>
    <w:rsid w:val="003C541C"/>
    <w:rsid w:val="003C5464"/>
    <w:rsid w:val="003C548D"/>
    <w:rsid w:val="003C55CA"/>
    <w:rsid w:val="003C56C6"/>
    <w:rsid w:val="003C581D"/>
    <w:rsid w:val="003C58FA"/>
    <w:rsid w:val="003C595F"/>
    <w:rsid w:val="003C5A23"/>
    <w:rsid w:val="003C5AE3"/>
    <w:rsid w:val="003C5DED"/>
    <w:rsid w:val="003C5DEF"/>
    <w:rsid w:val="003C5E75"/>
    <w:rsid w:val="003C61A2"/>
    <w:rsid w:val="003C6426"/>
    <w:rsid w:val="003C6A13"/>
    <w:rsid w:val="003C6A3D"/>
    <w:rsid w:val="003C6A59"/>
    <w:rsid w:val="003C70D6"/>
    <w:rsid w:val="003C72D3"/>
    <w:rsid w:val="003C7469"/>
    <w:rsid w:val="003C753D"/>
    <w:rsid w:val="003C75D9"/>
    <w:rsid w:val="003C780D"/>
    <w:rsid w:val="003C7D08"/>
    <w:rsid w:val="003C7F0F"/>
    <w:rsid w:val="003C7F60"/>
    <w:rsid w:val="003C7F79"/>
    <w:rsid w:val="003D0158"/>
    <w:rsid w:val="003D045F"/>
    <w:rsid w:val="003D09F1"/>
    <w:rsid w:val="003D0B30"/>
    <w:rsid w:val="003D0C49"/>
    <w:rsid w:val="003D0E7C"/>
    <w:rsid w:val="003D10BA"/>
    <w:rsid w:val="003D147B"/>
    <w:rsid w:val="003D14CA"/>
    <w:rsid w:val="003D1B34"/>
    <w:rsid w:val="003D2300"/>
    <w:rsid w:val="003D2742"/>
    <w:rsid w:val="003D282A"/>
    <w:rsid w:val="003D296D"/>
    <w:rsid w:val="003D2AB3"/>
    <w:rsid w:val="003D2FA7"/>
    <w:rsid w:val="003D3258"/>
    <w:rsid w:val="003D397E"/>
    <w:rsid w:val="003D3990"/>
    <w:rsid w:val="003D3A3A"/>
    <w:rsid w:val="003D3A4C"/>
    <w:rsid w:val="003D3AA9"/>
    <w:rsid w:val="003D3F31"/>
    <w:rsid w:val="003D3FF4"/>
    <w:rsid w:val="003D41CB"/>
    <w:rsid w:val="003D426F"/>
    <w:rsid w:val="003D4ADE"/>
    <w:rsid w:val="003D4FF6"/>
    <w:rsid w:val="003D5248"/>
    <w:rsid w:val="003D5506"/>
    <w:rsid w:val="003D5A8F"/>
    <w:rsid w:val="003D5AEC"/>
    <w:rsid w:val="003D5B8F"/>
    <w:rsid w:val="003D5BAF"/>
    <w:rsid w:val="003D5BE7"/>
    <w:rsid w:val="003D6500"/>
    <w:rsid w:val="003D671C"/>
    <w:rsid w:val="003D6BDB"/>
    <w:rsid w:val="003D6F7A"/>
    <w:rsid w:val="003D6FDD"/>
    <w:rsid w:val="003D73CA"/>
    <w:rsid w:val="003D77A7"/>
    <w:rsid w:val="003D7E8E"/>
    <w:rsid w:val="003E0034"/>
    <w:rsid w:val="003E016A"/>
    <w:rsid w:val="003E04CF"/>
    <w:rsid w:val="003E0931"/>
    <w:rsid w:val="003E0BCE"/>
    <w:rsid w:val="003E0E57"/>
    <w:rsid w:val="003E0EF5"/>
    <w:rsid w:val="003E1275"/>
    <w:rsid w:val="003E13DE"/>
    <w:rsid w:val="003E1638"/>
    <w:rsid w:val="003E175A"/>
    <w:rsid w:val="003E1958"/>
    <w:rsid w:val="003E1B67"/>
    <w:rsid w:val="003E1C43"/>
    <w:rsid w:val="003E1F16"/>
    <w:rsid w:val="003E1F24"/>
    <w:rsid w:val="003E202C"/>
    <w:rsid w:val="003E275B"/>
    <w:rsid w:val="003E2F6E"/>
    <w:rsid w:val="003E3598"/>
    <w:rsid w:val="003E3A90"/>
    <w:rsid w:val="003E3C7D"/>
    <w:rsid w:val="003E3D8B"/>
    <w:rsid w:val="003E3DE8"/>
    <w:rsid w:val="003E3F19"/>
    <w:rsid w:val="003E4070"/>
    <w:rsid w:val="003E4241"/>
    <w:rsid w:val="003E4AE9"/>
    <w:rsid w:val="003E4C87"/>
    <w:rsid w:val="003E4E47"/>
    <w:rsid w:val="003E5575"/>
    <w:rsid w:val="003E5B48"/>
    <w:rsid w:val="003E5B94"/>
    <w:rsid w:val="003E5F23"/>
    <w:rsid w:val="003E63FF"/>
    <w:rsid w:val="003E6569"/>
    <w:rsid w:val="003E6612"/>
    <w:rsid w:val="003E6703"/>
    <w:rsid w:val="003E6760"/>
    <w:rsid w:val="003E6966"/>
    <w:rsid w:val="003E6A8B"/>
    <w:rsid w:val="003E6D3D"/>
    <w:rsid w:val="003E76C7"/>
    <w:rsid w:val="003E7938"/>
    <w:rsid w:val="003E7A88"/>
    <w:rsid w:val="003E7C83"/>
    <w:rsid w:val="003F00C3"/>
    <w:rsid w:val="003F0115"/>
    <w:rsid w:val="003F018F"/>
    <w:rsid w:val="003F0194"/>
    <w:rsid w:val="003F01CE"/>
    <w:rsid w:val="003F021B"/>
    <w:rsid w:val="003F061C"/>
    <w:rsid w:val="003F0711"/>
    <w:rsid w:val="003F0C5E"/>
    <w:rsid w:val="003F0D3F"/>
    <w:rsid w:val="003F1131"/>
    <w:rsid w:val="003F125F"/>
    <w:rsid w:val="003F1311"/>
    <w:rsid w:val="003F14A4"/>
    <w:rsid w:val="003F1912"/>
    <w:rsid w:val="003F19A6"/>
    <w:rsid w:val="003F1B3C"/>
    <w:rsid w:val="003F1C3E"/>
    <w:rsid w:val="003F1C86"/>
    <w:rsid w:val="003F20C7"/>
    <w:rsid w:val="003F2650"/>
    <w:rsid w:val="003F267B"/>
    <w:rsid w:val="003F280B"/>
    <w:rsid w:val="003F2C0B"/>
    <w:rsid w:val="003F2D18"/>
    <w:rsid w:val="003F32F7"/>
    <w:rsid w:val="003F3470"/>
    <w:rsid w:val="003F36B4"/>
    <w:rsid w:val="003F373A"/>
    <w:rsid w:val="003F4518"/>
    <w:rsid w:val="003F45DC"/>
    <w:rsid w:val="003F4753"/>
    <w:rsid w:val="003F4931"/>
    <w:rsid w:val="003F4978"/>
    <w:rsid w:val="003F4FB1"/>
    <w:rsid w:val="003F5140"/>
    <w:rsid w:val="003F52DC"/>
    <w:rsid w:val="003F54A9"/>
    <w:rsid w:val="003F54D5"/>
    <w:rsid w:val="003F551D"/>
    <w:rsid w:val="003F5822"/>
    <w:rsid w:val="003F59DD"/>
    <w:rsid w:val="003F5CF5"/>
    <w:rsid w:val="003F5F19"/>
    <w:rsid w:val="003F7199"/>
    <w:rsid w:val="003F71F0"/>
    <w:rsid w:val="003F7317"/>
    <w:rsid w:val="003F743D"/>
    <w:rsid w:val="003F7937"/>
    <w:rsid w:val="003F798A"/>
    <w:rsid w:val="003F7BF6"/>
    <w:rsid w:val="003F7C8C"/>
    <w:rsid w:val="003F7FB4"/>
    <w:rsid w:val="004002D6"/>
    <w:rsid w:val="00400442"/>
    <w:rsid w:val="0040048F"/>
    <w:rsid w:val="00400573"/>
    <w:rsid w:val="00400A66"/>
    <w:rsid w:val="00400E58"/>
    <w:rsid w:val="00400EAC"/>
    <w:rsid w:val="004010BF"/>
    <w:rsid w:val="004011BB"/>
    <w:rsid w:val="00401705"/>
    <w:rsid w:val="004017D0"/>
    <w:rsid w:val="0040187B"/>
    <w:rsid w:val="00401960"/>
    <w:rsid w:val="00401AF3"/>
    <w:rsid w:val="00401CDC"/>
    <w:rsid w:val="00402047"/>
    <w:rsid w:val="0040215F"/>
    <w:rsid w:val="004021EC"/>
    <w:rsid w:val="004023C4"/>
    <w:rsid w:val="004024E8"/>
    <w:rsid w:val="00402A7C"/>
    <w:rsid w:val="00402BBC"/>
    <w:rsid w:val="0040367F"/>
    <w:rsid w:val="00403DEF"/>
    <w:rsid w:val="004041C9"/>
    <w:rsid w:val="00404746"/>
    <w:rsid w:val="00404791"/>
    <w:rsid w:val="004047A7"/>
    <w:rsid w:val="00404959"/>
    <w:rsid w:val="004049D8"/>
    <w:rsid w:val="00404C5D"/>
    <w:rsid w:val="00404E9A"/>
    <w:rsid w:val="00405012"/>
    <w:rsid w:val="0040506B"/>
    <w:rsid w:val="0040543C"/>
    <w:rsid w:val="0040550B"/>
    <w:rsid w:val="0040568E"/>
    <w:rsid w:val="004056BB"/>
    <w:rsid w:val="00405793"/>
    <w:rsid w:val="004059E0"/>
    <w:rsid w:val="00405B85"/>
    <w:rsid w:val="00405BA5"/>
    <w:rsid w:val="00405C54"/>
    <w:rsid w:val="00405E05"/>
    <w:rsid w:val="00405E79"/>
    <w:rsid w:val="00405F85"/>
    <w:rsid w:val="004060FF"/>
    <w:rsid w:val="00406376"/>
    <w:rsid w:val="004063DF"/>
    <w:rsid w:val="00406666"/>
    <w:rsid w:val="00406791"/>
    <w:rsid w:val="00406A27"/>
    <w:rsid w:val="00406CFA"/>
    <w:rsid w:val="004075DA"/>
    <w:rsid w:val="0040767A"/>
    <w:rsid w:val="00407732"/>
    <w:rsid w:val="0040791F"/>
    <w:rsid w:val="00407955"/>
    <w:rsid w:val="0040797B"/>
    <w:rsid w:val="00407A83"/>
    <w:rsid w:val="004105CE"/>
    <w:rsid w:val="00410680"/>
    <w:rsid w:val="00410AC5"/>
    <w:rsid w:val="00410C31"/>
    <w:rsid w:val="00410FE9"/>
    <w:rsid w:val="0041159E"/>
    <w:rsid w:val="004116F4"/>
    <w:rsid w:val="00411708"/>
    <w:rsid w:val="004117CC"/>
    <w:rsid w:val="00411AF8"/>
    <w:rsid w:val="00411C5B"/>
    <w:rsid w:val="00411D3E"/>
    <w:rsid w:val="00411DD4"/>
    <w:rsid w:val="00412624"/>
    <w:rsid w:val="004128C7"/>
    <w:rsid w:val="00412B17"/>
    <w:rsid w:val="004131FD"/>
    <w:rsid w:val="0041353F"/>
    <w:rsid w:val="00413655"/>
    <w:rsid w:val="00413950"/>
    <w:rsid w:val="00413EAB"/>
    <w:rsid w:val="00414620"/>
    <w:rsid w:val="00414732"/>
    <w:rsid w:val="0041475D"/>
    <w:rsid w:val="00414815"/>
    <w:rsid w:val="0041482C"/>
    <w:rsid w:val="00414B5A"/>
    <w:rsid w:val="00414B81"/>
    <w:rsid w:val="00414EF1"/>
    <w:rsid w:val="00415114"/>
    <w:rsid w:val="004152F2"/>
    <w:rsid w:val="0041607F"/>
    <w:rsid w:val="004161E6"/>
    <w:rsid w:val="0041644E"/>
    <w:rsid w:val="004166AC"/>
    <w:rsid w:val="0041678C"/>
    <w:rsid w:val="004167CB"/>
    <w:rsid w:val="00416949"/>
    <w:rsid w:val="00417346"/>
    <w:rsid w:val="00417711"/>
    <w:rsid w:val="004177DF"/>
    <w:rsid w:val="00417894"/>
    <w:rsid w:val="00417E17"/>
    <w:rsid w:val="004200CF"/>
    <w:rsid w:val="004201B6"/>
    <w:rsid w:val="004201E6"/>
    <w:rsid w:val="0042046A"/>
    <w:rsid w:val="00420638"/>
    <w:rsid w:val="004206D6"/>
    <w:rsid w:val="0042089E"/>
    <w:rsid w:val="00420C97"/>
    <w:rsid w:val="00420E07"/>
    <w:rsid w:val="00420EB7"/>
    <w:rsid w:val="00421785"/>
    <w:rsid w:val="00421B06"/>
    <w:rsid w:val="00421DFB"/>
    <w:rsid w:val="00421EBF"/>
    <w:rsid w:val="00422096"/>
    <w:rsid w:val="004223E7"/>
    <w:rsid w:val="00422446"/>
    <w:rsid w:val="004225B3"/>
    <w:rsid w:val="00422672"/>
    <w:rsid w:val="0042313B"/>
    <w:rsid w:val="00423348"/>
    <w:rsid w:val="004234CF"/>
    <w:rsid w:val="004234F1"/>
    <w:rsid w:val="004239C6"/>
    <w:rsid w:val="00423A6E"/>
    <w:rsid w:val="00423D86"/>
    <w:rsid w:val="00424051"/>
    <w:rsid w:val="004240BE"/>
    <w:rsid w:val="004240CF"/>
    <w:rsid w:val="0042415C"/>
    <w:rsid w:val="00424342"/>
    <w:rsid w:val="004244AF"/>
    <w:rsid w:val="00424566"/>
    <w:rsid w:val="00425118"/>
    <w:rsid w:val="00425206"/>
    <w:rsid w:val="0042549A"/>
    <w:rsid w:val="004255A4"/>
    <w:rsid w:val="00425A37"/>
    <w:rsid w:val="00425A60"/>
    <w:rsid w:val="004260F9"/>
    <w:rsid w:val="004261E5"/>
    <w:rsid w:val="00426550"/>
    <w:rsid w:val="00426585"/>
    <w:rsid w:val="004266B4"/>
    <w:rsid w:val="00426864"/>
    <w:rsid w:val="00426951"/>
    <w:rsid w:val="00426AEC"/>
    <w:rsid w:val="00426D84"/>
    <w:rsid w:val="00426EB4"/>
    <w:rsid w:val="00426EE8"/>
    <w:rsid w:val="00426F26"/>
    <w:rsid w:val="004272EC"/>
    <w:rsid w:val="00427567"/>
    <w:rsid w:val="00427692"/>
    <w:rsid w:val="00427754"/>
    <w:rsid w:val="00427BDB"/>
    <w:rsid w:val="00427C5A"/>
    <w:rsid w:val="00427C71"/>
    <w:rsid w:val="00427C8A"/>
    <w:rsid w:val="004301F1"/>
    <w:rsid w:val="0043047B"/>
    <w:rsid w:val="004305E5"/>
    <w:rsid w:val="004307F8"/>
    <w:rsid w:val="00430D0B"/>
    <w:rsid w:val="004312BA"/>
    <w:rsid w:val="004318DC"/>
    <w:rsid w:val="00431D07"/>
    <w:rsid w:val="00431F4A"/>
    <w:rsid w:val="00432084"/>
    <w:rsid w:val="0043209A"/>
    <w:rsid w:val="00432102"/>
    <w:rsid w:val="00432170"/>
    <w:rsid w:val="004323D4"/>
    <w:rsid w:val="004324FF"/>
    <w:rsid w:val="00432A3C"/>
    <w:rsid w:val="00432A53"/>
    <w:rsid w:val="00432A5E"/>
    <w:rsid w:val="00432C04"/>
    <w:rsid w:val="00432D68"/>
    <w:rsid w:val="00433512"/>
    <w:rsid w:val="00433556"/>
    <w:rsid w:val="004335A7"/>
    <w:rsid w:val="00433690"/>
    <w:rsid w:val="004338BE"/>
    <w:rsid w:val="00433A33"/>
    <w:rsid w:val="00433ABA"/>
    <w:rsid w:val="00433ABE"/>
    <w:rsid w:val="00433E8D"/>
    <w:rsid w:val="004340A0"/>
    <w:rsid w:val="004340F9"/>
    <w:rsid w:val="00434284"/>
    <w:rsid w:val="00434449"/>
    <w:rsid w:val="004345A8"/>
    <w:rsid w:val="00434660"/>
    <w:rsid w:val="004346CC"/>
    <w:rsid w:val="00434736"/>
    <w:rsid w:val="00434C6A"/>
    <w:rsid w:val="00434F21"/>
    <w:rsid w:val="00434FAB"/>
    <w:rsid w:val="00435209"/>
    <w:rsid w:val="004352E8"/>
    <w:rsid w:val="0043544F"/>
    <w:rsid w:val="004354E1"/>
    <w:rsid w:val="00435631"/>
    <w:rsid w:val="004357F5"/>
    <w:rsid w:val="00435BDF"/>
    <w:rsid w:val="00435ED7"/>
    <w:rsid w:val="004360CB"/>
    <w:rsid w:val="00436128"/>
    <w:rsid w:val="00436351"/>
    <w:rsid w:val="00436514"/>
    <w:rsid w:val="00436648"/>
    <w:rsid w:val="004366B2"/>
    <w:rsid w:val="00436978"/>
    <w:rsid w:val="00436BB5"/>
    <w:rsid w:val="00436CA3"/>
    <w:rsid w:val="00436D9C"/>
    <w:rsid w:val="00437054"/>
    <w:rsid w:val="0043715B"/>
    <w:rsid w:val="0043725C"/>
    <w:rsid w:val="004377EC"/>
    <w:rsid w:val="004377F4"/>
    <w:rsid w:val="0043780E"/>
    <w:rsid w:val="004379AF"/>
    <w:rsid w:val="004379F4"/>
    <w:rsid w:val="00437C14"/>
    <w:rsid w:val="00437C21"/>
    <w:rsid w:val="00437C73"/>
    <w:rsid w:val="00437E29"/>
    <w:rsid w:val="00437E86"/>
    <w:rsid w:val="0044004C"/>
    <w:rsid w:val="00440071"/>
    <w:rsid w:val="004400EB"/>
    <w:rsid w:val="00440174"/>
    <w:rsid w:val="004401B7"/>
    <w:rsid w:val="0044027F"/>
    <w:rsid w:val="004404F5"/>
    <w:rsid w:val="00440906"/>
    <w:rsid w:val="00440CE8"/>
    <w:rsid w:val="00440CE9"/>
    <w:rsid w:val="00440D72"/>
    <w:rsid w:val="00440EF8"/>
    <w:rsid w:val="0044109A"/>
    <w:rsid w:val="004412DB"/>
    <w:rsid w:val="004413AC"/>
    <w:rsid w:val="004413F7"/>
    <w:rsid w:val="00441713"/>
    <w:rsid w:val="00441ACD"/>
    <w:rsid w:val="00442668"/>
    <w:rsid w:val="00442A41"/>
    <w:rsid w:val="00442FA3"/>
    <w:rsid w:val="00442FF4"/>
    <w:rsid w:val="0044309A"/>
    <w:rsid w:val="00443623"/>
    <w:rsid w:val="0044367E"/>
    <w:rsid w:val="0044398F"/>
    <w:rsid w:val="00443A85"/>
    <w:rsid w:val="00443B06"/>
    <w:rsid w:val="0044416D"/>
    <w:rsid w:val="004448C2"/>
    <w:rsid w:val="00444C98"/>
    <w:rsid w:val="00444D57"/>
    <w:rsid w:val="00445051"/>
    <w:rsid w:val="004452D9"/>
    <w:rsid w:val="00445339"/>
    <w:rsid w:val="00445540"/>
    <w:rsid w:val="00445727"/>
    <w:rsid w:val="004458A5"/>
    <w:rsid w:val="00445949"/>
    <w:rsid w:val="00445AA2"/>
    <w:rsid w:val="00445D69"/>
    <w:rsid w:val="00445DDA"/>
    <w:rsid w:val="004461D5"/>
    <w:rsid w:val="004464A7"/>
    <w:rsid w:val="004469BF"/>
    <w:rsid w:val="00446B04"/>
    <w:rsid w:val="004478EA"/>
    <w:rsid w:val="004478FF"/>
    <w:rsid w:val="004479E2"/>
    <w:rsid w:val="00447A07"/>
    <w:rsid w:val="00447FC5"/>
    <w:rsid w:val="004500F6"/>
    <w:rsid w:val="004504E7"/>
    <w:rsid w:val="00450779"/>
    <w:rsid w:val="004509B9"/>
    <w:rsid w:val="00450D5F"/>
    <w:rsid w:val="00450E02"/>
    <w:rsid w:val="00450F48"/>
    <w:rsid w:val="00451014"/>
    <w:rsid w:val="00451696"/>
    <w:rsid w:val="00451D96"/>
    <w:rsid w:val="00451E8E"/>
    <w:rsid w:val="00451F0C"/>
    <w:rsid w:val="0045206E"/>
    <w:rsid w:val="00452196"/>
    <w:rsid w:val="0045227E"/>
    <w:rsid w:val="004527C6"/>
    <w:rsid w:val="00452959"/>
    <w:rsid w:val="004529A9"/>
    <w:rsid w:val="004529BB"/>
    <w:rsid w:val="00452BB4"/>
    <w:rsid w:val="00452CBD"/>
    <w:rsid w:val="00452D9E"/>
    <w:rsid w:val="00452F33"/>
    <w:rsid w:val="00452F63"/>
    <w:rsid w:val="004531AD"/>
    <w:rsid w:val="004533D7"/>
    <w:rsid w:val="0045357A"/>
    <w:rsid w:val="0045357B"/>
    <w:rsid w:val="00453988"/>
    <w:rsid w:val="00453A24"/>
    <w:rsid w:val="0045407D"/>
    <w:rsid w:val="00454252"/>
    <w:rsid w:val="004542C2"/>
    <w:rsid w:val="004544A3"/>
    <w:rsid w:val="00454671"/>
    <w:rsid w:val="00454C90"/>
    <w:rsid w:val="00454F5C"/>
    <w:rsid w:val="004551B0"/>
    <w:rsid w:val="00455306"/>
    <w:rsid w:val="00455470"/>
    <w:rsid w:val="00455565"/>
    <w:rsid w:val="0045557E"/>
    <w:rsid w:val="00455794"/>
    <w:rsid w:val="004557D3"/>
    <w:rsid w:val="00455B07"/>
    <w:rsid w:val="00455BD2"/>
    <w:rsid w:val="00455C88"/>
    <w:rsid w:val="00455D22"/>
    <w:rsid w:val="004564DB"/>
    <w:rsid w:val="004566B4"/>
    <w:rsid w:val="004567E0"/>
    <w:rsid w:val="00456959"/>
    <w:rsid w:val="00456E3B"/>
    <w:rsid w:val="00456F79"/>
    <w:rsid w:val="004572CF"/>
    <w:rsid w:val="00457836"/>
    <w:rsid w:val="0045783A"/>
    <w:rsid w:val="00457890"/>
    <w:rsid w:val="00457953"/>
    <w:rsid w:val="004607BB"/>
    <w:rsid w:val="0046091E"/>
    <w:rsid w:val="004609E0"/>
    <w:rsid w:val="00460F60"/>
    <w:rsid w:val="00461000"/>
    <w:rsid w:val="00461008"/>
    <w:rsid w:val="0046100A"/>
    <w:rsid w:val="0046105D"/>
    <w:rsid w:val="0046119B"/>
    <w:rsid w:val="004612EE"/>
    <w:rsid w:val="004614E5"/>
    <w:rsid w:val="004615FD"/>
    <w:rsid w:val="004618AC"/>
    <w:rsid w:val="00461BCF"/>
    <w:rsid w:val="00461C98"/>
    <w:rsid w:val="004620A2"/>
    <w:rsid w:val="0046219A"/>
    <w:rsid w:val="004621B7"/>
    <w:rsid w:val="004621D5"/>
    <w:rsid w:val="004621F5"/>
    <w:rsid w:val="0046238F"/>
    <w:rsid w:val="004626A6"/>
    <w:rsid w:val="004626E7"/>
    <w:rsid w:val="00462798"/>
    <w:rsid w:val="00462A23"/>
    <w:rsid w:val="00462C7B"/>
    <w:rsid w:val="00462EE4"/>
    <w:rsid w:val="004630B5"/>
    <w:rsid w:val="004631FA"/>
    <w:rsid w:val="004633DD"/>
    <w:rsid w:val="004634EA"/>
    <w:rsid w:val="00463DC2"/>
    <w:rsid w:val="00464084"/>
    <w:rsid w:val="004640A6"/>
    <w:rsid w:val="00464157"/>
    <w:rsid w:val="0046440E"/>
    <w:rsid w:val="004645BC"/>
    <w:rsid w:val="00464721"/>
    <w:rsid w:val="00464C35"/>
    <w:rsid w:val="00464E1C"/>
    <w:rsid w:val="00464E66"/>
    <w:rsid w:val="00464E8F"/>
    <w:rsid w:val="00465003"/>
    <w:rsid w:val="0046504F"/>
    <w:rsid w:val="0046517E"/>
    <w:rsid w:val="004651F0"/>
    <w:rsid w:val="004652DB"/>
    <w:rsid w:val="004653BD"/>
    <w:rsid w:val="004654F6"/>
    <w:rsid w:val="004658AC"/>
    <w:rsid w:val="00465A8F"/>
    <w:rsid w:val="00465B8F"/>
    <w:rsid w:val="00465DB7"/>
    <w:rsid w:val="00465F6C"/>
    <w:rsid w:val="0046632F"/>
    <w:rsid w:val="004665D9"/>
    <w:rsid w:val="00466D8A"/>
    <w:rsid w:val="00467054"/>
    <w:rsid w:val="0046748B"/>
    <w:rsid w:val="00467664"/>
    <w:rsid w:val="004679E5"/>
    <w:rsid w:val="00467AF2"/>
    <w:rsid w:val="00467FF1"/>
    <w:rsid w:val="004700BB"/>
    <w:rsid w:val="0047020D"/>
    <w:rsid w:val="0047052F"/>
    <w:rsid w:val="00470531"/>
    <w:rsid w:val="00470567"/>
    <w:rsid w:val="004705AB"/>
    <w:rsid w:val="004705C7"/>
    <w:rsid w:val="0047080C"/>
    <w:rsid w:val="00470AAF"/>
    <w:rsid w:val="00470AB7"/>
    <w:rsid w:val="00470B3A"/>
    <w:rsid w:val="00470F5C"/>
    <w:rsid w:val="0047125D"/>
    <w:rsid w:val="004714A4"/>
    <w:rsid w:val="004714E9"/>
    <w:rsid w:val="00471718"/>
    <w:rsid w:val="00471A85"/>
    <w:rsid w:val="00471AA5"/>
    <w:rsid w:val="00471CD5"/>
    <w:rsid w:val="00471DF5"/>
    <w:rsid w:val="00471F72"/>
    <w:rsid w:val="00472066"/>
    <w:rsid w:val="0047211D"/>
    <w:rsid w:val="0047212A"/>
    <w:rsid w:val="00472973"/>
    <w:rsid w:val="00472E46"/>
    <w:rsid w:val="00473129"/>
    <w:rsid w:val="0047328D"/>
    <w:rsid w:val="00473534"/>
    <w:rsid w:val="00473752"/>
    <w:rsid w:val="00473DAB"/>
    <w:rsid w:val="00473DAF"/>
    <w:rsid w:val="00473DD0"/>
    <w:rsid w:val="004740C3"/>
    <w:rsid w:val="0047414C"/>
    <w:rsid w:val="0047415F"/>
    <w:rsid w:val="004742B2"/>
    <w:rsid w:val="004742BD"/>
    <w:rsid w:val="0047469F"/>
    <w:rsid w:val="004746F9"/>
    <w:rsid w:val="0047475B"/>
    <w:rsid w:val="0047481D"/>
    <w:rsid w:val="00474AC2"/>
    <w:rsid w:val="00474B40"/>
    <w:rsid w:val="00474B6F"/>
    <w:rsid w:val="00474B9F"/>
    <w:rsid w:val="00474E6D"/>
    <w:rsid w:val="004751B1"/>
    <w:rsid w:val="004751F8"/>
    <w:rsid w:val="004752BA"/>
    <w:rsid w:val="004753A3"/>
    <w:rsid w:val="00475403"/>
    <w:rsid w:val="00475425"/>
    <w:rsid w:val="00475520"/>
    <w:rsid w:val="004757A6"/>
    <w:rsid w:val="00475880"/>
    <w:rsid w:val="00475C65"/>
    <w:rsid w:val="00475EF9"/>
    <w:rsid w:val="00476274"/>
    <w:rsid w:val="004762AA"/>
    <w:rsid w:val="004762FA"/>
    <w:rsid w:val="00476300"/>
    <w:rsid w:val="00476BEB"/>
    <w:rsid w:val="00476C78"/>
    <w:rsid w:val="00476CB3"/>
    <w:rsid w:val="00476CBD"/>
    <w:rsid w:val="00477029"/>
    <w:rsid w:val="0047703A"/>
    <w:rsid w:val="004771C0"/>
    <w:rsid w:val="00477255"/>
    <w:rsid w:val="00477384"/>
    <w:rsid w:val="004776AA"/>
    <w:rsid w:val="0047780E"/>
    <w:rsid w:val="00477A1A"/>
    <w:rsid w:val="00477B18"/>
    <w:rsid w:val="00477B2A"/>
    <w:rsid w:val="00477B4F"/>
    <w:rsid w:val="00477B6E"/>
    <w:rsid w:val="00477D46"/>
    <w:rsid w:val="00477DDC"/>
    <w:rsid w:val="00477E02"/>
    <w:rsid w:val="00480041"/>
    <w:rsid w:val="004803BA"/>
    <w:rsid w:val="00480CC4"/>
    <w:rsid w:val="00480F11"/>
    <w:rsid w:val="00481837"/>
    <w:rsid w:val="00481EDA"/>
    <w:rsid w:val="0048208E"/>
    <w:rsid w:val="00482117"/>
    <w:rsid w:val="00482189"/>
    <w:rsid w:val="004824D8"/>
    <w:rsid w:val="00482656"/>
    <w:rsid w:val="004828EF"/>
    <w:rsid w:val="00482C88"/>
    <w:rsid w:val="00482D0E"/>
    <w:rsid w:val="00482F4D"/>
    <w:rsid w:val="00482FDC"/>
    <w:rsid w:val="00483063"/>
    <w:rsid w:val="004831AF"/>
    <w:rsid w:val="004831BB"/>
    <w:rsid w:val="0048332F"/>
    <w:rsid w:val="00483516"/>
    <w:rsid w:val="004837EF"/>
    <w:rsid w:val="00483D20"/>
    <w:rsid w:val="00483E7D"/>
    <w:rsid w:val="00483EA1"/>
    <w:rsid w:val="00483FFC"/>
    <w:rsid w:val="0048433F"/>
    <w:rsid w:val="00484551"/>
    <w:rsid w:val="0048466B"/>
    <w:rsid w:val="00484729"/>
    <w:rsid w:val="0048481C"/>
    <w:rsid w:val="00484820"/>
    <w:rsid w:val="00484947"/>
    <w:rsid w:val="00484AA0"/>
    <w:rsid w:val="00484EBB"/>
    <w:rsid w:val="00484FA6"/>
    <w:rsid w:val="004851BA"/>
    <w:rsid w:val="00485360"/>
    <w:rsid w:val="00485856"/>
    <w:rsid w:val="00485C8B"/>
    <w:rsid w:val="00485CBF"/>
    <w:rsid w:val="00486025"/>
    <w:rsid w:val="0048617D"/>
    <w:rsid w:val="0048661B"/>
    <w:rsid w:val="0048695E"/>
    <w:rsid w:val="00486978"/>
    <w:rsid w:val="00486ACC"/>
    <w:rsid w:val="00486BA2"/>
    <w:rsid w:val="00486E48"/>
    <w:rsid w:val="00486E5A"/>
    <w:rsid w:val="004870D7"/>
    <w:rsid w:val="004871B4"/>
    <w:rsid w:val="00487407"/>
    <w:rsid w:val="004874A1"/>
    <w:rsid w:val="00487546"/>
    <w:rsid w:val="004878A7"/>
    <w:rsid w:val="004878E7"/>
    <w:rsid w:val="004879B6"/>
    <w:rsid w:val="00487AD0"/>
    <w:rsid w:val="00487EB1"/>
    <w:rsid w:val="00487EF6"/>
    <w:rsid w:val="00487F6C"/>
    <w:rsid w:val="00487F72"/>
    <w:rsid w:val="0049045F"/>
    <w:rsid w:val="00490484"/>
    <w:rsid w:val="00490812"/>
    <w:rsid w:val="00490CD7"/>
    <w:rsid w:val="00490DE2"/>
    <w:rsid w:val="00491073"/>
    <w:rsid w:val="00491416"/>
    <w:rsid w:val="00491604"/>
    <w:rsid w:val="00491916"/>
    <w:rsid w:val="004919E6"/>
    <w:rsid w:val="00491A44"/>
    <w:rsid w:val="00491C27"/>
    <w:rsid w:val="00491F6C"/>
    <w:rsid w:val="00491F70"/>
    <w:rsid w:val="00492441"/>
    <w:rsid w:val="004925B6"/>
    <w:rsid w:val="004925F9"/>
    <w:rsid w:val="004926F0"/>
    <w:rsid w:val="00492992"/>
    <w:rsid w:val="00492BAC"/>
    <w:rsid w:val="00493450"/>
    <w:rsid w:val="00493514"/>
    <w:rsid w:val="00493687"/>
    <w:rsid w:val="00493CF3"/>
    <w:rsid w:val="00493DAC"/>
    <w:rsid w:val="00493DCD"/>
    <w:rsid w:val="00493FED"/>
    <w:rsid w:val="004940A5"/>
    <w:rsid w:val="004948C9"/>
    <w:rsid w:val="00494953"/>
    <w:rsid w:val="00494B46"/>
    <w:rsid w:val="00494C7F"/>
    <w:rsid w:val="00494E66"/>
    <w:rsid w:val="00494FC6"/>
    <w:rsid w:val="004953F3"/>
    <w:rsid w:val="004954CE"/>
    <w:rsid w:val="004955E0"/>
    <w:rsid w:val="00495637"/>
    <w:rsid w:val="0049569F"/>
    <w:rsid w:val="00495726"/>
    <w:rsid w:val="004958D6"/>
    <w:rsid w:val="00495C8A"/>
    <w:rsid w:val="00495FB7"/>
    <w:rsid w:val="0049614A"/>
    <w:rsid w:val="00496313"/>
    <w:rsid w:val="004963CC"/>
    <w:rsid w:val="004966DD"/>
    <w:rsid w:val="00496B9D"/>
    <w:rsid w:val="00496C0E"/>
    <w:rsid w:val="00496DA4"/>
    <w:rsid w:val="00496E0C"/>
    <w:rsid w:val="00496E7D"/>
    <w:rsid w:val="0049706D"/>
    <w:rsid w:val="0049708A"/>
    <w:rsid w:val="00497620"/>
    <w:rsid w:val="00497F78"/>
    <w:rsid w:val="004A02AF"/>
    <w:rsid w:val="004A0749"/>
    <w:rsid w:val="004A081D"/>
    <w:rsid w:val="004A08F4"/>
    <w:rsid w:val="004A09C6"/>
    <w:rsid w:val="004A0A9D"/>
    <w:rsid w:val="004A0AF3"/>
    <w:rsid w:val="004A0AFC"/>
    <w:rsid w:val="004A0E47"/>
    <w:rsid w:val="004A0ED7"/>
    <w:rsid w:val="004A11FD"/>
    <w:rsid w:val="004A1457"/>
    <w:rsid w:val="004A14C1"/>
    <w:rsid w:val="004A15B1"/>
    <w:rsid w:val="004A195D"/>
    <w:rsid w:val="004A19D1"/>
    <w:rsid w:val="004A2211"/>
    <w:rsid w:val="004A2278"/>
    <w:rsid w:val="004A2305"/>
    <w:rsid w:val="004A2357"/>
    <w:rsid w:val="004A23AA"/>
    <w:rsid w:val="004A23C3"/>
    <w:rsid w:val="004A241B"/>
    <w:rsid w:val="004A291A"/>
    <w:rsid w:val="004A2AC0"/>
    <w:rsid w:val="004A2AE7"/>
    <w:rsid w:val="004A2B42"/>
    <w:rsid w:val="004A2F1D"/>
    <w:rsid w:val="004A30B1"/>
    <w:rsid w:val="004A33E1"/>
    <w:rsid w:val="004A3E19"/>
    <w:rsid w:val="004A3E83"/>
    <w:rsid w:val="004A4172"/>
    <w:rsid w:val="004A42AD"/>
    <w:rsid w:val="004A4570"/>
    <w:rsid w:val="004A4753"/>
    <w:rsid w:val="004A485A"/>
    <w:rsid w:val="004A4927"/>
    <w:rsid w:val="004A49A5"/>
    <w:rsid w:val="004A4BD1"/>
    <w:rsid w:val="004A4C35"/>
    <w:rsid w:val="004A4D12"/>
    <w:rsid w:val="004A4E29"/>
    <w:rsid w:val="004A5108"/>
    <w:rsid w:val="004A521E"/>
    <w:rsid w:val="004A53D4"/>
    <w:rsid w:val="004A55F1"/>
    <w:rsid w:val="004A57B2"/>
    <w:rsid w:val="004A57D0"/>
    <w:rsid w:val="004A5926"/>
    <w:rsid w:val="004A59D3"/>
    <w:rsid w:val="004A5B52"/>
    <w:rsid w:val="004A5D0B"/>
    <w:rsid w:val="004A5D1C"/>
    <w:rsid w:val="004A5D7E"/>
    <w:rsid w:val="004A5E30"/>
    <w:rsid w:val="004A5F1D"/>
    <w:rsid w:val="004A68BC"/>
    <w:rsid w:val="004A6982"/>
    <w:rsid w:val="004A69F5"/>
    <w:rsid w:val="004A6DB4"/>
    <w:rsid w:val="004A6FE0"/>
    <w:rsid w:val="004A70D5"/>
    <w:rsid w:val="004A741F"/>
    <w:rsid w:val="004A758E"/>
    <w:rsid w:val="004A7868"/>
    <w:rsid w:val="004A78B2"/>
    <w:rsid w:val="004A7938"/>
    <w:rsid w:val="004A7A2A"/>
    <w:rsid w:val="004A7AA9"/>
    <w:rsid w:val="004A7ABD"/>
    <w:rsid w:val="004A7CB1"/>
    <w:rsid w:val="004A7D2A"/>
    <w:rsid w:val="004A7D96"/>
    <w:rsid w:val="004B0011"/>
    <w:rsid w:val="004B023D"/>
    <w:rsid w:val="004B04BA"/>
    <w:rsid w:val="004B0780"/>
    <w:rsid w:val="004B0869"/>
    <w:rsid w:val="004B097A"/>
    <w:rsid w:val="004B0B5C"/>
    <w:rsid w:val="004B0BE6"/>
    <w:rsid w:val="004B0C36"/>
    <w:rsid w:val="004B0C78"/>
    <w:rsid w:val="004B0D4C"/>
    <w:rsid w:val="004B0EBE"/>
    <w:rsid w:val="004B0ED2"/>
    <w:rsid w:val="004B0EF2"/>
    <w:rsid w:val="004B105D"/>
    <w:rsid w:val="004B190C"/>
    <w:rsid w:val="004B197F"/>
    <w:rsid w:val="004B1DF0"/>
    <w:rsid w:val="004B1E05"/>
    <w:rsid w:val="004B25DB"/>
    <w:rsid w:val="004B265A"/>
    <w:rsid w:val="004B2939"/>
    <w:rsid w:val="004B2AAC"/>
    <w:rsid w:val="004B2C39"/>
    <w:rsid w:val="004B2CEB"/>
    <w:rsid w:val="004B3255"/>
    <w:rsid w:val="004B3968"/>
    <w:rsid w:val="004B3B7D"/>
    <w:rsid w:val="004B3C2C"/>
    <w:rsid w:val="004B3D24"/>
    <w:rsid w:val="004B3DE3"/>
    <w:rsid w:val="004B4201"/>
    <w:rsid w:val="004B4759"/>
    <w:rsid w:val="004B4A31"/>
    <w:rsid w:val="004B4A6F"/>
    <w:rsid w:val="004B4DA4"/>
    <w:rsid w:val="004B5029"/>
    <w:rsid w:val="004B508D"/>
    <w:rsid w:val="004B5335"/>
    <w:rsid w:val="004B56E3"/>
    <w:rsid w:val="004B593F"/>
    <w:rsid w:val="004B595F"/>
    <w:rsid w:val="004B5A10"/>
    <w:rsid w:val="004B5B92"/>
    <w:rsid w:val="004B5BA3"/>
    <w:rsid w:val="004B5E9C"/>
    <w:rsid w:val="004B5FAF"/>
    <w:rsid w:val="004B61F8"/>
    <w:rsid w:val="004B671A"/>
    <w:rsid w:val="004B6DD5"/>
    <w:rsid w:val="004B6E0A"/>
    <w:rsid w:val="004B6F41"/>
    <w:rsid w:val="004B7009"/>
    <w:rsid w:val="004B7102"/>
    <w:rsid w:val="004B718C"/>
    <w:rsid w:val="004B720A"/>
    <w:rsid w:val="004B72AD"/>
    <w:rsid w:val="004B7329"/>
    <w:rsid w:val="004B7343"/>
    <w:rsid w:val="004B7556"/>
    <w:rsid w:val="004B77C6"/>
    <w:rsid w:val="004B782B"/>
    <w:rsid w:val="004B7894"/>
    <w:rsid w:val="004B78CC"/>
    <w:rsid w:val="004B7C70"/>
    <w:rsid w:val="004B7D99"/>
    <w:rsid w:val="004B7E46"/>
    <w:rsid w:val="004C031B"/>
    <w:rsid w:val="004C037D"/>
    <w:rsid w:val="004C0929"/>
    <w:rsid w:val="004C0A1F"/>
    <w:rsid w:val="004C0B1B"/>
    <w:rsid w:val="004C0BE7"/>
    <w:rsid w:val="004C0C21"/>
    <w:rsid w:val="004C0C51"/>
    <w:rsid w:val="004C0D4F"/>
    <w:rsid w:val="004C0D6A"/>
    <w:rsid w:val="004C1370"/>
    <w:rsid w:val="004C15BF"/>
    <w:rsid w:val="004C170C"/>
    <w:rsid w:val="004C1A5A"/>
    <w:rsid w:val="004C1A8D"/>
    <w:rsid w:val="004C1AF2"/>
    <w:rsid w:val="004C1B71"/>
    <w:rsid w:val="004C1B92"/>
    <w:rsid w:val="004C1CA8"/>
    <w:rsid w:val="004C1DA0"/>
    <w:rsid w:val="004C2098"/>
    <w:rsid w:val="004C2189"/>
    <w:rsid w:val="004C262A"/>
    <w:rsid w:val="004C2911"/>
    <w:rsid w:val="004C2B02"/>
    <w:rsid w:val="004C2C02"/>
    <w:rsid w:val="004C2C41"/>
    <w:rsid w:val="004C2EA7"/>
    <w:rsid w:val="004C323E"/>
    <w:rsid w:val="004C3322"/>
    <w:rsid w:val="004C35AB"/>
    <w:rsid w:val="004C3D1C"/>
    <w:rsid w:val="004C3F0F"/>
    <w:rsid w:val="004C4015"/>
    <w:rsid w:val="004C42D3"/>
    <w:rsid w:val="004C48E6"/>
    <w:rsid w:val="004C4DED"/>
    <w:rsid w:val="004C4EE9"/>
    <w:rsid w:val="004C5071"/>
    <w:rsid w:val="004C5225"/>
    <w:rsid w:val="004C5389"/>
    <w:rsid w:val="004C5395"/>
    <w:rsid w:val="004C55FF"/>
    <w:rsid w:val="004C587F"/>
    <w:rsid w:val="004C58EB"/>
    <w:rsid w:val="004C5AE3"/>
    <w:rsid w:val="004C60AD"/>
    <w:rsid w:val="004C6D99"/>
    <w:rsid w:val="004C719F"/>
    <w:rsid w:val="004C726F"/>
    <w:rsid w:val="004C7590"/>
    <w:rsid w:val="004C79D4"/>
    <w:rsid w:val="004C7B39"/>
    <w:rsid w:val="004C7B6D"/>
    <w:rsid w:val="004C7B74"/>
    <w:rsid w:val="004C7BAF"/>
    <w:rsid w:val="004C7BC3"/>
    <w:rsid w:val="004C7BF1"/>
    <w:rsid w:val="004C7D0F"/>
    <w:rsid w:val="004C7E47"/>
    <w:rsid w:val="004C7FAC"/>
    <w:rsid w:val="004D0146"/>
    <w:rsid w:val="004D0251"/>
    <w:rsid w:val="004D025D"/>
    <w:rsid w:val="004D033F"/>
    <w:rsid w:val="004D08F2"/>
    <w:rsid w:val="004D1002"/>
    <w:rsid w:val="004D1200"/>
    <w:rsid w:val="004D1458"/>
    <w:rsid w:val="004D15BB"/>
    <w:rsid w:val="004D169D"/>
    <w:rsid w:val="004D175B"/>
    <w:rsid w:val="004D17A9"/>
    <w:rsid w:val="004D19AB"/>
    <w:rsid w:val="004D19BD"/>
    <w:rsid w:val="004D1D78"/>
    <w:rsid w:val="004D1D7C"/>
    <w:rsid w:val="004D240E"/>
    <w:rsid w:val="004D2497"/>
    <w:rsid w:val="004D24C0"/>
    <w:rsid w:val="004D2BD1"/>
    <w:rsid w:val="004D2C11"/>
    <w:rsid w:val="004D2CB2"/>
    <w:rsid w:val="004D311F"/>
    <w:rsid w:val="004D3414"/>
    <w:rsid w:val="004D36D9"/>
    <w:rsid w:val="004D3773"/>
    <w:rsid w:val="004D387B"/>
    <w:rsid w:val="004D3899"/>
    <w:rsid w:val="004D39F8"/>
    <w:rsid w:val="004D3C9E"/>
    <w:rsid w:val="004D3F01"/>
    <w:rsid w:val="004D4005"/>
    <w:rsid w:val="004D4090"/>
    <w:rsid w:val="004D44AC"/>
    <w:rsid w:val="004D45D2"/>
    <w:rsid w:val="004D4CB8"/>
    <w:rsid w:val="004D5004"/>
    <w:rsid w:val="004D51B2"/>
    <w:rsid w:val="004D51F2"/>
    <w:rsid w:val="004D5535"/>
    <w:rsid w:val="004D5745"/>
    <w:rsid w:val="004D57F8"/>
    <w:rsid w:val="004D596B"/>
    <w:rsid w:val="004D59C2"/>
    <w:rsid w:val="004D5AF6"/>
    <w:rsid w:val="004D5C02"/>
    <w:rsid w:val="004D5CB6"/>
    <w:rsid w:val="004D5D28"/>
    <w:rsid w:val="004D5E00"/>
    <w:rsid w:val="004D6114"/>
    <w:rsid w:val="004D61C0"/>
    <w:rsid w:val="004D6282"/>
    <w:rsid w:val="004D63BF"/>
    <w:rsid w:val="004D651A"/>
    <w:rsid w:val="004D65B3"/>
    <w:rsid w:val="004D6680"/>
    <w:rsid w:val="004D6749"/>
    <w:rsid w:val="004D70BB"/>
    <w:rsid w:val="004D714E"/>
    <w:rsid w:val="004D7208"/>
    <w:rsid w:val="004D7501"/>
    <w:rsid w:val="004D7706"/>
    <w:rsid w:val="004D7DD7"/>
    <w:rsid w:val="004D7E0C"/>
    <w:rsid w:val="004D7E70"/>
    <w:rsid w:val="004D7FE2"/>
    <w:rsid w:val="004E0000"/>
    <w:rsid w:val="004E014F"/>
    <w:rsid w:val="004E0399"/>
    <w:rsid w:val="004E0908"/>
    <w:rsid w:val="004E0C34"/>
    <w:rsid w:val="004E0D2C"/>
    <w:rsid w:val="004E0D3B"/>
    <w:rsid w:val="004E0D5D"/>
    <w:rsid w:val="004E13A3"/>
    <w:rsid w:val="004E1422"/>
    <w:rsid w:val="004E1622"/>
    <w:rsid w:val="004E1919"/>
    <w:rsid w:val="004E2564"/>
    <w:rsid w:val="004E26EA"/>
    <w:rsid w:val="004E2EDC"/>
    <w:rsid w:val="004E30C0"/>
    <w:rsid w:val="004E3265"/>
    <w:rsid w:val="004E3382"/>
    <w:rsid w:val="004E33B7"/>
    <w:rsid w:val="004E3565"/>
    <w:rsid w:val="004E361E"/>
    <w:rsid w:val="004E3B95"/>
    <w:rsid w:val="004E4129"/>
    <w:rsid w:val="004E42AD"/>
    <w:rsid w:val="004E4482"/>
    <w:rsid w:val="004E4667"/>
    <w:rsid w:val="004E4703"/>
    <w:rsid w:val="004E48CB"/>
    <w:rsid w:val="004E4BD5"/>
    <w:rsid w:val="004E4D44"/>
    <w:rsid w:val="004E4D78"/>
    <w:rsid w:val="004E4E8C"/>
    <w:rsid w:val="004E4EF6"/>
    <w:rsid w:val="004E50F3"/>
    <w:rsid w:val="004E51DF"/>
    <w:rsid w:val="004E5316"/>
    <w:rsid w:val="004E53DC"/>
    <w:rsid w:val="004E53EC"/>
    <w:rsid w:val="004E5572"/>
    <w:rsid w:val="004E5601"/>
    <w:rsid w:val="004E5617"/>
    <w:rsid w:val="004E56E9"/>
    <w:rsid w:val="004E5820"/>
    <w:rsid w:val="004E5920"/>
    <w:rsid w:val="004E5985"/>
    <w:rsid w:val="004E5A99"/>
    <w:rsid w:val="004E5C48"/>
    <w:rsid w:val="004E6041"/>
    <w:rsid w:val="004E660E"/>
    <w:rsid w:val="004E662C"/>
    <w:rsid w:val="004E667D"/>
    <w:rsid w:val="004E66ED"/>
    <w:rsid w:val="004E6AF0"/>
    <w:rsid w:val="004E6C26"/>
    <w:rsid w:val="004E6C96"/>
    <w:rsid w:val="004E6E04"/>
    <w:rsid w:val="004E7141"/>
    <w:rsid w:val="004E7330"/>
    <w:rsid w:val="004E767B"/>
    <w:rsid w:val="004E79D3"/>
    <w:rsid w:val="004E7A0E"/>
    <w:rsid w:val="004F00D5"/>
    <w:rsid w:val="004F08FE"/>
    <w:rsid w:val="004F0C79"/>
    <w:rsid w:val="004F0D38"/>
    <w:rsid w:val="004F0F21"/>
    <w:rsid w:val="004F1004"/>
    <w:rsid w:val="004F1072"/>
    <w:rsid w:val="004F1105"/>
    <w:rsid w:val="004F1295"/>
    <w:rsid w:val="004F138D"/>
    <w:rsid w:val="004F146B"/>
    <w:rsid w:val="004F15AB"/>
    <w:rsid w:val="004F1624"/>
    <w:rsid w:val="004F16AC"/>
    <w:rsid w:val="004F16C2"/>
    <w:rsid w:val="004F16DD"/>
    <w:rsid w:val="004F1993"/>
    <w:rsid w:val="004F1A7B"/>
    <w:rsid w:val="004F1F86"/>
    <w:rsid w:val="004F2087"/>
    <w:rsid w:val="004F2557"/>
    <w:rsid w:val="004F25B7"/>
    <w:rsid w:val="004F264C"/>
    <w:rsid w:val="004F2673"/>
    <w:rsid w:val="004F28CE"/>
    <w:rsid w:val="004F2980"/>
    <w:rsid w:val="004F2ABC"/>
    <w:rsid w:val="004F2BD2"/>
    <w:rsid w:val="004F2C23"/>
    <w:rsid w:val="004F2FD7"/>
    <w:rsid w:val="004F3237"/>
    <w:rsid w:val="004F357B"/>
    <w:rsid w:val="004F38D3"/>
    <w:rsid w:val="004F39B2"/>
    <w:rsid w:val="004F40AE"/>
    <w:rsid w:val="004F447E"/>
    <w:rsid w:val="004F466D"/>
    <w:rsid w:val="004F4871"/>
    <w:rsid w:val="004F4974"/>
    <w:rsid w:val="004F49B7"/>
    <w:rsid w:val="004F4B17"/>
    <w:rsid w:val="004F4E35"/>
    <w:rsid w:val="004F4F21"/>
    <w:rsid w:val="004F566B"/>
    <w:rsid w:val="004F58E8"/>
    <w:rsid w:val="004F5958"/>
    <w:rsid w:val="004F5CFF"/>
    <w:rsid w:val="004F5EB4"/>
    <w:rsid w:val="004F6004"/>
    <w:rsid w:val="004F6015"/>
    <w:rsid w:val="004F6136"/>
    <w:rsid w:val="004F66FC"/>
    <w:rsid w:val="004F67A6"/>
    <w:rsid w:val="004F688A"/>
    <w:rsid w:val="004F6895"/>
    <w:rsid w:val="004F6905"/>
    <w:rsid w:val="004F6A28"/>
    <w:rsid w:val="004F6DEF"/>
    <w:rsid w:val="004F6EE0"/>
    <w:rsid w:val="004F733A"/>
    <w:rsid w:val="004F7487"/>
    <w:rsid w:val="004F7492"/>
    <w:rsid w:val="004F7869"/>
    <w:rsid w:val="004F79C3"/>
    <w:rsid w:val="005002EC"/>
    <w:rsid w:val="0050056D"/>
    <w:rsid w:val="005005A3"/>
    <w:rsid w:val="0050069A"/>
    <w:rsid w:val="00500842"/>
    <w:rsid w:val="00500924"/>
    <w:rsid w:val="00500A7D"/>
    <w:rsid w:val="00500C84"/>
    <w:rsid w:val="00500E11"/>
    <w:rsid w:val="00500E15"/>
    <w:rsid w:val="005012B1"/>
    <w:rsid w:val="005012D7"/>
    <w:rsid w:val="00501531"/>
    <w:rsid w:val="00501952"/>
    <w:rsid w:val="00501A7E"/>
    <w:rsid w:val="00501BB3"/>
    <w:rsid w:val="00501C80"/>
    <w:rsid w:val="005021CF"/>
    <w:rsid w:val="00502465"/>
    <w:rsid w:val="005025CE"/>
    <w:rsid w:val="0050269B"/>
    <w:rsid w:val="005026ED"/>
    <w:rsid w:val="005028B1"/>
    <w:rsid w:val="00503190"/>
    <w:rsid w:val="00503212"/>
    <w:rsid w:val="00503434"/>
    <w:rsid w:val="00503515"/>
    <w:rsid w:val="00503881"/>
    <w:rsid w:val="0050388A"/>
    <w:rsid w:val="00503935"/>
    <w:rsid w:val="00503C28"/>
    <w:rsid w:val="00503D56"/>
    <w:rsid w:val="00503EF0"/>
    <w:rsid w:val="00504052"/>
    <w:rsid w:val="00504177"/>
    <w:rsid w:val="0050419A"/>
    <w:rsid w:val="00504481"/>
    <w:rsid w:val="005044C7"/>
    <w:rsid w:val="0050478A"/>
    <w:rsid w:val="00504937"/>
    <w:rsid w:val="00504C66"/>
    <w:rsid w:val="00505227"/>
    <w:rsid w:val="00505272"/>
    <w:rsid w:val="00505555"/>
    <w:rsid w:val="0050576D"/>
    <w:rsid w:val="00505AF6"/>
    <w:rsid w:val="00505BD3"/>
    <w:rsid w:val="00505DC6"/>
    <w:rsid w:val="0050624C"/>
    <w:rsid w:val="005063A2"/>
    <w:rsid w:val="00506479"/>
    <w:rsid w:val="0050676A"/>
    <w:rsid w:val="00506AF9"/>
    <w:rsid w:val="00506BF9"/>
    <w:rsid w:val="00506E61"/>
    <w:rsid w:val="00506EA5"/>
    <w:rsid w:val="0050705D"/>
    <w:rsid w:val="005070FD"/>
    <w:rsid w:val="00507180"/>
    <w:rsid w:val="0050735D"/>
    <w:rsid w:val="00507427"/>
    <w:rsid w:val="0050754D"/>
    <w:rsid w:val="0050758F"/>
    <w:rsid w:val="005076AB"/>
    <w:rsid w:val="00507A56"/>
    <w:rsid w:val="00507C11"/>
    <w:rsid w:val="005102D7"/>
    <w:rsid w:val="005103C0"/>
    <w:rsid w:val="005104CF"/>
    <w:rsid w:val="00510776"/>
    <w:rsid w:val="005107A8"/>
    <w:rsid w:val="00510859"/>
    <w:rsid w:val="00510ADB"/>
    <w:rsid w:val="00510FA5"/>
    <w:rsid w:val="00511007"/>
    <w:rsid w:val="00511746"/>
    <w:rsid w:val="00511832"/>
    <w:rsid w:val="00511934"/>
    <w:rsid w:val="00511AE3"/>
    <w:rsid w:val="00512429"/>
    <w:rsid w:val="0051256A"/>
    <w:rsid w:val="0051272C"/>
    <w:rsid w:val="00512B0C"/>
    <w:rsid w:val="00512DD8"/>
    <w:rsid w:val="00512EB9"/>
    <w:rsid w:val="0051310B"/>
    <w:rsid w:val="00513294"/>
    <w:rsid w:val="00513315"/>
    <w:rsid w:val="00513391"/>
    <w:rsid w:val="0051380A"/>
    <w:rsid w:val="00513B7C"/>
    <w:rsid w:val="00513BC8"/>
    <w:rsid w:val="00513BF9"/>
    <w:rsid w:val="00513D20"/>
    <w:rsid w:val="00514071"/>
    <w:rsid w:val="0051409F"/>
    <w:rsid w:val="00514376"/>
    <w:rsid w:val="00514533"/>
    <w:rsid w:val="005145DD"/>
    <w:rsid w:val="0051471B"/>
    <w:rsid w:val="0051487E"/>
    <w:rsid w:val="00514ACC"/>
    <w:rsid w:val="00514B85"/>
    <w:rsid w:val="00514E55"/>
    <w:rsid w:val="00515013"/>
    <w:rsid w:val="00515168"/>
    <w:rsid w:val="005151B2"/>
    <w:rsid w:val="005152FE"/>
    <w:rsid w:val="005153B8"/>
    <w:rsid w:val="00515562"/>
    <w:rsid w:val="00515769"/>
    <w:rsid w:val="00515A7A"/>
    <w:rsid w:val="00515B08"/>
    <w:rsid w:val="00515D26"/>
    <w:rsid w:val="0051612C"/>
    <w:rsid w:val="00516193"/>
    <w:rsid w:val="00516318"/>
    <w:rsid w:val="00516654"/>
    <w:rsid w:val="005166D5"/>
    <w:rsid w:val="005166E7"/>
    <w:rsid w:val="005168BF"/>
    <w:rsid w:val="00516E9B"/>
    <w:rsid w:val="005176D6"/>
    <w:rsid w:val="00520198"/>
    <w:rsid w:val="005201EB"/>
    <w:rsid w:val="005202D5"/>
    <w:rsid w:val="00520570"/>
    <w:rsid w:val="00520909"/>
    <w:rsid w:val="00520AF0"/>
    <w:rsid w:val="00520AF6"/>
    <w:rsid w:val="00520CE5"/>
    <w:rsid w:val="00520E2B"/>
    <w:rsid w:val="0052125C"/>
    <w:rsid w:val="00521615"/>
    <w:rsid w:val="00521759"/>
    <w:rsid w:val="00521FC0"/>
    <w:rsid w:val="00521FDD"/>
    <w:rsid w:val="00522090"/>
    <w:rsid w:val="0052215C"/>
    <w:rsid w:val="00522204"/>
    <w:rsid w:val="0052252E"/>
    <w:rsid w:val="0052292B"/>
    <w:rsid w:val="00522F9C"/>
    <w:rsid w:val="00522F9D"/>
    <w:rsid w:val="00523170"/>
    <w:rsid w:val="00523244"/>
    <w:rsid w:val="00523259"/>
    <w:rsid w:val="0052348F"/>
    <w:rsid w:val="0052362D"/>
    <w:rsid w:val="00523725"/>
    <w:rsid w:val="0052379D"/>
    <w:rsid w:val="005237A7"/>
    <w:rsid w:val="005237A8"/>
    <w:rsid w:val="00523A1B"/>
    <w:rsid w:val="005240AD"/>
    <w:rsid w:val="005242DD"/>
    <w:rsid w:val="00524370"/>
    <w:rsid w:val="00524523"/>
    <w:rsid w:val="00524942"/>
    <w:rsid w:val="00524A83"/>
    <w:rsid w:val="00524B1B"/>
    <w:rsid w:val="00524C80"/>
    <w:rsid w:val="005251A3"/>
    <w:rsid w:val="00525299"/>
    <w:rsid w:val="0052534A"/>
    <w:rsid w:val="0052572D"/>
    <w:rsid w:val="005259D5"/>
    <w:rsid w:val="00525B6B"/>
    <w:rsid w:val="00525C0E"/>
    <w:rsid w:val="00525CDC"/>
    <w:rsid w:val="00525D80"/>
    <w:rsid w:val="00525F15"/>
    <w:rsid w:val="00525FA5"/>
    <w:rsid w:val="00525FBF"/>
    <w:rsid w:val="0052603D"/>
    <w:rsid w:val="005261C2"/>
    <w:rsid w:val="005261D4"/>
    <w:rsid w:val="005262F7"/>
    <w:rsid w:val="0052637E"/>
    <w:rsid w:val="005263A0"/>
    <w:rsid w:val="00526430"/>
    <w:rsid w:val="005266E4"/>
    <w:rsid w:val="00526826"/>
    <w:rsid w:val="00526887"/>
    <w:rsid w:val="00526941"/>
    <w:rsid w:val="00526CFB"/>
    <w:rsid w:val="00527088"/>
    <w:rsid w:val="005270BC"/>
    <w:rsid w:val="005274CC"/>
    <w:rsid w:val="00527BE6"/>
    <w:rsid w:val="00527DB3"/>
    <w:rsid w:val="00527EE5"/>
    <w:rsid w:val="0053075C"/>
    <w:rsid w:val="00530847"/>
    <w:rsid w:val="005309CF"/>
    <w:rsid w:val="00530B7E"/>
    <w:rsid w:val="00530E7D"/>
    <w:rsid w:val="00530EAF"/>
    <w:rsid w:val="0053100D"/>
    <w:rsid w:val="005311FE"/>
    <w:rsid w:val="00531685"/>
    <w:rsid w:val="00531794"/>
    <w:rsid w:val="00531A67"/>
    <w:rsid w:val="0053258F"/>
    <w:rsid w:val="00532CBD"/>
    <w:rsid w:val="00532D69"/>
    <w:rsid w:val="00532E52"/>
    <w:rsid w:val="00532F28"/>
    <w:rsid w:val="00533048"/>
    <w:rsid w:val="005332BD"/>
    <w:rsid w:val="00533575"/>
    <w:rsid w:val="0053359A"/>
    <w:rsid w:val="005336CD"/>
    <w:rsid w:val="00533808"/>
    <w:rsid w:val="00533BA9"/>
    <w:rsid w:val="00534032"/>
    <w:rsid w:val="00534216"/>
    <w:rsid w:val="005343FB"/>
    <w:rsid w:val="005345BC"/>
    <w:rsid w:val="00534A87"/>
    <w:rsid w:val="00534ECD"/>
    <w:rsid w:val="005351CD"/>
    <w:rsid w:val="00535212"/>
    <w:rsid w:val="00535480"/>
    <w:rsid w:val="00535C8E"/>
    <w:rsid w:val="00535FDF"/>
    <w:rsid w:val="005360BB"/>
    <w:rsid w:val="0053625D"/>
    <w:rsid w:val="005362C6"/>
    <w:rsid w:val="005364E4"/>
    <w:rsid w:val="005367C1"/>
    <w:rsid w:val="00536E3D"/>
    <w:rsid w:val="005370AD"/>
    <w:rsid w:val="00537255"/>
    <w:rsid w:val="005372F2"/>
    <w:rsid w:val="00537495"/>
    <w:rsid w:val="005374E6"/>
    <w:rsid w:val="005376E7"/>
    <w:rsid w:val="00537905"/>
    <w:rsid w:val="00537DB1"/>
    <w:rsid w:val="005408D9"/>
    <w:rsid w:val="005409E8"/>
    <w:rsid w:val="00540A0E"/>
    <w:rsid w:val="00540DCA"/>
    <w:rsid w:val="00540EDB"/>
    <w:rsid w:val="00540FED"/>
    <w:rsid w:val="005410A4"/>
    <w:rsid w:val="005416FC"/>
    <w:rsid w:val="00541BEE"/>
    <w:rsid w:val="00541F2E"/>
    <w:rsid w:val="00541F65"/>
    <w:rsid w:val="00542102"/>
    <w:rsid w:val="0054248F"/>
    <w:rsid w:val="005425EE"/>
    <w:rsid w:val="0054281F"/>
    <w:rsid w:val="0054283E"/>
    <w:rsid w:val="0054294F"/>
    <w:rsid w:val="00542960"/>
    <w:rsid w:val="00542AC8"/>
    <w:rsid w:val="00542C35"/>
    <w:rsid w:val="00542D70"/>
    <w:rsid w:val="00543205"/>
    <w:rsid w:val="00543586"/>
    <w:rsid w:val="00543733"/>
    <w:rsid w:val="005438D7"/>
    <w:rsid w:val="00543AB1"/>
    <w:rsid w:val="00543CF7"/>
    <w:rsid w:val="00543D58"/>
    <w:rsid w:val="00543EEE"/>
    <w:rsid w:val="0054406B"/>
    <w:rsid w:val="00544091"/>
    <w:rsid w:val="0054434F"/>
    <w:rsid w:val="005447F1"/>
    <w:rsid w:val="0054481A"/>
    <w:rsid w:val="00544869"/>
    <w:rsid w:val="005448AD"/>
    <w:rsid w:val="00544A0E"/>
    <w:rsid w:val="00544BA5"/>
    <w:rsid w:val="00544DAB"/>
    <w:rsid w:val="00545452"/>
    <w:rsid w:val="005454A2"/>
    <w:rsid w:val="005454E7"/>
    <w:rsid w:val="00545797"/>
    <w:rsid w:val="005457F0"/>
    <w:rsid w:val="00545889"/>
    <w:rsid w:val="00545A05"/>
    <w:rsid w:val="00545E30"/>
    <w:rsid w:val="00546043"/>
    <w:rsid w:val="005460AF"/>
    <w:rsid w:val="00546321"/>
    <w:rsid w:val="0054632E"/>
    <w:rsid w:val="00546383"/>
    <w:rsid w:val="005464CA"/>
    <w:rsid w:val="0054675B"/>
    <w:rsid w:val="005467AD"/>
    <w:rsid w:val="005467E5"/>
    <w:rsid w:val="00546C74"/>
    <w:rsid w:val="00546DDF"/>
    <w:rsid w:val="00547002"/>
    <w:rsid w:val="005475FF"/>
    <w:rsid w:val="0054763E"/>
    <w:rsid w:val="00547A3C"/>
    <w:rsid w:val="00547AB8"/>
    <w:rsid w:val="00547B09"/>
    <w:rsid w:val="00547B95"/>
    <w:rsid w:val="00547BE6"/>
    <w:rsid w:val="00547CF8"/>
    <w:rsid w:val="00547D75"/>
    <w:rsid w:val="00547EA5"/>
    <w:rsid w:val="00550140"/>
    <w:rsid w:val="005502FE"/>
    <w:rsid w:val="0055031B"/>
    <w:rsid w:val="0055075B"/>
    <w:rsid w:val="00550AD4"/>
    <w:rsid w:val="00550BC8"/>
    <w:rsid w:val="00550BD9"/>
    <w:rsid w:val="00550DF8"/>
    <w:rsid w:val="005510CF"/>
    <w:rsid w:val="00551242"/>
    <w:rsid w:val="00551477"/>
    <w:rsid w:val="00551663"/>
    <w:rsid w:val="0055166A"/>
    <w:rsid w:val="00551686"/>
    <w:rsid w:val="00551BBB"/>
    <w:rsid w:val="00551CF7"/>
    <w:rsid w:val="00551D02"/>
    <w:rsid w:val="00551E42"/>
    <w:rsid w:val="00552162"/>
    <w:rsid w:val="0055245C"/>
    <w:rsid w:val="00552886"/>
    <w:rsid w:val="005528F4"/>
    <w:rsid w:val="00552F84"/>
    <w:rsid w:val="00553055"/>
    <w:rsid w:val="005534CD"/>
    <w:rsid w:val="00553521"/>
    <w:rsid w:val="00553685"/>
    <w:rsid w:val="005539C7"/>
    <w:rsid w:val="00553C4C"/>
    <w:rsid w:val="00553C5B"/>
    <w:rsid w:val="00554415"/>
    <w:rsid w:val="00554567"/>
    <w:rsid w:val="00554A94"/>
    <w:rsid w:val="00554D65"/>
    <w:rsid w:val="00554E42"/>
    <w:rsid w:val="00555420"/>
    <w:rsid w:val="005555A1"/>
    <w:rsid w:val="00555662"/>
    <w:rsid w:val="005558AF"/>
    <w:rsid w:val="00555D86"/>
    <w:rsid w:val="00555DC9"/>
    <w:rsid w:val="00555E29"/>
    <w:rsid w:val="00556151"/>
    <w:rsid w:val="00556282"/>
    <w:rsid w:val="0055637F"/>
    <w:rsid w:val="005565BA"/>
    <w:rsid w:val="005565CB"/>
    <w:rsid w:val="00556723"/>
    <w:rsid w:val="00556833"/>
    <w:rsid w:val="0055690C"/>
    <w:rsid w:val="00556944"/>
    <w:rsid w:val="0055695B"/>
    <w:rsid w:val="00556CE3"/>
    <w:rsid w:val="00556E8D"/>
    <w:rsid w:val="00556FAE"/>
    <w:rsid w:val="00556FBB"/>
    <w:rsid w:val="00557060"/>
    <w:rsid w:val="0055758C"/>
    <w:rsid w:val="005575C8"/>
    <w:rsid w:val="00557768"/>
    <w:rsid w:val="00557AAC"/>
    <w:rsid w:val="00557AD6"/>
    <w:rsid w:val="00557F0C"/>
    <w:rsid w:val="0056034E"/>
    <w:rsid w:val="005605E8"/>
    <w:rsid w:val="00560667"/>
    <w:rsid w:val="00560CCD"/>
    <w:rsid w:val="00560DD4"/>
    <w:rsid w:val="00560F0E"/>
    <w:rsid w:val="0056104C"/>
    <w:rsid w:val="00561123"/>
    <w:rsid w:val="0056122A"/>
    <w:rsid w:val="00561537"/>
    <w:rsid w:val="005615D8"/>
    <w:rsid w:val="00561693"/>
    <w:rsid w:val="00561716"/>
    <w:rsid w:val="00561810"/>
    <w:rsid w:val="00561898"/>
    <w:rsid w:val="00561A2C"/>
    <w:rsid w:val="00561CB6"/>
    <w:rsid w:val="00561DEA"/>
    <w:rsid w:val="00561EAD"/>
    <w:rsid w:val="00562363"/>
    <w:rsid w:val="00562A95"/>
    <w:rsid w:val="00562BCA"/>
    <w:rsid w:val="00562CFC"/>
    <w:rsid w:val="0056328A"/>
    <w:rsid w:val="00563606"/>
    <w:rsid w:val="005636A4"/>
    <w:rsid w:val="005636AF"/>
    <w:rsid w:val="005639E0"/>
    <w:rsid w:val="00563AD9"/>
    <w:rsid w:val="00563C90"/>
    <w:rsid w:val="00564117"/>
    <w:rsid w:val="00564284"/>
    <w:rsid w:val="0056444C"/>
    <w:rsid w:val="00564C1F"/>
    <w:rsid w:val="00564F40"/>
    <w:rsid w:val="00564FE3"/>
    <w:rsid w:val="0056547D"/>
    <w:rsid w:val="00565600"/>
    <w:rsid w:val="00565659"/>
    <w:rsid w:val="00565A3F"/>
    <w:rsid w:val="00565BE5"/>
    <w:rsid w:val="00565C75"/>
    <w:rsid w:val="00565D7E"/>
    <w:rsid w:val="00565F05"/>
    <w:rsid w:val="00566337"/>
    <w:rsid w:val="00566398"/>
    <w:rsid w:val="00566599"/>
    <w:rsid w:val="005667F4"/>
    <w:rsid w:val="00566827"/>
    <w:rsid w:val="00566887"/>
    <w:rsid w:val="00566C1D"/>
    <w:rsid w:val="00566F4F"/>
    <w:rsid w:val="005670A9"/>
    <w:rsid w:val="005670CB"/>
    <w:rsid w:val="0056728C"/>
    <w:rsid w:val="005672DD"/>
    <w:rsid w:val="00567A05"/>
    <w:rsid w:val="00567C3D"/>
    <w:rsid w:val="005700EC"/>
    <w:rsid w:val="00570364"/>
    <w:rsid w:val="00570379"/>
    <w:rsid w:val="00570414"/>
    <w:rsid w:val="005706DC"/>
    <w:rsid w:val="005709BE"/>
    <w:rsid w:val="005709CB"/>
    <w:rsid w:val="00570B61"/>
    <w:rsid w:val="00570BC2"/>
    <w:rsid w:val="00570E80"/>
    <w:rsid w:val="00570F38"/>
    <w:rsid w:val="00570F59"/>
    <w:rsid w:val="00571177"/>
    <w:rsid w:val="00571309"/>
    <w:rsid w:val="005714C0"/>
    <w:rsid w:val="0057153D"/>
    <w:rsid w:val="0057160B"/>
    <w:rsid w:val="0057168D"/>
    <w:rsid w:val="005718C7"/>
    <w:rsid w:val="005718F4"/>
    <w:rsid w:val="00571AEE"/>
    <w:rsid w:val="00571CED"/>
    <w:rsid w:val="00571D36"/>
    <w:rsid w:val="0057223C"/>
    <w:rsid w:val="005725C0"/>
    <w:rsid w:val="00572712"/>
    <w:rsid w:val="005727B0"/>
    <w:rsid w:val="00572900"/>
    <w:rsid w:val="00572BD0"/>
    <w:rsid w:val="00572DE9"/>
    <w:rsid w:val="0057302A"/>
    <w:rsid w:val="0057324E"/>
    <w:rsid w:val="00573538"/>
    <w:rsid w:val="005735FE"/>
    <w:rsid w:val="00573839"/>
    <w:rsid w:val="005739D1"/>
    <w:rsid w:val="00573B54"/>
    <w:rsid w:val="00573DED"/>
    <w:rsid w:val="00573E67"/>
    <w:rsid w:val="00573FFA"/>
    <w:rsid w:val="00574000"/>
    <w:rsid w:val="00574093"/>
    <w:rsid w:val="0057414B"/>
    <w:rsid w:val="005743ED"/>
    <w:rsid w:val="0057446A"/>
    <w:rsid w:val="005745B3"/>
    <w:rsid w:val="00574629"/>
    <w:rsid w:val="005749EE"/>
    <w:rsid w:val="00574A91"/>
    <w:rsid w:val="00574A98"/>
    <w:rsid w:val="00574CAD"/>
    <w:rsid w:val="00574D4D"/>
    <w:rsid w:val="00574E28"/>
    <w:rsid w:val="00574E62"/>
    <w:rsid w:val="005750D0"/>
    <w:rsid w:val="00575315"/>
    <w:rsid w:val="00575343"/>
    <w:rsid w:val="0057551D"/>
    <w:rsid w:val="005755AF"/>
    <w:rsid w:val="00575E7B"/>
    <w:rsid w:val="00575F33"/>
    <w:rsid w:val="00575F6D"/>
    <w:rsid w:val="00575FFC"/>
    <w:rsid w:val="0057646F"/>
    <w:rsid w:val="00576D37"/>
    <w:rsid w:val="00576F45"/>
    <w:rsid w:val="005770C4"/>
    <w:rsid w:val="0057715D"/>
    <w:rsid w:val="00577183"/>
    <w:rsid w:val="005774F9"/>
    <w:rsid w:val="0057765B"/>
    <w:rsid w:val="00577854"/>
    <w:rsid w:val="00577B75"/>
    <w:rsid w:val="00577E0E"/>
    <w:rsid w:val="00577F76"/>
    <w:rsid w:val="00580A18"/>
    <w:rsid w:val="00580ECA"/>
    <w:rsid w:val="0058125B"/>
    <w:rsid w:val="005814CB"/>
    <w:rsid w:val="005815F8"/>
    <w:rsid w:val="00581699"/>
    <w:rsid w:val="00581774"/>
    <w:rsid w:val="00581795"/>
    <w:rsid w:val="00581BAF"/>
    <w:rsid w:val="00581CBB"/>
    <w:rsid w:val="00581CDD"/>
    <w:rsid w:val="00581D54"/>
    <w:rsid w:val="00581DCC"/>
    <w:rsid w:val="005825BE"/>
    <w:rsid w:val="00582665"/>
    <w:rsid w:val="005827AD"/>
    <w:rsid w:val="00582B92"/>
    <w:rsid w:val="00582C96"/>
    <w:rsid w:val="00582CF8"/>
    <w:rsid w:val="00582D56"/>
    <w:rsid w:val="00582E18"/>
    <w:rsid w:val="00582FBF"/>
    <w:rsid w:val="00583275"/>
    <w:rsid w:val="005833F9"/>
    <w:rsid w:val="00583476"/>
    <w:rsid w:val="00583558"/>
    <w:rsid w:val="00583C23"/>
    <w:rsid w:val="00583D3D"/>
    <w:rsid w:val="005841D6"/>
    <w:rsid w:val="00584299"/>
    <w:rsid w:val="005844F4"/>
    <w:rsid w:val="0058488C"/>
    <w:rsid w:val="00584B85"/>
    <w:rsid w:val="00584CD4"/>
    <w:rsid w:val="00584FF4"/>
    <w:rsid w:val="00585445"/>
    <w:rsid w:val="0058557E"/>
    <w:rsid w:val="00585776"/>
    <w:rsid w:val="005857DB"/>
    <w:rsid w:val="005859CB"/>
    <w:rsid w:val="00585A20"/>
    <w:rsid w:val="00585B25"/>
    <w:rsid w:val="00586172"/>
    <w:rsid w:val="00586343"/>
    <w:rsid w:val="00586362"/>
    <w:rsid w:val="005863F3"/>
    <w:rsid w:val="00586507"/>
    <w:rsid w:val="00586568"/>
    <w:rsid w:val="00586582"/>
    <w:rsid w:val="00586788"/>
    <w:rsid w:val="005867BA"/>
    <w:rsid w:val="005868FD"/>
    <w:rsid w:val="00586B08"/>
    <w:rsid w:val="00586C89"/>
    <w:rsid w:val="00586D94"/>
    <w:rsid w:val="00587078"/>
    <w:rsid w:val="005872D0"/>
    <w:rsid w:val="00587458"/>
    <w:rsid w:val="00587719"/>
    <w:rsid w:val="005879D5"/>
    <w:rsid w:val="00590198"/>
    <w:rsid w:val="00590365"/>
    <w:rsid w:val="005909B2"/>
    <w:rsid w:val="00590F71"/>
    <w:rsid w:val="00591039"/>
    <w:rsid w:val="00591062"/>
    <w:rsid w:val="005910E8"/>
    <w:rsid w:val="005913E0"/>
    <w:rsid w:val="005914A3"/>
    <w:rsid w:val="00591DE4"/>
    <w:rsid w:val="00591DEA"/>
    <w:rsid w:val="00592065"/>
    <w:rsid w:val="00592326"/>
    <w:rsid w:val="005924C6"/>
    <w:rsid w:val="00592AC0"/>
    <w:rsid w:val="00592B01"/>
    <w:rsid w:val="00592DBA"/>
    <w:rsid w:val="0059355A"/>
    <w:rsid w:val="005935CD"/>
    <w:rsid w:val="00593823"/>
    <w:rsid w:val="00593AFD"/>
    <w:rsid w:val="00593D40"/>
    <w:rsid w:val="00593F00"/>
    <w:rsid w:val="005942F9"/>
    <w:rsid w:val="005945E0"/>
    <w:rsid w:val="005949A0"/>
    <w:rsid w:val="00594CE3"/>
    <w:rsid w:val="00594DAB"/>
    <w:rsid w:val="0059515A"/>
    <w:rsid w:val="00595418"/>
    <w:rsid w:val="0059555B"/>
    <w:rsid w:val="005955DB"/>
    <w:rsid w:val="00595619"/>
    <w:rsid w:val="00595A7D"/>
    <w:rsid w:val="00595C09"/>
    <w:rsid w:val="00595EDF"/>
    <w:rsid w:val="00595FDB"/>
    <w:rsid w:val="005960F4"/>
    <w:rsid w:val="0059613D"/>
    <w:rsid w:val="00596180"/>
    <w:rsid w:val="005961CD"/>
    <w:rsid w:val="00596203"/>
    <w:rsid w:val="00596295"/>
    <w:rsid w:val="005964EA"/>
    <w:rsid w:val="00596EA1"/>
    <w:rsid w:val="00597435"/>
    <w:rsid w:val="0059757C"/>
    <w:rsid w:val="005975D3"/>
    <w:rsid w:val="005975ED"/>
    <w:rsid w:val="0059765D"/>
    <w:rsid w:val="0059783E"/>
    <w:rsid w:val="00597A9A"/>
    <w:rsid w:val="00597B76"/>
    <w:rsid w:val="00597BA1"/>
    <w:rsid w:val="00597CCD"/>
    <w:rsid w:val="00597F74"/>
    <w:rsid w:val="005A007D"/>
    <w:rsid w:val="005A069C"/>
    <w:rsid w:val="005A08B4"/>
    <w:rsid w:val="005A0DB0"/>
    <w:rsid w:val="005A0FBE"/>
    <w:rsid w:val="005A0FDD"/>
    <w:rsid w:val="005A12AF"/>
    <w:rsid w:val="005A17C1"/>
    <w:rsid w:val="005A1DF7"/>
    <w:rsid w:val="005A21D1"/>
    <w:rsid w:val="005A2603"/>
    <w:rsid w:val="005A27A7"/>
    <w:rsid w:val="005A2860"/>
    <w:rsid w:val="005A297B"/>
    <w:rsid w:val="005A2A50"/>
    <w:rsid w:val="005A2AB7"/>
    <w:rsid w:val="005A316E"/>
    <w:rsid w:val="005A317F"/>
    <w:rsid w:val="005A34ED"/>
    <w:rsid w:val="005A362A"/>
    <w:rsid w:val="005A3671"/>
    <w:rsid w:val="005A38DD"/>
    <w:rsid w:val="005A38E9"/>
    <w:rsid w:val="005A3A57"/>
    <w:rsid w:val="005A4281"/>
    <w:rsid w:val="005A47B2"/>
    <w:rsid w:val="005A49F3"/>
    <w:rsid w:val="005A4B70"/>
    <w:rsid w:val="005A522F"/>
    <w:rsid w:val="005A527C"/>
    <w:rsid w:val="005A5593"/>
    <w:rsid w:val="005A55B1"/>
    <w:rsid w:val="005A59FD"/>
    <w:rsid w:val="005A5B7A"/>
    <w:rsid w:val="005A5CA0"/>
    <w:rsid w:val="005A63ED"/>
    <w:rsid w:val="005A6B1E"/>
    <w:rsid w:val="005A6B46"/>
    <w:rsid w:val="005A6BE2"/>
    <w:rsid w:val="005A7185"/>
    <w:rsid w:val="005A7418"/>
    <w:rsid w:val="005A7426"/>
    <w:rsid w:val="005A7451"/>
    <w:rsid w:val="005A7BA7"/>
    <w:rsid w:val="005A7C2C"/>
    <w:rsid w:val="005B00A0"/>
    <w:rsid w:val="005B030C"/>
    <w:rsid w:val="005B0391"/>
    <w:rsid w:val="005B0902"/>
    <w:rsid w:val="005B0904"/>
    <w:rsid w:val="005B09CB"/>
    <w:rsid w:val="005B0C58"/>
    <w:rsid w:val="005B0C81"/>
    <w:rsid w:val="005B0F3E"/>
    <w:rsid w:val="005B0F97"/>
    <w:rsid w:val="005B1148"/>
    <w:rsid w:val="005B127D"/>
    <w:rsid w:val="005B159F"/>
    <w:rsid w:val="005B1693"/>
    <w:rsid w:val="005B18DE"/>
    <w:rsid w:val="005B1916"/>
    <w:rsid w:val="005B1A74"/>
    <w:rsid w:val="005B1EB3"/>
    <w:rsid w:val="005B1FC0"/>
    <w:rsid w:val="005B204A"/>
    <w:rsid w:val="005B230F"/>
    <w:rsid w:val="005B2506"/>
    <w:rsid w:val="005B2538"/>
    <w:rsid w:val="005B2A09"/>
    <w:rsid w:val="005B2AC1"/>
    <w:rsid w:val="005B2AFC"/>
    <w:rsid w:val="005B2B98"/>
    <w:rsid w:val="005B2C9A"/>
    <w:rsid w:val="005B30D7"/>
    <w:rsid w:val="005B3105"/>
    <w:rsid w:val="005B316C"/>
    <w:rsid w:val="005B3604"/>
    <w:rsid w:val="005B3753"/>
    <w:rsid w:val="005B3C63"/>
    <w:rsid w:val="005B3E89"/>
    <w:rsid w:val="005B3ED2"/>
    <w:rsid w:val="005B4328"/>
    <w:rsid w:val="005B43C6"/>
    <w:rsid w:val="005B4454"/>
    <w:rsid w:val="005B456C"/>
    <w:rsid w:val="005B484D"/>
    <w:rsid w:val="005B4887"/>
    <w:rsid w:val="005B4B06"/>
    <w:rsid w:val="005B4B3E"/>
    <w:rsid w:val="005B4D5E"/>
    <w:rsid w:val="005B4E74"/>
    <w:rsid w:val="005B4E77"/>
    <w:rsid w:val="005B4E88"/>
    <w:rsid w:val="005B5245"/>
    <w:rsid w:val="005B546F"/>
    <w:rsid w:val="005B5561"/>
    <w:rsid w:val="005B564B"/>
    <w:rsid w:val="005B5D1B"/>
    <w:rsid w:val="005B5E3C"/>
    <w:rsid w:val="005B5F49"/>
    <w:rsid w:val="005B68BA"/>
    <w:rsid w:val="005B69A3"/>
    <w:rsid w:val="005B6B0D"/>
    <w:rsid w:val="005B6BFC"/>
    <w:rsid w:val="005B6C65"/>
    <w:rsid w:val="005B6D52"/>
    <w:rsid w:val="005B6EF3"/>
    <w:rsid w:val="005B6EF9"/>
    <w:rsid w:val="005B6F03"/>
    <w:rsid w:val="005B719F"/>
    <w:rsid w:val="005B721A"/>
    <w:rsid w:val="005B72D8"/>
    <w:rsid w:val="005B74C8"/>
    <w:rsid w:val="005B77C5"/>
    <w:rsid w:val="005B7B86"/>
    <w:rsid w:val="005B7CB7"/>
    <w:rsid w:val="005B7D83"/>
    <w:rsid w:val="005C0075"/>
    <w:rsid w:val="005C00DB"/>
    <w:rsid w:val="005C029A"/>
    <w:rsid w:val="005C0A99"/>
    <w:rsid w:val="005C0CCD"/>
    <w:rsid w:val="005C111E"/>
    <w:rsid w:val="005C12B2"/>
    <w:rsid w:val="005C15E1"/>
    <w:rsid w:val="005C16BB"/>
    <w:rsid w:val="005C17F9"/>
    <w:rsid w:val="005C1A5C"/>
    <w:rsid w:val="005C1E3E"/>
    <w:rsid w:val="005C2202"/>
    <w:rsid w:val="005C2447"/>
    <w:rsid w:val="005C2480"/>
    <w:rsid w:val="005C2529"/>
    <w:rsid w:val="005C2943"/>
    <w:rsid w:val="005C2983"/>
    <w:rsid w:val="005C2BAB"/>
    <w:rsid w:val="005C2C4B"/>
    <w:rsid w:val="005C2DCD"/>
    <w:rsid w:val="005C2F42"/>
    <w:rsid w:val="005C319E"/>
    <w:rsid w:val="005C32A4"/>
    <w:rsid w:val="005C3420"/>
    <w:rsid w:val="005C344F"/>
    <w:rsid w:val="005C357C"/>
    <w:rsid w:val="005C365F"/>
    <w:rsid w:val="005C374B"/>
    <w:rsid w:val="005C3872"/>
    <w:rsid w:val="005C3A08"/>
    <w:rsid w:val="005C3B03"/>
    <w:rsid w:val="005C3D05"/>
    <w:rsid w:val="005C3FD6"/>
    <w:rsid w:val="005C3FFB"/>
    <w:rsid w:val="005C4078"/>
    <w:rsid w:val="005C4259"/>
    <w:rsid w:val="005C4301"/>
    <w:rsid w:val="005C4332"/>
    <w:rsid w:val="005C4428"/>
    <w:rsid w:val="005C4447"/>
    <w:rsid w:val="005C4AD6"/>
    <w:rsid w:val="005C4C1F"/>
    <w:rsid w:val="005C4D62"/>
    <w:rsid w:val="005C5066"/>
    <w:rsid w:val="005C5225"/>
    <w:rsid w:val="005C5265"/>
    <w:rsid w:val="005C53F2"/>
    <w:rsid w:val="005C5806"/>
    <w:rsid w:val="005C581E"/>
    <w:rsid w:val="005C5B2E"/>
    <w:rsid w:val="005C5B7D"/>
    <w:rsid w:val="005C60F0"/>
    <w:rsid w:val="005C61B0"/>
    <w:rsid w:val="005C61E8"/>
    <w:rsid w:val="005C647E"/>
    <w:rsid w:val="005C64FB"/>
    <w:rsid w:val="005C65BE"/>
    <w:rsid w:val="005C6700"/>
    <w:rsid w:val="005C680B"/>
    <w:rsid w:val="005C6877"/>
    <w:rsid w:val="005C6F0C"/>
    <w:rsid w:val="005C7176"/>
    <w:rsid w:val="005C74C1"/>
    <w:rsid w:val="005C759F"/>
    <w:rsid w:val="005C7937"/>
    <w:rsid w:val="005C79C9"/>
    <w:rsid w:val="005C7A18"/>
    <w:rsid w:val="005D00AF"/>
    <w:rsid w:val="005D040A"/>
    <w:rsid w:val="005D0647"/>
    <w:rsid w:val="005D06E8"/>
    <w:rsid w:val="005D0BB5"/>
    <w:rsid w:val="005D0C90"/>
    <w:rsid w:val="005D0DC2"/>
    <w:rsid w:val="005D1451"/>
    <w:rsid w:val="005D14AA"/>
    <w:rsid w:val="005D14C8"/>
    <w:rsid w:val="005D14D1"/>
    <w:rsid w:val="005D158D"/>
    <w:rsid w:val="005D1894"/>
    <w:rsid w:val="005D1D70"/>
    <w:rsid w:val="005D2223"/>
    <w:rsid w:val="005D24C9"/>
    <w:rsid w:val="005D27B4"/>
    <w:rsid w:val="005D27C2"/>
    <w:rsid w:val="005D2998"/>
    <w:rsid w:val="005D2B7D"/>
    <w:rsid w:val="005D2D39"/>
    <w:rsid w:val="005D2D4B"/>
    <w:rsid w:val="005D2EB0"/>
    <w:rsid w:val="005D2FAB"/>
    <w:rsid w:val="005D3532"/>
    <w:rsid w:val="005D3577"/>
    <w:rsid w:val="005D36F7"/>
    <w:rsid w:val="005D3708"/>
    <w:rsid w:val="005D38B0"/>
    <w:rsid w:val="005D3B91"/>
    <w:rsid w:val="005D3D60"/>
    <w:rsid w:val="005D3E45"/>
    <w:rsid w:val="005D3EFC"/>
    <w:rsid w:val="005D420B"/>
    <w:rsid w:val="005D422D"/>
    <w:rsid w:val="005D42C0"/>
    <w:rsid w:val="005D4562"/>
    <w:rsid w:val="005D4AAD"/>
    <w:rsid w:val="005D4B0B"/>
    <w:rsid w:val="005D4B35"/>
    <w:rsid w:val="005D4C6E"/>
    <w:rsid w:val="005D5214"/>
    <w:rsid w:val="005D53A2"/>
    <w:rsid w:val="005D550C"/>
    <w:rsid w:val="005D5BBF"/>
    <w:rsid w:val="005D5BC9"/>
    <w:rsid w:val="005D5C90"/>
    <w:rsid w:val="005D5E2F"/>
    <w:rsid w:val="005D5EDF"/>
    <w:rsid w:val="005D5F73"/>
    <w:rsid w:val="005D6132"/>
    <w:rsid w:val="005D6423"/>
    <w:rsid w:val="005D654C"/>
    <w:rsid w:val="005D670A"/>
    <w:rsid w:val="005D6749"/>
    <w:rsid w:val="005D68ED"/>
    <w:rsid w:val="005D6994"/>
    <w:rsid w:val="005D6A16"/>
    <w:rsid w:val="005D6BB7"/>
    <w:rsid w:val="005D6C20"/>
    <w:rsid w:val="005D6CEB"/>
    <w:rsid w:val="005D6F8B"/>
    <w:rsid w:val="005D7156"/>
    <w:rsid w:val="005D7195"/>
    <w:rsid w:val="005D745E"/>
    <w:rsid w:val="005D7588"/>
    <w:rsid w:val="005D7622"/>
    <w:rsid w:val="005D77C8"/>
    <w:rsid w:val="005D7855"/>
    <w:rsid w:val="005D7918"/>
    <w:rsid w:val="005D7B84"/>
    <w:rsid w:val="005D7C3A"/>
    <w:rsid w:val="005D7DE7"/>
    <w:rsid w:val="005D7E41"/>
    <w:rsid w:val="005D7EEC"/>
    <w:rsid w:val="005E071B"/>
    <w:rsid w:val="005E08F3"/>
    <w:rsid w:val="005E0921"/>
    <w:rsid w:val="005E0A27"/>
    <w:rsid w:val="005E109E"/>
    <w:rsid w:val="005E11F9"/>
    <w:rsid w:val="005E13D9"/>
    <w:rsid w:val="005E1884"/>
    <w:rsid w:val="005E19FB"/>
    <w:rsid w:val="005E1A87"/>
    <w:rsid w:val="005E1E7B"/>
    <w:rsid w:val="005E2502"/>
    <w:rsid w:val="005E26FC"/>
    <w:rsid w:val="005E2830"/>
    <w:rsid w:val="005E28F6"/>
    <w:rsid w:val="005E2C3E"/>
    <w:rsid w:val="005E2F64"/>
    <w:rsid w:val="005E2F79"/>
    <w:rsid w:val="005E322E"/>
    <w:rsid w:val="005E3273"/>
    <w:rsid w:val="005E3348"/>
    <w:rsid w:val="005E3558"/>
    <w:rsid w:val="005E38D1"/>
    <w:rsid w:val="005E3B62"/>
    <w:rsid w:val="005E3DB6"/>
    <w:rsid w:val="005E3F67"/>
    <w:rsid w:val="005E3F7F"/>
    <w:rsid w:val="005E40ED"/>
    <w:rsid w:val="005E41EC"/>
    <w:rsid w:val="005E448F"/>
    <w:rsid w:val="005E4570"/>
    <w:rsid w:val="005E45F7"/>
    <w:rsid w:val="005E48CD"/>
    <w:rsid w:val="005E4B16"/>
    <w:rsid w:val="005E4BB9"/>
    <w:rsid w:val="005E4D3F"/>
    <w:rsid w:val="005E4DF1"/>
    <w:rsid w:val="005E5039"/>
    <w:rsid w:val="005E5A06"/>
    <w:rsid w:val="005E5AE3"/>
    <w:rsid w:val="005E5C0A"/>
    <w:rsid w:val="005E5EE2"/>
    <w:rsid w:val="005E5EEB"/>
    <w:rsid w:val="005E6148"/>
    <w:rsid w:val="005E61A9"/>
    <w:rsid w:val="005E642F"/>
    <w:rsid w:val="005E64B0"/>
    <w:rsid w:val="005E655E"/>
    <w:rsid w:val="005E656C"/>
    <w:rsid w:val="005E65EB"/>
    <w:rsid w:val="005E6950"/>
    <w:rsid w:val="005E6A10"/>
    <w:rsid w:val="005E6B68"/>
    <w:rsid w:val="005E700F"/>
    <w:rsid w:val="005E7147"/>
    <w:rsid w:val="005E72E3"/>
    <w:rsid w:val="005E7390"/>
    <w:rsid w:val="005E74B1"/>
    <w:rsid w:val="005E752C"/>
    <w:rsid w:val="005E7535"/>
    <w:rsid w:val="005E75AC"/>
    <w:rsid w:val="005E766D"/>
    <w:rsid w:val="005E76A8"/>
    <w:rsid w:val="005E7C69"/>
    <w:rsid w:val="005E7E2D"/>
    <w:rsid w:val="005E7E4F"/>
    <w:rsid w:val="005F0502"/>
    <w:rsid w:val="005F0A98"/>
    <w:rsid w:val="005F0B4C"/>
    <w:rsid w:val="005F0F44"/>
    <w:rsid w:val="005F0F4E"/>
    <w:rsid w:val="005F12AE"/>
    <w:rsid w:val="005F13A2"/>
    <w:rsid w:val="005F1622"/>
    <w:rsid w:val="005F16C2"/>
    <w:rsid w:val="005F16DA"/>
    <w:rsid w:val="005F17B3"/>
    <w:rsid w:val="005F1963"/>
    <w:rsid w:val="005F1B63"/>
    <w:rsid w:val="005F1B8A"/>
    <w:rsid w:val="005F1C1D"/>
    <w:rsid w:val="005F2094"/>
    <w:rsid w:val="005F224C"/>
    <w:rsid w:val="005F2340"/>
    <w:rsid w:val="005F2425"/>
    <w:rsid w:val="005F2553"/>
    <w:rsid w:val="005F2596"/>
    <w:rsid w:val="005F27DD"/>
    <w:rsid w:val="005F2888"/>
    <w:rsid w:val="005F2AA5"/>
    <w:rsid w:val="005F2DEF"/>
    <w:rsid w:val="005F3ECF"/>
    <w:rsid w:val="005F3EE8"/>
    <w:rsid w:val="005F4251"/>
    <w:rsid w:val="005F4273"/>
    <w:rsid w:val="005F4553"/>
    <w:rsid w:val="005F46E5"/>
    <w:rsid w:val="005F4784"/>
    <w:rsid w:val="005F4C07"/>
    <w:rsid w:val="005F4C38"/>
    <w:rsid w:val="005F4C7B"/>
    <w:rsid w:val="005F4CA1"/>
    <w:rsid w:val="005F4CB4"/>
    <w:rsid w:val="005F4F0B"/>
    <w:rsid w:val="005F4F8C"/>
    <w:rsid w:val="005F4FFE"/>
    <w:rsid w:val="005F5098"/>
    <w:rsid w:val="005F50DF"/>
    <w:rsid w:val="005F5127"/>
    <w:rsid w:val="005F5291"/>
    <w:rsid w:val="005F57AB"/>
    <w:rsid w:val="005F57B1"/>
    <w:rsid w:val="005F5BE3"/>
    <w:rsid w:val="005F5C6E"/>
    <w:rsid w:val="005F6119"/>
    <w:rsid w:val="005F63E0"/>
    <w:rsid w:val="005F6516"/>
    <w:rsid w:val="005F66C2"/>
    <w:rsid w:val="005F691D"/>
    <w:rsid w:val="005F6AF3"/>
    <w:rsid w:val="005F6D6F"/>
    <w:rsid w:val="005F71D8"/>
    <w:rsid w:val="005F7381"/>
    <w:rsid w:val="005F740A"/>
    <w:rsid w:val="005F754F"/>
    <w:rsid w:val="005F7580"/>
    <w:rsid w:val="005F768D"/>
    <w:rsid w:val="005F7949"/>
    <w:rsid w:val="005F7AAF"/>
    <w:rsid w:val="005F7D73"/>
    <w:rsid w:val="005F7E1D"/>
    <w:rsid w:val="005F7E4F"/>
    <w:rsid w:val="005F7F72"/>
    <w:rsid w:val="00600225"/>
    <w:rsid w:val="006003D6"/>
    <w:rsid w:val="00600577"/>
    <w:rsid w:val="00600999"/>
    <w:rsid w:val="00600B46"/>
    <w:rsid w:val="00600ED3"/>
    <w:rsid w:val="00601107"/>
    <w:rsid w:val="00601244"/>
    <w:rsid w:val="00601367"/>
    <w:rsid w:val="00601637"/>
    <w:rsid w:val="006019C5"/>
    <w:rsid w:val="00601AC3"/>
    <w:rsid w:val="00601B30"/>
    <w:rsid w:val="00601DA2"/>
    <w:rsid w:val="00601F7A"/>
    <w:rsid w:val="00602C5F"/>
    <w:rsid w:val="00603361"/>
    <w:rsid w:val="00603D45"/>
    <w:rsid w:val="00603E4F"/>
    <w:rsid w:val="00604145"/>
    <w:rsid w:val="0060419E"/>
    <w:rsid w:val="006043EE"/>
    <w:rsid w:val="006046B1"/>
    <w:rsid w:val="00604ABA"/>
    <w:rsid w:val="00604D52"/>
    <w:rsid w:val="00605429"/>
    <w:rsid w:val="0060549C"/>
    <w:rsid w:val="006054BB"/>
    <w:rsid w:val="006057AE"/>
    <w:rsid w:val="00605AF2"/>
    <w:rsid w:val="00605B44"/>
    <w:rsid w:val="00605C2A"/>
    <w:rsid w:val="00605F08"/>
    <w:rsid w:val="00605F4E"/>
    <w:rsid w:val="006060D0"/>
    <w:rsid w:val="0060648B"/>
    <w:rsid w:val="006064BA"/>
    <w:rsid w:val="00606730"/>
    <w:rsid w:val="00606984"/>
    <w:rsid w:val="00606B41"/>
    <w:rsid w:val="00606CC8"/>
    <w:rsid w:val="00606D2C"/>
    <w:rsid w:val="00606F0B"/>
    <w:rsid w:val="00606F7B"/>
    <w:rsid w:val="00607230"/>
    <w:rsid w:val="006073F2"/>
    <w:rsid w:val="006074B9"/>
    <w:rsid w:val="006075C1"/>
    <w:rsid w:val="0060760A"/>
    <w:rsid w:val="00607721"/>
    <w:rsid w:val="006077A0"/>
    <w:rsid w:val="006078A4"/>
    <w:rsid w:val="006078AB"/>
    <w:rsid w:val="006078D8"/>
    <w:rsid w:val="00607E83"/>
    <w:rsid w:val="00607EC1"/>
    <w:rsid w:val="00610347"/>
    <w:rsid w:val="00610504"/>
    <w:rsid w:val="006105FA"/>
    <w:rsid w:val="0061064A"/>
    <w:rsid w:val="00610768"/>
    <w:rsid w:val="00610C97"/>
    <w:rsid w:val="00610DE2"/>
    <w:rsid w:val="00610EA3"/>
    <w:rsid w:val="00610F46"/>
    <w:rsid w:val="006110D5"/>
    <w:rsid w:val="0061175C"/>
    <w:rsid w:val="006118C4"/>
    <w:rsid w:val="006119AD"/>
    <w:rsid w:val="006119F0"/>
    <w:rsid w:val="00611A6B"/>
    <w:rsid w:val="00611A74"/>
    <w:rsid w:val="00611B01"/>
    <w:rsid w:val="00611B68"/>
    <w:rsid w:val="00611CAF"/>
    <w:rsid w:val="00611CFA"/>
    <w:rsid w:val="00611D3E"/>
    <w:rsid w:val="00611E1A"/>
    <w:rsid w:val="006122F1"/>
    <w:rsid w:val="0061230B"/>
    <w:rsid w:val="0061231B"/>
    <w:rsid w:val="0061239C"/>
    <w:rsid w:val="0061242E"/>
    <w:rsid w:val="00612539"/>
    <w:rsid w:val="00612547"/>
    <w:rsid w:val="006125A0"/>
    <w:rsid w:val="00612737"/>
    <w:rsid w:val="00613475"/>
    <w:rsid w:val="00613481"/>
    <w:rsid w:val="006134CF"/>
    <w:rsid w:val="006139E2"/>
    <w:rsid w:val="00613D2D"/>
    <w:rsid w:val="006140B4"/>
    <w:rsid w:val="0061415A"/>
    <w:rsid w:val="006145CB"/>
    <w:rsid w:val="00614A70"/>
    <w:rsid w:val="00614F48"/>
    <w:rsid w:val="0061509B"/>
    <w:rsid w:val="0061541C"/>
    <w:rsid w:val="00615573"/>
    <w:rsid w:val="00615694"/>
    <w:rsid w:val="00615A44"/>
    <w:rsid w:val="00616069"/>
    <w:rsid w:val="00616375"/>
    <w:rsid w:val="00616488"/>
    <w:rsid w:val="00616726"/>
    <w:rsid w:val="006167E4"/>
    <w:rsid w:val="00616935"/>
    <w:rsid w:val="00616A16"/>
    <w:rsid w:val="00616B12"/>
    <w:rsid w:val="00617267"/>
    <w:rsid w:val="00617468"/>
    <w:rsid w:val="006174D2"/>
    <w:rsid w:val="00617A0B"/>
    <w:rsid w:val="00617D1C"/>
    <w:rsid w:val="006201A2"/>
    <w:rsid w:val="006203AA"/>
    <w:rsid w:val="0062065A"/>
    <w:rsid w:val="006208A8"/>
    <w:rsid w:val="00620A2B"/>
    <w:rsid w:val="00620A2E"/>
    <w:rsid w:val="00620A5F"/>
    <w:rsid w:val="00620B80"/>
    <w:rsid w:val="00620F06"/>
    <w:rsid w:val="00620F0E"/>
    <w:rsid w:val="006210F0"/>
    <w:rsid w:val="00621208"/>
    <w:rsid w:val="00621221"/>
    <w:rsid w:val="006212B7"/>
    <w:rsid w:val="0062135E"/>
    <w:rsid w:val="00621370"/>
    <w:rsid w:val="0062155A"/>
    <w:rsid w:val="00621AC2"/>
    <w:rsid w:val="00621C5A"/>
    <w:rsid w:val="00621F38"/>
    <w:rsid w:val="00622256"/>
    <w:rsid w:val="006223AF"/>
    <w:rsid w:val="00622665"/>
    <w:rsid w:val="00622A2E"/>
    <w:rsid w:val="00622B24"/>
    <w:rsid w:val="00622B93"/>
    <w:rsid w:val="00622D3B"/>
    <w:rsid w:val="00623194"/>
    <w:rsid w:val="006232F3"/>
    <w:rsid w:val="00623499"/>
    <w:rsid w:val="00623785"/>
    <w:rsid w:val="00623820"/>
    <w:rsid w:val="00623B65"/>
    <w:rsid w:val="00623DE4"/>
    <w:rsid w:val="006240FA"/>
    <w:rsid w:val="00624350"/>
    <w:rsid w:val="00624402"/>
    <w:rsid w:val="00624BD2"/>
    <w:rsid w:val="00624BEF"/>
    <w:rsid w:val="00624CEF"/>
    <w:rsid w:val="00624E06"/>
    <w:rsid w:val="00624FDF"/>
    <w:rsid w:val="006251AC"/>
    <w:rsid w:val="00625549"/>
    <w:rsid w:val="0062562B"/>
    <w:rsid w:val="00625734"/>
    <w:rsid w:val="00625A73"/>
    <w:rsid w:val="00625EEF"/>
    <w:rsid w:val="00626092"/>
    <w:rsid w:val="0062610F"/>
    <w:rsid w:val="00626250"/>
    <w:rsid w:val="00626547"/>
    <w:rsid w:val="006265B4"/>
    <w:rsid w:val="00626B41"/>
    <w:rsid w:val="00626BA4"/>
    <w:rsid w:val="00626BD3"/>
    <w:rsid w:val="00626BDF"/>
    <w:rsid w:val="00626C99"/>
    <w:rsid w:val="00626D7A"/>
    <w:rsid w:val="00626FD4"/>
    <w:rsid w:val="00627A51"/>
    <w:rsid w:val="00627C8E"/>
    <w:rsid w:val="0063006C"/>
    <w:rsid w:val="006302BD"/>
    <w:rsid w:val="006302DD"/>
    <w:rsid w:val="006304A2"/>
    <w:rsid w:val="006306D9"/>
    <w:rsid w:val="00630803"/>
    <w:rsid w:val="006309D8"/>
    <w:rsid w:val="00630A6B"/>
    <w:rsid w:val="00630BB2"/>
    <w:rsid w:val="00631090"/>
    <w:rsid w:val="006311DC"/>
    <w:rsid w:val="00631271"/>
    <w:rsid w:val="0063141D"/>
    <w:rsid w:val="00631593"/>
    <w:rsid w:val="006319E2"/>
    <w:rsid w:val="00631B96"/>
    <w:rsid w:val="00631CA2"/>
    <w:rsid w:val="00631E63"/>
    <w:rsid w:val="00631F70"/>
    <w:rsid w:val="00632340"/>
    <w:rsid w:val="00632504"/>
    <w:rsid w:val="006327E6"/>
    <w:rsid w:val="00632882"/>
    <w:rsid w:val="00632FC0"/>
    <w:rsid w:val="00632FCC"/>
    <w:rsid w:val="00633027"/>
    <w:rsid w:val="00633545"/>
    <w:rsid w:val="006335DF"/>
    <w:rsid w:val="00633733"/>
    <w:rsid w:val="00633926"/>
    <w:rsid w:val="00633BDF"/>
    <w:rsid w:val="00633CAE"/>
    <w:rsid w:val="00633DA5"/>
    <w:rsid w:val="006340AD"/>
    <w:rsid w:val="006340E6"/>
    <w:rsid w:val="0063413A"/>
    <w:rsid w:val="006343AB"/>
    <w:rsid w:val="00634445"/>
    <w:rsid w:val="00634703"/>
    <w:rsid w:val="0063471F"/>
    <w:rsid w:val="00634839"/>
    <w:rsid w:val="00634852"/>
    <w:rsid w:val="00634A62"/>
    <w:rsid w:val="00634BAE"/>
    <w:rsid w:val="00634DEA"/>
    <w:rsid w:val="0063503E"/>
    <w:rsid w:val="00635640"/>
    <w:rsid w:val="006356E9"/>
    <w:rsid w:val="0063613F"/>
    <w:rsid w:val="00636456"/>
    <w:rsid w:val="00636457"/>
    <w:rsid w:val="00636575"/>
    <w:rsid w:val="0063657E"/>
    <w:rsid w:val="0063665D"/>
    <w:rsid w:val="006367F8"/>
    <w:rsid w:val="00636813"/>
    <w:rsid w:val="00636C81"/>
    <w:rsid w:val="00636E4F"/>
    <w:rsid w:val="00636ECD"/>
    <w:rsid w:val="00636FA2"/>
    <w:rsid w:val="00637387"/>
    <w:rsid w:val="0063755D"/>
    <w:rsid w:val="00637587"/>
    <w:rsid w:val="00637684"/>
    <w:rsid w:val="00637794"/>
    <w:rsid w:val="006379C8"/>
    <w:rsid w:val="00637C9C"/>
    <w:rsid w:val="00637DDF"/>
    <w:rsid w:val="0064004C"/>
    <w:rsid w:val="006400CD"/>
    <w:rsid w:val="00640186"/>
    <w:rsid w:val="006406AA"/>
    <w:rsid w:val="0064083A"/>
    <w:rsid w:val="00640C6E"/>
    <w:rsid w:val="00640CAC"/>
    <w:rsid w:val="00640EC5"/>
    <w:rsid w:val="00641471"/>
    <w:rsid w:val="00641BD4"/>
    <w:rsid w:val="00641D05"/>
    <w:rsid w:val="00641DF3"/>
    <w:rsid w:val="00641E14"/>
    <w:rsid w:val="00642032"/>
    <w:rsid w:val="00642063"/>
    <w:rsid w:val="00642084"/>
    <w:rsid w:val="00642121"/>
    <w:rsid w:val="006421D9"/>
    <w:rsid w:val="0064223C"/>
    <w:rsid w:val="006423BC"/>
    <w:rsid w:val="00642844"/>
    <w:rsid w:val="00642CF8"/>
    <w:rsid w:val="00643103"/>
    <w:rsid w:val="0064324A"/>
    <w:rsid w:val="00643302"/>
    <w:rsid w:val="0064336B"/>
    <w:rsid w:val="00643638"/>
    <w:rsid w:val="0064367D"/>
    <w:rsid w:val="00643935"/>
    <w:rsid w:val="00643AAA"/>
    <w:rsid w:val="00643B8E"/>
    <w:rsid w:val="00643BB2"/>
    <w:rsid w:val="00643D12"/>
    <w:rsid w:val="00643EBA"/>
    <w:rsid w:val="0064404D"/>
    <w:rsid w:val="00644368"/>
    <w:rsid w:val="006445A3"/>
    <w:rsid w:val="006446C1"/>
    <w:rsid w:val="006447C4"/>
    <w:rsid w:val="00644959"/>
    <w:rsid w:val="006449AF"/>
    <w:rsid w:val="00644FC8"/>
    <w:rsid w:val="00645088"/>
    <w:rsid w:val="006451CB"/>
    <w:rsid w:val="00645566"/>
    <w:rsid w:val="00645995"/>
    <w:rsid w:val="00645F33"/>
    <w:rsid w:val="00646063"/>
    <w:rsid w:val="006464DE"/>
    <w:rsid w:val="00646610"/>
    <w:rsid w:val="00646843"/>
    <w:rsid w:val="006468F7"/>
    <w:rsid w:val="00646B60"/>
    <w:rsid w:val="00646CDE"/>
    <w:rsid w:val="006470CB"/>
    <w:rsid w:val="00647110"/>
    <w:rsid w:val="006471CF"/>
    <w:rsid w:val="00647613"/>
    <w:rsid w:val="00647798"/>
    <w:rsid w:val="006477E4"/>
    <w:rsid w:val="00647E31"/>
    <w:rsid w:val="00650130"/>
    <w:rsid w:val="00650277"/>
    <w:rsid w:val="0065057F"/>
    <w:rsid w:val="0065099F"/>
    <w:rsid w:val="00650BD6"/>
    <w:rsid w:val="00650CA1"/>
    <w:rsid w:val="00650DFB"/>
    <w:rsid w:val="0065125D"/>
    <w:rsid w:val="0065125F"/>
    <w:rsid w:val="00651285"/>
    <w:rsid w:val="006512DF"/>
    <w:rsid w:val="006518B2"/>
    <w:rsid w:val="00651C0E"/>
    <w:rsid w:val="00651E54"/>
    <w:rsid w:val="00651E89"/>
    <w:rsid w:val="00652008"/>
    <w:rsid w:val="006520BE"/>
    <w:rsid w:val="00652217"/>
    <w:rsid w:val="0065245A"/>
    <w:rsid w:val="00652570"/>
    <w:rsid w:val="0065269D"/>
    <w:rsid w:val="006526C9"/>
    <w:rsid w:val="0065281B"/>
    <w:rsid w:val="0065282C"/>
    <w:rsid w:val="006529FE"/>
    <w:rsid w:val="00652A7F"/>
    <w:rsid w:val="00652EA7"/>
    <w:rsid w:val="00652F33"/>
    <w:rsid w:val="00652F7D"/>
    <w:rsid w:val="00652FB4"/>
    <w:rsid w:val="006535B5"/>
    <w:rsid w:val="0065361D"/>
    <w:rsid w:val="00653B49"/>
    <w:rsid w:val="00654547"/>
    <w:rsid w:val="0065479F"/>
    <w:rsid w:val="006548B3"/>
    <w:rsid w:val="006548F8"/>
    <w:rsid w:val="0065493C"/>
    <w:rsid w:val="00654B65"/>
    <w:rsid w:val="00654D12"/>
    <w:rsid w:val="00654D84"/>
    <w:rsid w:val="006553AB"/>
    <w:rsid w:val="006553FA"/>
    <w:rsid w:val="00655498"/>
    <w:rsid w:val="0065566E"/>
    <w:rsid w:val="006559B8"/>
    <w:rsid w:val="00655BB2"/>
    <w:rsid w:val="00655D6A"/>
    <w:rsid w:val="00656014"/>
    <w:rsid w:val="0065622B"/>
    <w:rsid w:val="00656231"/>
    <w:rsid w:val="006562C7"/>
    <w:rsid w:val="006565F6"/>
    <w:rsid w:val="00656621"/>
    <w:rsid w:val="00656758"/>
    <w:rsid w:val="0065677D"/>
    <w:rsid w:val="006568FB"/>
    <w:rsid w:val="00656901"/>
    <w:rsid w:val="0065696A"/>
    <w:rsid w:val="00656ADC"/>
    <w:rsid w:val="00656B64"/>
    <w:rsid w:val="006571E7"/>
    <w:rsid w:val="006572E2"/>
    <w:rsid w:val="006572EB"/>
    <w:rsid w:val="006573AC"/>
    <w:rsid w:val="0065757E"/>
    <w:rsid w:val="00657708"/>
    <w:rsid w:val="0065778A"/>
    <w:rsid w:val="0065787D"/>
    <w:rsid w:val="0065792A"/>
    <w:rsid w:val="00657A53"/>
    <w:rsid w:val="00657A96"/>
    <w:rsid w:val="00657B20"/>
    <w:rsid w:val="00657B4F"/>
    <w:rsid w:val="00660363"/>
    <w:rsid w:val="006605CC"/>
    <w:rsid w:val="00660817"/>
    <w:rsid w:val="00660987"/>
    <w:rsid w:val="00660A45"/>
    <w:rsid w:val="00660E75"/>
    <w:rsid w:val="00660F1E"/>
    <w:rsid w:val="00660FCF"/>
    <w:rsid w:val="006611BF"/>
    <w:rsid w:val="006611CE"/>
    <w:rsid w:val="006612B9"/>
    <w:rsid w:val="00661367"/>
    <w:rsid w:val="006616DC"/>
    <w:rsid w:val="00661877"/>
    <w:rsid w:val="00661A4F"/>
    <w:rsid w:val="00661DD0"/>
    <w:rsid w:val="00661E4E"/>
    <w:rsid w:val="006621D4"/>
    <w:rsid w:val="00662730"/>
    <w:rsid w:val="00662958"/>
    <w:rsid w:val="00662B3B"/>
    <w:rsid w:val="00662CD0"/>
    <w:rsid w:val="00662CF7"/>
    <w:rsid w:val="00662EE5"/>
    <w:rsid w:val="00663866"/>
    <w:rsid w:val="00663B80"/>
    <w:rsid w:val="00663CBD"/>
    <w:rsid w:val="00663EBB"/>
    <w:rsid w:val="00663ECD"/>
    <w:rsid w:val="00663EE3"/>
    <w:rsid w:val="00663FB8"/>
    <w:rsid w:val="00664029"/>
    <w:rsid w:val="00664605"/>
    <w:rsid w:val="00664623"/>
    <w:rsid w:val="006647A0"/>
    <w:rsid w:val="0066489B"/>
    <w:rsid w:val="006648DB"/>
    <w:rsid w:val="006649B3"/>
    <w:rsid w:val="006649EB"/>
    <w:rsid w:val="00664B30"/>
    <w:rsid w:val="00664BEC"/>
    <w:rsid w:val="00664CB8"/>
    <w:rsid w:val="00664CBB"/>
    <w:rsid w:val="00664DED"/>
    <w:rsid w:val="006650E5"/>
    <w:rsid w:val="00665255"/>
    <w:rsid w:val="00665780"/>
    <w:rsid w:val="00665808"/>
    <w:rsid w:val="00665870"/>
    <w:rsid w:val="00665965"/>
    <w:rsid w:val="00665CBD"/>
    <w:rsid w:val="00665E5F"/>
    <w:rsid w:val="006662E9"/>
    <w:rsid w:val="00666650"/>
    <w:rsid w:val="00666799"/>
    <w:rsid w:val="006667B4"/>
    <w:rsid w:val="0066693B"/>
    <w:rsid w:val="00666A36"/>
    <w:rsid w:val="00666CD9"/>
    <w:rsid w:val="00666FEF"/>
    <w:rsid w:val="00667073"/>
    <w:rsid w:val="00667414"/>
    <w:rsid w:val="006674F5"/>
    <w:rsid w:val="006675B8"/>
    <w:rsid w:val="006677CB"/>
    <w:rsid w:val="006678B1"/>
    <w:rsid w:val="00667B72"/>
    <w:rsid w:val="00667C5D"/>
    <w:rsid w:val="00667DC0"/>
    <w:rsid w:val="00670290"/>
    <w:rsid w:val="006704EA"/>
    <w:rsid w:val="0067064C"/>
    <w:rsid w:val="00670892"/>
    <w:rsid w:val="00670B2B"/>
    <w:rsid w:val="00670CC1"/>
    <w:rsid w:val="00670FD5"/>
    <w:rsid w:val="0067151B"/>
    <w:rsid w:val="0067154A"/>
    <w:rsid w:val="00671694"/>
    <w:rsid w:val="00671A26"/>
    <w:rsid w:val="00671A3A"/>
    <w:rsid w:val="00671A47"/>
    <w:rsid w:val="00671C03"/>
    <w:rsid w:val="00671CED"/>
    <w:rsid w:val="00671FB2"/>
    <w:rsid w:val="006722A5"/>
    <w:rsid w:val="006726AF"/>
    <w:rsid w:val="006726CF"/>
    <w:rsid w:val="00672923"/>
    <w:rsid w:val="00672A0E"/>
    <w:rsid w:val="0067324B"/>
    <w:rsid w:val="006732EC"/>
    <w:rsid w:val="00673385"/>
    <w:rsid w:val="0067356C"/>
    <w:rsid w:val="006738C5"/>
    <w:rsid w:val="006738D2"/>
    <w:rsid w:val="0067395D"/>
    <w:rsid w:val="00673E12"/>
    <w:rsid w:val="00674009"/>
    <w:rsid w:val="0067423C"/>
    <w:rsid w:val="0067424B"/>
    <w:rsid w:val="00674256"/>
    <w:rsid w:val="006743B0"/>
    <w:rsid w:val="00674727"/>
    <w:rsid w:val="006747B3"/>
    <w:rsid w:val="006749AA"/>
    <w:rsid w:val="006749E3"/>
    <w:rsid w:val="00674BCA"/>
    <w:rsid w:val="00674D74"/>
    <w:rsid w:val="00674E1C"/>
    <w:rsid w:val="00674FC9"/>
    <w:rsid w:val="00675491"/>
    <w:rsid w:val="006754BA"/>
    <w:rsid w:val="00675593"/>
    <w:rsid w:val="006756B5"/>
    <w:rsid w:val="00675BAE"/>
    <w:rsid w:val="00675C5C"/>
    <w:rsid w:val="00675E29"/>
    <w:rsid w:val="00676026"/>
    <w:rsid w:val="0067610C"/>
    <w:rsid w:val="00676127"/>
    <w:rsid w:val="006763AC"/>
    <w:rsid w:val="006763E5"/>
    <w:rsid w:val="006769D6"/>
    <w:rsid w:val="00676A6F"/>
    <w:rsid w:val="00676B79"/>
    <w:rsid w:val="00676F0E"/>
    <w:rsid w:val="00677138"/>
    <w:rsid w:val="00677263"/>
    <w:rsid w:val="00677670"/>
    <w:rsid w:val="006779F5"/>
    <w:rsid w:val="00677B76"/>
    <w:rsid w:val="006802E9"/>
    <w:rsid w:val="006803B6"/>
    <w:rsid w:val="006803D6"/>
    <w:rsid w:val="00680C28"/>
    <w:rsid w:val="00680CF1"/>
    <w:rsid w:val="00680DC6"/>
    <w:rsid w:val="00680DEC"/>
    <w:rsid w:val="0068102B"/>
    <w:rsid w:val="0068125C"/>
    <w:rsid w:val="0068129B"/>
    <w:rsid w:val="006815C4"/>
    <w:rsid w:val="00681954"/>
    <w:rsid w:val="0068199A"/>
    <w:rsid w:val="006819A9"/>
    <w:rsid w:val="00681C65"/>
    <w:rsid w:val="00681CEF"/>
    <w:rsid w:val="0068276F"/>
    <w:rsid w:val="00683197"/>
    <w:rsid w:val="006832BE"/>
    <w:rsid w:val="006832FF"/>
    <w:rsid w:val="00683383"/>
    <w:rsid w:val="006833ED"/>
    <w:rsid w:val="0068369F"/>
    <w:rsid w:val="006836AB"/>
    <w:rsid w:val="00683B42"/>
    <w:rsid w:val="00683DEF"/>
    <w:rsid w:val="00683EE3"/>
    <w:rsid w:val="006840D4"/>
    <w:rsid w:val="006843C3"/>
    <w:rsid w:val="00684B37"/>
    <w:rsid w:val="00684EA1"/>
    <w:rsid w:val="00685046"/>
    <w:rsid w:val="006851D7"/>
    <w:rsid w:val="00685483"/>
    <w:rsid w:val="00685727"/>
    <w:rsid w:val="00685840"/>
    <w:rsid w:val="0068597C"/>
    <w:rsid w:val="00685ACC"/>
    <w:rsid w:val="00685AE7"/>
    <w:rsid w:val="00685B86"/>
    <w:rsid w:val="00685BA8"/>
    <w:rsid w:val="00685F00"/>
    <w:rsid w:val="006861DF"/>
    <w:rsid w:val="00686249"/>
    <w:rsid w:val="00686302"/>
    <w:rsid w:val="00686369"/>
    <w:rsid w:val="006868A6"/>
    <w:rsid w:val="00686D5E"/>
    <w:rsid w:val="00686F31"/>
    <w:rsid w:val="00687002"/>
    <w:rsid w:val="0068711A"/>
    <w:rsid w:val="006877D2"/>
    <w:rsid w:val="00687829"/>
    <w:rsid w:val="00687863"/>
    <w:rsid w:val="0068789E"/>
    <w:rsid w:val="00687992"/>
    <w:rsid w:val="00687A6F"/>
    <w:rsid w:val="00687ACE"/>
    <w:rsid w:val="00687FB6"/>
    <w:rsid w:val="006902A2"/>
    <w:rsid w:val="006902C5"/>
    <w:rsid w:val="006905B9"/>
    <w:rsid w:val="0069082D"/>
    <w:rsid w:val="00690B44"/>
    <w:rsid w:val="00691337"/>
    <w:rsid w:val="00691368"/>
    <w:rsid w:val="0069174E"/>
    <w:rsid w:val="006917C3"/>
    <w:rsid w:val="006918BC"/>
    <w:rsid w:val="00691BD1"/>
    <w:rsid w:val="00691DA6"/>
    <w:rsid w:val="00691E5F"/>
    <w:rsid w:val="00692032"/>
    <w:rsid w:val="0069211A"/>
    <w:rsid w:val="00692366"/>
    <w:rsid w:val="00692399"/>
    <w:rsid w:val="00692A52"/>
    <w:rsid w:val="00692A6C"/>
    <w:rsid w:val="00692AC1"/>
    <w:rsid w:val="00692CC1"/>
    <w:rsid w:val="00692E1C"/>
    <w:rsid w:val="00692EE8"/>
    <w:rsid w:val="00692EF8"/>
    <w:rsid w:val="00692F35"/>
    <w:rsid w:val="006932BA"/>
    <w:rsid w:val="0069341F"/>
    <w:rsid w:val="0069342F"/>
    <w:rsid w:val="00693675"/>
    <w:rsid w:val="006936CA"/>
    <w:rsid w:val="00693894"/>
    <w:rsid w:val="00693C89"/>
    <w:rsid w:val="00693DE0"/>
    <w:rsid w:val="00693DE9"/>
    <w:rsid w:val="00693EA7"/>
    <w:rsid w:val="00693EDF"/>
    <w:rsid w:val="00694214"/>
    <w:rsid w:val="006944AC"/>
    <w:rsid w:val="00694682"/>
    <w:rsid w:val="00694D01"/>
    <w:rsid w:val="00694E32"/>
    <w:rsid w:val="00694E9A"/>
    <w:rsid w:val="006952E9"/>
    <w:rsid w:val="006954A8"/>
    <w:rsid w:val="00695555"/>
    <w:rsid w:val="006956DA"/>
    <w:rsid w:val="006958F0"/>
    <w:rsid w:val="00695BD0"/>
    <w:rsid w:val="00695C94"/>
    <w:rsid w:val="00695FF3"/>
    <w:rsid w:val="006961C3"/>
    <w:rsid w:val="0069627F"/>
    <w:rsid w:val="00696300"/>
    <w:rsid w:val="0069670A"/>
    <w:rsid w:val="0069692C"/>
    <w:rsid w:val="006969F7"/>
    <w:rsid w:val="00696FB9"/>
    <w:rsid w:val="006971C2"/>
    <w:rsid w:val="006971E4"/>
    <w:rsid w:val="00697584"/>
    <w:rsid w:val="006977AC"/>
    <w:rsid w:val="006977BB"/>
    <w:rsid w:val="00697C9E"/>
    <w:rsid w:val="00697DF6"/>
    <w:rsid w:val="006A008C"/>
    <w:rsid w:val="006A022B"/>
    <w:rsid w:val="006A0448"/>
    <w:rsid w:val="006A0510"/>
    <w:rsid w:val="006A0784"/>
    <w:rsid w:val="006A0912"/>
    <w:rsid w:val="006A0B78"/>
    <w:rsid w:val="006A0F83"/>
    <w:rsid w:val="006A1102"/>
    <w:rsid w:val="006A11F4"/>
    <w:rsid w:val="006A1452"/>
    <w:rsid w:val="006A14ED"/>
    <w:rsid w:val="006A1C21"/>
    <w:rsid w:val="006A1D9B"/>
    <w:rsid w:val="006A1DF3"/>
    <w:rsid w:val="006A23A4"/>
    <w:rsid w:val="006A2544"/>
    <w:rsid w:val="006A25F7"/>
    <w:rsid w:val="006A263F"/>
    <w:rsid w:val="006A28AE"/>
    <w:rsid w:val="006A28F4"/>
    <w:rsid w:val="006A296B"/>
    <w:rsid w:val="006A2A0A"/>
    <w:rsid w:val="006A2A39"/>
    <w:rsid w:val="006A2B09"/>
    <w:rsid w:val="006A2CF5"/>
    <w:rsid w:val="006A2D39"/>
    <w:rsid w:val="006A2FEF"/>
    <w:rsid w:val="006A310A"/>
    <w:rsid w:val="006A325C"/>
    <w:rsid w:val="006A32B1"/>
    <w:rsid w:val="006A35E9"/>
    <w:rsid w:val="006A37E2"/>
    <w:rsid w:val="006A3859"/>
    <w:rsid w:val="006A398F"/>
    <w:rsid w:val="006A3B47"/>
    <w:rsid w:val="006A3C32"/>
    <w:rsid w:val="006A3E1F"/>
    <w:rsid w:val="006A3E73"/>
    <w:rsid w:val="006A4198"/>
    <w:rsid w:val="006A44F1"/>
    <w:rsid w:val="006A459F"/>
    <w:rsid w:val="006A47B8"/>
    <w:rsid w:val="006A491E"/>
    <w:rsid w:val="006A4927"/>
    <w:rsid w:val="006A4B46"/>
    <w:rsid w:val="006A4CA8"/>
    <w:rsid w:val="006A4D7D"/>
    <w:rsid w:val="006A4E27"/>
    <w:rsid w:val="006A4FC5"/>
    <w:rsid w:val="006A514B"/>
    <w:rsid w:val="006A53F0"/>
    <w:rsid w:val="006A541F"/>
    <w:rsid w:val="006A54E2"/>
    <w:rsid w:val="006A564D"/>
    <w:rsid w:val="006A585C"/>
    <w:rsid w:val="006A5CD1"/>
    <w:rsid w:val="006A5D32"/>
    <w:rsid w:val="006A6013"/>
    <w:rsid w:val="006A681E"/>
    <w:rsid w:val="006A6EAC"/>
    <w:rsid w:val="006A6FD1"/>
    <w:rsid w:val="006A7350"/>
    <w:rsid w:val="006A76D7"/>
    <w:rsid w:val="006A78A2"/>
    <w:rsid w:val="006A7970"/>
    <w:rsid w:val="006A7BE2"/>
    <w:rsid w:val="006B01D9"/>
    <w:rsid w:val="006B02DA"/>
    <w:rsid w:val="006B04AA"/>
    <w:rsid w:val="006B074D"/>
    <w:rsid w:val="006B0A23"/>
    <w:rsid w:val="006B0A92"/>
    <w:rsid w:val="006B0E85"/>
    <w:rsid w:val="006B1062"/>
    <w:rsid w:val="006B1069"/>
    <w:rsid w:val="006B13A7"/>
    <w:rsid w:val="006B148A"/>
    <w:rsid w:val="006B1665"/>
    <w:rsid w:val="006B19F5"/>
    <w:rsid w:val="006B1B3D"/>
    <w:rsid w:val="006B1C66"/>
    <w:rsid w:val="006B1D36"/>
    <w:rsid w:val="006B1E5F"/>
    <w:rsid w:val="006B2056"/>
    <w:rsid w:val="006B2738"/>
    <w:rsid w:val="006B27C9"/>
    <w:rsid w:val="006B2C28"/>
    <w:rsid w:val="006B2D0F"/>
    <w:rsid w:val="006B2F06"/>
    <w:rsid w:val="006B31C2"/>
    <w:rsid w:val="006B31E4"/>
    <w:rsid w:val="006B31E7"/>
    <w:rsid w:val="006B3521"/>
    <w:rsid w:val="006B37D5"/>
    <w:rsid w:val="006B380D"/>
    <w:rsid w:val="006B3999"/>
    <w:rsid w:val="006B39E2"/>
    <w:rsid w:val="006B3A4B"/>
    <w:rsid w:val="006B3BDD"/>
    <w:rsid w:val="006B4538"/>
    <w:rsid w:val="006B475A"/>
    <w:rsid w:val="006B494C"/>
    <w:rsid w:val="006B49F4"/>
    <w:rsid w:val="006B4AA0"/>
    <w:rsid w:val="006B4C57"/>
    <w:rsid w:val="006B4D22"/>
    <w:rsid w:val="006B4FB4"/>
    <w:rsid w:val="006B4FC4"/>
    <w:rsid w:val="006B50A2"/>
    <w:rsid w:val="006B526D"/>
    <w:rsid w:val="006B52D3"/>
    <w:rsid w:val="006B55AF"/>
    <w:rsid w:val="006B5623"/>
    <w:rsid w:val="006B56EC"/>
    <w:rsid w:val="006B589C"/>
    <w:rsid w:val="006B5A36"/>
    <w:rsid w:val="006B5A8C"/>
    <w:rsid w:val="006B5B2F"/>
    <w:rsid w:val="006B5B91"/>
    <w:rsid w:val="006B6012"/>
    <w:rsid w:val="006B6064"/>
    <w:rsid w:val="006B622A"/>
    <w:rsid w:val="006B6513"/>
    <w:rsid w:val="006B6819"/>
    <w:rsid w:val="006B6BB8"/>
    <w:rsid w:val="006B7056"/>
    <w:rsid w:val="006B71C3"/>
    <w:rsid w:val="006B71E3"/>
    <w:rsid w:val="006B71FD"/>
    <w:rsid w:val="006B787C"/>
    <w:rsid w:val="006B7A68"/>
    <w:rsid w:val="006B7B0D"/>
    <w:rsid w:val="006B7B26"/>
    <w:rsid w:val="006B7E0F"/>
    <w:rsid w:val="006C010F"/>
    <w:rsid w:val="006C0128"/>
    <w:rsid w:val="006C0141"/>
    <w:rsid w:val="006C03C4"/>
    <w:rsid w:val="006C03DF"/>
    <w:rsid w:val="006C05C8"/>
    <w:rsid w:val="006C0702"/>
    <w:rsid w:val="006C0A0D"/>
    <w:rsid w:val="006C0F00"/>
    <w:rsid w:val="006C0FAB"/>
    <w:rsid w:val="006C115B"/>
    <w:rsid w:val="006C12C4"/>
    <w:rsid w:val="006C13BC"/>
    <w:rsid w:val="006C150E"/>
    <w:rsid w:val="006C15A7"/>
    <w:rsid w:val="006C1AA4"/>
    <w:rsid w:val="006C1BCD"/>
    <w:rsid w:val="006C1F26"/>
    <w:rsid w:val="006C2319"/>
    <w:rsid w:val="006C248A"/>
    <w:rsid w:val="006C2510"/>
    <w:rsid w:val="006C2653"/>
    <w:rsid w:val="006C2865"/>
    <w:rsid w:val="006C2B33"/>
    <w:rsid w:val="006C2B85"/>
    <w:rsid w:val="006C3158"/>
    <w:rsid w:val="006C3229"/>
    <w:rsid w:val="006C33A3"/>
    <w:rsid w:val="006C34AF"/>
    <w:rsid w:val="006C3715"/>
    <w:rsid w:val="006C38B5"/>
    <w:rsid w:val="006C39B9"/>
    <w:rsid w:val="006C3CDC"/>
    <w:rsid w:val="006C3D91"/>
    <w:rsid w:val="006C4055"/>
    <w:rsid w:val="006C4116"/>
    <w:rsid w:val="006C43CC"/>
    <w:rsid w:val="006C464D"/>
    <w:rsid w:val="006C46B9"/>
    <w:rsid w:val="006C47ED"/>
    <w:rsid w:val="006C4B73"/>
    <w:rsid w:val="006C4C83"/>
    <w:rsid w:val="006C4ED7"/>
    <w:rsid w:val="006C57BC"/>
    <w:rsid w:val="006C59C8"/>
    <w:rsid w:val="006C59E1"/>
    <w:rsid w:val="006C5DD0"/>
    <w:rsid w:val="006C5E69"/>
    <w:rsid w:val="006C5F49"/>
    <w:rsid w:val="006C6049"/>
    <w:rsid w:val="006C6179"/>
    <w:rsid w:val="006C61D0"/>
    <w:rsid w:val="006C6330"/>
    <w:rsid w:val="006C648E"/>
    <w:rsid w:val="006C69FF"/>
    <w:rsid w:val="006C6B91"/>
    <w:rsid w:val="006C6BBE"/>
    <w:rsid w:val="006C7020"/>
    <w:rsid w:val="006C7173"/>
    <w:rsid w:val="006C7198"/>
    <w:rsid w:val="006C73F6"/>
    <w:rsid w:val="006C75B3"/>
    <w:rsid w:val="006C76F7"/>
    <w:rsid w:val="006C771C"/>
    <w:rsid w:val="006C7886"/>
    <w:rsid w:val="006C7957"/>
    <w:rsid w:val="006D0027"/>
    <w:rsid w:val="006D00A4"/>
    <w:rsid w:val="006D0167"/>
    <w:rsid w:val="006D01A1"/>
    <w:rsid w:val="006D046E"/>
    <w:rsid w:val="006D0973"/>
    <w:rsid w:val="006D0E18"/>
    <w:rsid w:val="006D0FCA"/>
    <w:rsid w:val="006D1038"/>
    <w:rsid w:val="006D12C2"/>
    <w:rsid w:val="006D1684"/>
    <w:rsid w:val="006D18AF"/>
    <w:rsid w:val="006D19AB"/>
    <w:rsid w:val="006D19CF"/>
    <w:rsid w:val="006D1C4C"/>
    <w:rsid w:val="006D1CC2"/>
    <w:rsid w:val="006D1CE9"/>
    <w:rsid w:val="006D1E57"/>
    <w:rsid w:val="006D2668"/>
    <w:rsid w:val="006D2900"/>
    <w:rsid w:val="006D2CBA"/>
    <w:rsid w:val="006D2CE2"/>
    <w:rsid w:val="006D2F91"/>
    <w:rsid w:val="006D3041"/>
    <w:rsid w:val="006D31BF"/>
    <w:rsid w:val="006D375D"/>
    <w:rsid w:val="006D3C0B"/>
    <w:rsid w:val="006D3C72"/>
    <w:rsid w:val="006D3E33"/>
    <w:rsid w:val="006D3E8C"/>
    <w:rsid w:val="006D3F31"/>
    <w:rsid w:val="006D4779"/>
    <w:rsid w:val="006D4789"/>
    <w:rsid w:val="006D4821"/>
    <w:rsid w:val="006D48C3"/>
    <w:rsid w:val="006D4F32"/>
    <w:rsid w:val="006D5176"/>
    <w:rsid w:val="006D5748"/>
    <w:rsid w:val="006D59F6"/>
    <w:rsid w:val="006D5ADE"/>
    <w:rsid w:val="006D5B5F"/>
    <w:rsid w:val="006D5B80"/>
    <w:rsid w:val="006D5C61"/>
    <w:rsid w:val="006D634E"/>
    <w:rsid w:val="006D644E"/>
    <w:rsid w:val="006D65EC"/>
    <w:rsid w:val="006D67D5"/>
    <w:rsid w:val="006D6985"/>
    <w:rsid w:val="006D69C6"/>
    <w:rsid w:val="006D7163"/>
    <w:rsid w:val="006D7296"/>
    <w:rsid w:val="006D76B7"/>
    <w:rsid w:val="006D77C3"/>
    <w:rsid w:val="006D79EC"/>
    <w:rsid w:val="006E0270"/>
    <w:rsid w:val="006E037C"/>
    <w:rsid w:val="006E0717"/>
    <w:rsid w:val="006E0813"/>
    <w:rsid w:val="006E0890"/>
    <w:rsid w:val="006E0959"/>
    <w:rsid w:val="006E0ACC"/>
    <w:rsid w:val="006E0BA0"/>
    <w:rsid w:val="006E0F70"/>
    <w:rsid w:val="006E103C"/>
    <w:rsid w:val="006E11A4"/>
    <w:rsid w:val="006E169A"/>
    <w:rsid w:val="006E182D"/>
    <w:rsid w:val="006E1AA4"/>
    <w:rsid w:val="006E1D66"/>
    <w:rsid w:val="006E2250"/>
    <w:rsid w:val="006E2388"/>
    <w:rsid w:val="006E23E8"/>
    <w:rsid w:val="006E2482"/>
    <w:rsid w:val="006E254D"/>
    <w:rsid w:val="006E27BE"/>
    <w:rsid w:val="006E2CE5"/>
    <w:rsid w:val="006E2EDB"/>
    <w:rsid w:val="006E319D"/>
    <w:rsid w:val="006E32F4"/>
    <w:rsid w:val="006E3D06"/>
    <w:rsid w:val="006E4167"/>
    <w:rsid w:val="006E41BD"/>
    <w:rsid w:val="006E41E2"/>
    <w:rsid w:val="006E476D"/>
    <w:rsid w:val="006E47C3"/>
    <w:rsid w:val="006E4BBA"/>
    <w:rsid w:val="006E4DE4"/>
    <w:rsid w:val="006E4F6E"/>
    <w:rsid w:val="006E4F88"/>
    <w:rsid w:val="006E4FA0"/>
    <w:rsid w:val="006E55C1"/>
    <w:rsid w:val="006E5727"/>
    <w:rsid w:val="006E59C8"/>
    <w:rsid w:val="006E59D0"/>
    <w:rsid w:val="006E59E0"/>
    <w:rsid w:val="006E5E67"/>
    <w:rsid w:val="006E5E68"/>
    <w:rsid w:val="006E5FAD"/>
    <w:rsid w:val="006E60DC"/>
    <w:rsid w:val="006E614A"/>
    <w:rsid w:val="006E6270"/>
    <w:rsid w:val="006E627B"/>
    <w:rsid w:val="006E62E8"/>
    <w:rsid w:val="006E636F"/>
    <w:rsid w:val="006E6706"/>
    <w:rsid w:val="006E670C"/>
    <w:rsid w:val="006E6835"/>
    <w:rsid w:val="006E6858"/>
    <w:rsid w:val="006E6880"/>
    <w:rsid w:val="006E69CA"/>
    <w:rsid w:val="006E6B2E"/>
    <w:rsid w:val="006E6C18"/>
    <w:rsid w:val="006E6F13"/>
    <w:rsid w:val="006E6FEE"/>
    <w:rsid w:val="006E7099"/>
    <w:rsid w:val="006E73BC"/>
    <w:rsid w:val="006E7647"/>
    <w:rsid w:val="006E7C96"/>
    <w:rsid w:val="006E7D2B"/>
    <w:rsid w:val="006F04CA"/>
    <w:rsid w:val="006F097E"/>
    <w:rsid w:val="006F0AB2"/>
    <w:rsid w:val="006F0B66"/>
    <w:rsid w:val="006F1022"/>
    <w:rsid w:val="006F117B"/>
    <w:rsid w:val="006F14DA"/>
    <w:rsid w:val="006F19D3"/>
    <w:rsid w:val="006F1A68"/>
    <w:rsid w:val="006F1BBC"/>
    <w:rsid w:val="006F1BC9"/>
    <w:rsid w:val="006F1F9C"/>
    <w:rsid w:val="006F2705"/>
    <w:rsid w:val="006F2920"/>
    <w:rsid w:val="006F2BA7"/>
    <w:rsid w:val="006F2DE0"/>
    <w:rsid w:val="006F2E0B"/>
    <w:rsid w:val="006F3092"/>
    <w:rsid w:val="006F34A2"/>
    <w:rsid w:val="006F3504"/>
    <w:rsid w:val="006F3517"/>
    <w:rsid w:val="006F37D3"/>
    <w:rsid w:val="006F3A81"/>
    <w:rsid w:val="006F3BFB"/>
    <w:rsid w:val="006F3C74"/>
    <w:rsid w:val="006F3F40"/>
    <w:rsid w:val="006F3F61"/>
    <w:rsid w:val="006F3F8C"/>
    <w:rsid w:val="006F3FCB"/>
    <w:rsid w:val="006F4270"/>
    <w:rsid w:val="006F428F"/>
    <w:rsid w:val="006F4A10"/>
    <w:rsid w:val="006F4DEC"/>
    <w:rsid w:val="006F4E76"/>
    <w:rsid w:val="006F5021"/>
    <w:rsid w:val="006F5061"/>
    <w:rsid w:val="006F5066"/>
    <w:rsid w:val="006F5071"/>
    <w:rsid w:val="006F52B4"/>
    <w:rsid w:val="006F565D"/>
    <w:rsid w:val="006F5D73"/>
    <w:rsid w:val="006F62D4"/>
    <w:rsid w:val="006F63B8"/>
    <w:rsid w:val="006F63F8"/>
    <w:rsid w:val="006F69C7"/>
    <w:rsid w:val="006F6B0D"/>
    <w:rsid w:val="006F6BD9"/>
    <w:rsid w:val="006F6ECB"/>
    <w:rsid w:val="006F7011"/>
    <w:rsid w:val="006F71B6"/>
    <w:rsid w:val="006F72C1"/>
    <w:rsid w:val="006F74AF"/>
    <w:rsid w:val="006F7A17"/>
    <w:rsid w:val="006F7CD4"/>
    <w:rsid w:val="006F7FDE"/>
    <w:rsid w:val="007001B4"/>
    <w:rsid w:val="007008CF"/>
    <w:rsid w:val="00700962"/>
    <w:rsid w:val="00700D4B"/>
    <w:rsid w:val="00700DEA"/>
    <w:rsid w:val="00700F7D"/>
    <w:rsid w:val="0070116F"/>
    <w:rsid w:val="007011D2"/>
    <w:rsid w:val="00701412"/>
    <w:rsid w:val="00701802"/>
    <w:rsid w:val="00701831"/>
    <w:rsid w:val="00701A33"/>
    <w:rsid w:val="00701AC9"/>
    <w:rsid w:val="00701E71"/>
    <w:rsid w:val="00701EC6"/>
    <w:rsid w:val="00702267"/>
    <w:rsid w:val="00702355"/>
    <w:rsid w:val="007023BA"/>
    <w:rsid w:val="00702696"/>
    <w:rsid w:val="00702720"/>
    <w:rsid w:val="00702AE1"/>
    <w:rsid w:val="00702CD3"/>
    <w:rsid w:val="00702F6D"/>
    <w:rsid w:val="00703129"/>
    <w:rsid w:val="00703412"/>
    <w:rsid w:val="00703823"/>
    <w:rsid w:val="0070384F"/>
    <w:rsid w:val="0070385D"/>
    <w:rsid w:val="007038ED"/>
    <w:rsid w:val="00703AB5"/>
    <w:rsid w:val="00703B48"/>
    <w:rsid w:val="00703B85"/>
    <w:rsid w:val="00703D29"/>
    <w:rsid w:val="00703E57"/>
    <w:rsid w:val="00703EEF"/>
    <w:rsid w:val="0070412F"/>
    <w:rsid w:val="00704210"/>
    <w:rsid w:val="00704329"/>
    <w:rsid w:val="00704575"/>
    <w:rsid w:val="007046BC"/>
    <w:rsid w:val="00704768"/>
    <w:rsid w:val="007047C0"/>
    <w:rsid w:val="007047F6"/>
    <w:rsid w:val="00704820"/>
    <w:rsid w:val="007048FA"/>
    <w:rsid w:val="00704CBB"/>
    <w:rsid w:val="0070531E"/>
    <w:rsid w:val="007056E7"/>
    <w:rsid w:val="00705922"/>
    <w:rsid w:val="0070597B"/>
    <w:rsid w:val="007059D0"/>
    <w:rsid w:val="00705B54"/>
    <w:rsid w:val="007061EB"/>
    <w:rsid w:val="0070646D"/>
    <w:rsid w:val="007064E9"/>
    <w:rsid w:val="00706519"/>
    <w:rsid w:val="007067BA"/>
    <w:rsid w:val="00706811"/>
    <w:rsid w:val="007069F1"/>
    <w:rsid w:val="00706D6E"/>
    <w:rsid w:val="00707398"/>
    <w:rsid w:val="0070775A"/>
    <w:rsid w:val="007079F2"/>
    <w:rsid w:val="00707E05"/>
    <w:rsid w:val="00707FB9"/>
    <w:rsid w:val="00710010"/>
    <w:rsid w:val="0071034D"/>
    <w:rsid w:val="007104E7"/>
    <w:rsid w:val="007106A9"/>
    <w:rsid w:val="00710955"/>
    <w:rsid w:val="007109B9"/>
    <w:rsid w:val="00710A69"/>
    <w:rsid w:val="00710A85"/>
    <w:rsid w:val="0071111F"/>
    <w:rsid w:val="00711212"/>
    <w:rsid w:val="007112C4"/>
    <w:rsid w:val="007112E0"/>
    <w:rsid w:val="0071158C"/>
    <w:rsid w:val="007115D3"/>
    <w:rsid w:val="00711ADB"/>
    <w:rsid w:val="00711BF8"/>
    <w:rsid w:val="00711C22"/>
    <w:rsid w:val="00711E15"/>
    <w:rsid w:val="00711E44"/>
    <w:rsid w:val="0071217C"/>
    <w:rsid w:val="007122E8"/>
    <w:rsid w:val="007122F8"/>
    <w:rsid w:val="00712309"/>
    <w:rsid w:val="00712471"/>
    <w:rsid w:val="00712534"/>
    <w:rsid w:val="00712569"/>
    <w:rsid w:val="0071271B"/>
    <w:rsid w:val="00712725"/>
    <w:rsid w:val="007127A7"/>
    <w:rsid w:val="0071291B"/>
    <w:rsid w:val="007129CE"/>
    <w:rsid w:val="00712A87"/>
    <w:rsid w:val="00712ABE"/>
    <w:rsid w:val="00712BE4"/>
    <w:rsid w:val="00712D01"/>
    <w:rsid w:val="00712D2C"/>
    <w:rsid w:val="00712F3F"/>
    <w:rsid w:val="00713219"/>
    <w:rsid w:val="007132A4"/>
    <w:rsid w:val="0071371E"/>
    <w:rsid w:val="0071378A"/>
    <w:rsid w:val="007138C7"/>
    <w:rsid w:val="00713925"/>
    <w:rsid w:val="00713A36"/>
    <w:rsid w:val="00713B6F"/>
    <w:rsid w:val="00713CD1"/>
    <w:rsid w:val="00713F91"/>
    <w:rsid w:val="0071402C"/>
    <w:rsid w:val="0071420F"/>
    <w:rsid w:val="00714532"/>
    <w:rsid w:val="00714569"/>
    <w:rsid w:val="007146AD"/>
    <w:rsid w:val="007146EA"/>
    <w:rsid w:val="0071494D"/>
    <w:rsid w:val="00714DDD"/>
    <w:rsid w:val="00714EF4"/>
    <w:rsid w:val="00714FD4"/>
    <w:rsid w:val="00715437"/>
    <w:rsid w:val="00715535"/>
    <w:rsid w:val="0071586A"/>
    <w:rsid w:val="00715A5A"/>
    <w:rsid w:val="00715D43"/>
    <w:rsid w:val="00716051"/>
    <w:rsid w:val="00716281"/>
    <w:rsid w:val="00716418"/>
    <w:rsid w:val="007164C3"/>
    <w:rsid w:val="00716707"/>
    <w:rsid w:val="007168E3"/>
    <w:rsid w:val="00716982"/>
    <w:rsid w:val="00716D21"/>
    <w:rsid w:val="00716E67"/>
    <w:rsid w:val="00717337"/>
    <w:rsid w:val="0071742B"/>
    <w:rsid w:val="00717462"/>
    <w:rsid w:val="007174C3"/>
    <w:rsid w:val="0071751D"/>
    <w:rsid w:val="007176FA"/>
    <w:rsid w:val="00717779"/>
    <w:rsid w:val="00717A5D"/>
    <w:rsid w:val="007203CA"/>
    <w:rsid w:val="00720507"/>
    <w:rsid w:val="0072059F"/>
    <w:rsid w:val="00720817"/>
    <w:rsid w:val="00720AF1"/>
    <w:rsid w:val="00720B29"/>
    <w:rsid w:val="00720B3B"/>
    <w:rsid w:val="00720BC5"/>
    <w:rsid w:val="00720DAF"/>
    <w:rsid w:val="00720DF3"/>
    <w:rsid w:val="007212E3"/>
    <w:rsid w:val="007215AD"/>
    <w:rsid w:val="00721913"/>
    <w:rsid w:val="00721A74"/>
    <w:rsid w:val="00721DAA"/>
    <w:rsid w:val="00721F61"/>
    <w:rsid w:val="00721FCE"/>
    <w:rsid w:val="007221C6"/>
    <w:rsid w:val="00722220"/>
    <w:rsid w:val="007223DB"/>
    <w:rsid w:val="00722421"/>
    <w:rsid w:val="00722470"/>
    <w:rsid w:val="0072254E"/>
    <w:rsid w:val="0072257F"/>
    <w:rsid w:val="0072261C"/>
    <w:rsid w:val="00722629"/>
    <w:rsid w:val="00722B4E"/>
    <w:rsid w:val="00722CB4"/>
    <w:rsid w:val="00722D96"/>
    <w:rsid w:val="00722E3E"/>
    <w:rsid w:val="00722E5B"/>
    <w:rsid w:val="00723126"/>
    <w:rsid w:val="00723314"/>
    <w:rsid w:val="00723507"/>
    <w:rsid w:val="00723567"/>
    <w:rsid w:val="00723913"/>
    <w:rsid w:val="007239B5"/>
    <w:rsid w:val="00723C1C"/>
    <w:rsid w:val="00723EA7"/>
    <w:rsid w:val="0072400D"/>
    <w:rsid w:val="00724021"/>
    <w:rsid w:val="00724135"/>
    <w:rsid w:val="007242B0"/>
    <w:rsid w:val="0072439D"/>
    <w:rsid w:val="007243BE"/>
    <w:rsid w:val="007245A8"/>
    <w:rsid w:val="00724776"/>
    <w:rsid w:val="00724A32"/>
    <w:rsid w:val="00725253"/>
    <w:rsid w:val="007252BA"/>
    <w:rsid w:val="00725311"/>
    <w:rsid w:val="00725691"/>
    <w:rsid w:val="00725E5C"/>
    <w:rsid w:val="00725EE9"/>
    <w:rsid w:val="00726031"/>
    <w:rsid w:val="007260FD"/>
    <w:rsid w:val="00726216"/>
    <w:rsid w:val="007263FA"/>
    <w:rsid w:val="00726562"/>
    <w:rsid w:val="00726563"/>
    <w:rsid w:val="00726978"/>
    <w:rsid w:val="00726E31"/>
    <w:rsid w:val="00726F1A"/>
    <w:rsid w:val="00726FA4"/>
    <w:rsid w:val="007274AA"/>
    <w:rsid w:val="007275C9"/>
    <w:rsid w:val="007276D0"/>
    <w:rsid w:val="00727997"/>
    <w:rsid w:val="00730427"/>
    <w:rsid w:val="007304FF"/>
    <w:rsid w:val="00730A22"/>
    <w:rsid w:val="00730EC4"/>
    <w:rsid w:val="00730F04"/>
    <w:rsid w:val="007310C6"/>
    <w:rsid w:val="00731141"/>
    <w:rsid w:val="007312A6"/>
    <w:rsid w:val="007312CC"/>
    <w:rsid w:val="0073130F"/>
    <w:rsid w:val="00731337"/>
    <w:rsid w:val="00731352"/>
    <w:rsid w:val="0073138A"/>
    <w:rsid w:val="0073142A"/>
    <w:rsid w:val="0073182C"/>
    <w:rsid w:val="0073194F"/>
    <w:rsid w:val="00731C5D"/>
    <w:rsid w:val="00731E5A"/>
    <w:rsid w:val="00731EAD"/>
    <w:rsid w:val="00731EDE"/>
    <w:rsid w:val="007321B0"/>
    <w:rsid w:val="00732319"/>
    <w:rsid w:val="0073238A"/>
    <w:rsid w:val="007324E5"/>
    <w:rsid w:val="007324F3"/>
    <w:rsid w:val="007326AB"/>
    <w:rsid w:val="00732993"/>
    <w:rsid w:val="00732A1A"/>
    <w:rsid w:val="00733095"/>
    <w:rsid w:val="007330A4"/>
    <w:rsid w:val="007330D6"/>
    <w:rsid w:val="00733354"/>
    <w:rsid w:val="0073338C"/>
    <w:rsid w:val="00733418"/>
    <w:rsid w:val="007335E3"/>
    <w:rsid w:val="007336C0"/>
    <w:rsid w:val="00733757"/>
    <w:rsid w:val="007337A4"/>
    <w:rsid w:val="00733A4E"/>
    <w:rsid w:val="00733AEA"/>
    <w:rsid w:val="00733D6E"/>
    <w:rsid w:val="00733E9F"/>
    <w:rsid w:val="007344DD"/>
    <w:rsid w:val="007346FF"/>
    <w:rsid w:val="00734919"/>
    <w:rsid w:val="007349D3"/>
    <w:rsid w:val="00734E88"/>
    <w:rsid w:val="00734F29"/>
    <w:rsid w:val="00734F92"/>
    <w:rsid w:val="007350E6"/>
    <w:rsid w:val="00735390"/>
    <w:rsid w:val="007354CC"/>
    <w:rsid w:val="007355DC"/>
    <w:rsid w:val="00735861"/>
    <w:rsid w:val="00735BE5"/>
    <w:rsid w:val="00736027"/>
    <w:rsid w:val="007360B5"/>
    <w:rsid w:val="007362EA"/>
    <w:rsid w:val="007364E3"/>
    <w:rsid w:val="007364F1"/>
    <w:rsid w:val="00736546"/>
    <w:rsid w:val="007365EF"/>
    <w:rsid w:val="007368BC"/>
    <w:rsid w:val="00736B1C"/>
    <w:rsid w:val="00736B47"/>
    <w:rsid w:val="00736BAE"/>
    <w:rsid w:val="00736D48"/>
    <w:rsid w:val="007370F4"/>
    <w:rsid w:val="007373FC"/>
    <w:rsid w:val="007375B9"/>
    <w:rsid w:val="007378A1"/>
    <w:rsid w:val="00737A16"/>
    <w:rsid w:val="00737A94"/>
    <w:rsid w:val="00737AE9"/>
    <w:rsid w:val="00737C1D"/>
    <w:rsid w:val="00737D4B"/>
    <w:rsid w:val="00737FD0"/>
    <w:rsid w:val="0074024A"/>
    <w:rsid w:val="00740298"/>
    <w:rsid w:val="007404CF"/>
    <w:rsid w:val="007406C7"/>
    <w:rsid w:val="00740768"/>
    <w:rsid w:val="00740AD8"/>
    <w:rsid w:val="00740EAB"/>
    <w:rsid w:val="007411F8"/>
    <w:rsid w:val="00741420"/>
    <w:rsid w:val="00741B32"/>
    <w:rsid w:val="00741DC8"/>
    <w:rsid w:val="00741DEB"/>
    <w:rsid w:val="007421D2"/>
    <w:rsid w:val="007421F3"/>
    <w:rsid w:val="007423ED"/>
    <w:rsid w:val="007424CC"/>
    <w:rsid w:val="007425D5"/>
    <w:rsid w:val="007427D4"/>
    <w:rsid w:val="00742973"/>
    <w:rsid w:val="00742CC2"/>
    <w:rsid w:val="00743099"/>
    <w:rsid w:val="00743423"/>
    <w:rsid w:val="007434A9"/>
    <w:rsid w:val="00743665"/>
    <w:rsid w:val="00743766"/>
    <w:rsid w:val="007439B1"/>
    <w:rsid w:val="00743A1A"/>
    <w:rsid w:val="00743F98"/>
    <w:rsid w:val="0074432B"/>
    <w:rsid w:val="007443D2"/>
    <w:rsid w:val="00744717"/>
    <w:rsid w:val="0074474E"/>
    <w:rsid w:val="00744920"/>
    <w:rsid w:val="00744B31"/>
    <w:rsid w:val="00744C59"/>
    <w:rsid w:val="00744E66"/>
    <w:rsid w:val="00744FE1"/>
    <w:rsid w:val="00745019"/>
    <w:rsid w:val="007453B0"/>
    <w:rsid w:val="007455A4"/>
    <w:rsid w:val="0074561D"/>
    <w:rsid w:val="00745AD5"/>
    <w:rsid w:val="00745C7F"/>
    <w:rsid w:val="00746188"/>
    <w:rsid w:val="00746389"/>
    <w:rsid w:val="007463B4"/>
    <w:rsid w:val="007469C3"/>
    <w:rsid w:val="00746AE2"/>
    <w:rsid w:val="00746CA4"/>
    <w:rsid w:val="00747145"/>
    <w:rsid w:val="0074719A"/>
    <w:rsid w:val="00747A47"/>
    <w:rsid w:val="00747E2E"/>
    <w:rsid w:val="00747F2F"/>
    <w:rsid w:val="00750086"/>
    <w:rsid w:val="00750213"/>
    <w:rsid w:val="00750359"/>
    <w:rsid w:val="007506F4"/>
    <w:rsid w:val="00750787"/>
    <w:rsid w:val="00750B56"/>
    <w:rsid w:val="00750C9F"/>
    <w:rsid w:val="00750DDD"/>
    <w:rsid w:val="00751116"/>
    <w:rsid w:val="00751213"/>
    <w:rsid w:val="00751409"/>
    <w:rsid w:val="007517C3"/>
    <w:rsid w:val="007519AA"/>
    <w:rsid w:val="00751A72"/>
    <w:rsid w:val="00752033"/>
    <w:rsid w:val="007521EE"/>
    <w:rsid w:val="0075232A"/>
    <w:rsid w:val="00752343"/>
    <w:rsid w:val="00752668"/>
    <w:rsid w:val="007526FA"/>
    <w:rsid w:val="007527F3"/>
    <w:rsid w:val="0075291E"/>
    <w:rsid w:val="0075294E"/>
    <w:rsid w:val="007529CF"/>
    <w:rsid w:val="00752CAF"/>
    <w:rsid w:val="00752D57"/>
    <w:rsid w:val="00752DE4"/>
    <w:rsid w:val="00752ED5"/>
    <w:rsid w:val="007532B4"/>
    <w:rsid w:val="00753394"/>
    <w:rsid w:val="007535F8"/>
    <w:rsid w:val="00753654"/>
    <w:rsid w:val="00753666"/>
    <w:rsid w:val="00753B46"/>
    <w:rsid w:val="00753D73"/>
    <w:rsid w:val="00753E75"/>
    <w:rsid w:val="007545BD"/>
    <w:rsid w:val="00754DDE"/>
    <w:rsid w:val="00755098"/>
    <w:rsid w:val="0075513E"/>
    <w:rsid w:val="007551BA"/>
    <w:rsid w:val="007556AC"/>
    <w:rsid w:val="00755716"/>
    <w:rsid w:val="00755930"/>
    <w:rsid w:val="007559DB"/>
    <w:rsid w:val="00755D53"/>
    <w:rsid w:val="00755F60"/>
    <w:rsid w:val="0075600D"/>
    <w:rsid w:val="007564D1"/>
    <w:rsid w:val="007565C1"/>
    <w:rsid w:val="00756635"/>
    <w:rsid w:val="0075682B"/>
    <w:rsid w:val="00756B16"/>
    <w:rsid w:val="00756BCA"/>
    <w:rsid w:val="00756F8A"/>
    <w:rsid w:val="00757080"/>
    <w:rsid w:val="007570F8"/>
    <w:rsid w:val="00757101"/>
    <w:rsid w:val="0075725C"/>
    <w:rsid w:val="00757993"/>
    <w:rsid w:val="00757A6D"/>
    <w:rsid w:val="00757B77"/>
    <w:rsid w:val="00757C29"/>
    <w:rsid w:val="00757E71"/>
    <w:rsid w:val="00757F1F"/>
    <w:rsid w:val="007600BA"/>
    <w:rsid w:val="007602E9"/>
    <w:rsid w:val="007605D5"/>
    <w:rsid w:val="00760880"/>
    <w:rsid w:val="00760AE5"/>
    <w:rsid w:val="00760D42"/>
    <w:rsid w:val="00760E5A"/>
    <w:rsid w:val="007611F6"/>
    <w:rsid w:val="00761CE3"/>
    <w:rsid w:val="00761D3F"/>
    <w:rsid w:val="00762387"/>
    <w:rsid w:val="00762597"/>
    <w:rsid w:val="007627B6"/>
    <w:rsid w:val="00762893"/>
    <w:rsid w:val="00762907"/>
    <w:rsid w:val="00762A21"/>
    <w:rsid w:val="00762B05"/>
    <w:rsid w:val="00762B17"/>
    <w:rsid w:val="00762B81"/>
    <w:rsid w:val="00762BAC"/>
    <w:rsid w:val="00762E51"/>
    <w:rsid w:val="00762EA2"/>
    <w:rsid w:val="007633DE"/>
    <w:rsid w:val="0076340E"/>
    <w:rsid w:val="0076361F"/>
    <w:rsid w:val="00763820"/>
    <w:rsid w:val="00764164"/>
    <w:rsid w:val="00764788"/>
    <w:rsid w:val="00764820"/>
    <w:rsid w:val="007648D3"/>
    <w:rsid w:val="00764936"/>
    <w:rsid w:val="00764D38"/>
    <w:rsid w:val="00764ED9"/>
    <w:rsid w:val="007654F4"/>
    <w:rsid w:val="007656CC"/>
    <w:rsid w:val="00765BC7"/>
    <w:rsid w:val="00765C0F"/>
    <w:rsid w:val="007662B4"/>
    <w:rsid w:val="007663E8"/>
    <w:rsid w:val="00766429"/>
    <w:rsid w:val="0076650F"/>
    <w:rsid w:val="00766577"/>
    <w:rsid w:val="0076663D"/>
    <w:rsid w:val="00766A5F"/>
    <w:rsid w:val="00766BB0"/>
    <w:rsid w:val="00766F3C"/>
    <w:rsid w:val="00767028"/>
    <w:rsid w:val="00767231"/>
    <w:rsid w:val="00767628"/>
    <w:rsid w:val="00767631"/>
    <w:rsid w:val="007677C4"/>
    <w:rsid w:val="00767810"/>
    <w:rsid w:val="00767AFF"/>
    <w:rsid w:val="00767BBF"/>
    <w:rsid w:val="00767E3B"/>
    <w:rsid w:val="00767EB7"/>
    <w:rsid w:val="00767F92"/>
    <w:rsid w:val="0077007E"/>
    <w:rsid w:val="00770358"/>
    <w:rsid w:val="00770722"/>
    <w:rsid w:val="007709F6"/>
    <w:rsid w:val="00770BF6"/>
    <w:rsid w:val="00770C2C"/>
    <w:rsid w:val="00770C97"/>
    <w:rsid w:val="00770D4E"/>
    <w:rsid w:val="00770DE3"/>
    <w:rsid w:val="00770E31"/>
    <w:rsid w:val="00770E36"/>
    <w:rsid w:val="00770F72"/>
    <w:rsid w:val="007712EA"/>
    <w:rsid w:val="007712F5"/>
    <w:rsid w:val="00771380"/>
    <w:rsid w:val="0077146D"/>
    <w:rsid w:val="007715EC"/>
    <w:rsid w:val="00771A55"/>
    <w:rsid w:val="00771B75"/>
    <w:rsid w:val="00771DE0"/>
    <w:rsid w:val="00771EC6"/>
    <w:rsid w:val="0077208C"/>
    <w:rsid w:val="00772230"/>
    <w:rsid w:val="0077229C"/>
    <w:rsid w:val="007724DB"/>
    <w:rsid w:val="007724F3"/>
    <w:rsid w:val="00772536"/>
    <w:rsid w:val="00772580"/>
    <w:rsid w:val="0077269A"/>
    <w:rsid w:val="00772745"/>
    <w:rsid w:val="007728E1"/>
    <w:rsid w:val="00772C4A"/>
    <w:rsid w:val="00772C99"/>
    <w:rsid w:val="00772CD6"/>
    <w:rsid w:val="0077300F"/>
    <w:rsid w:val="00773033"/>
    <w:rsid w:val="0077313C"/>
    <w:rsid w:val="00773367"/>
    <w:rsid w:val="0077356A"/>
    <w:rsid w:val="007737DE"/>
    <w:rsid w:val="007738F0"/>
    <w:rsid w:val="007739EC"/>
    <w:rsid w:val="00773ADF"/>
    <w:rsid w:val="00773B36"/>
    <w:rsid w:val="00773CD3"/>
    <w:rsid w:val="00773E08"/>
    <w:rsid w:val="00773F2E"/>
    <w:rsid w:val="00773F34"/>
    <w:rsid w:val="007742B7"/>
    <w:rsid w:val="007742E2"/>
    <w:rsid w:val="00774458"/>
    <w:rsid w:val="0077447B"/>
    <w:rsid w:val="00774932"/>
    <w:rsid w:val="007749B6"/>
    <w:rsid w:val="00774AC0"/>
    <w:rsid w:val="00774BC2"/>
    <w:rsid w:val="00774FFB"/>
    <w:rsid w:val="0077510A"/>
    <w:rsid w:val="00775495"/>
    <w:rsid w:val="007754F7"/>
    <w:rsid w:val="00775775"/>
    <w:rsid w:val="00775836"/>
    <w:rsid w:val="00775967"/>
    <w:rsid w:val="007759B2"/>
    <w:rsid w:val="00775ADC"/>
    <w:rsid w:val="00775C81"/>
    <w:rsid w:val="00775D6F"/>
    <w:rsid w:val="00775F09"/>
    <w:rsid w:val="00775F83"/>
    <w:rsid w:val="00776499"/>
    <w:rsid w:val="0077684A"/>
    <w:rsid w:val="007768AD"/>
    <w:rsid w:val="00776BB2"/>
    <w:rsid w:val="00776E53"/>
    <w:rsid w:val="00776EA9"/>
    <w:rsid w:val="00777094"/>
    <w:rsid w:val="0077717C"/>
    <w:rsid w:val="007771D0"/>
    <w:rsid w:val="00777529"/>
    <w:rsid w:val="00777643"/>
    <w:rsid w:val="007776A3"/>
    <w:rsid w:val="007778B8"/>
    <w:rsid w:val="007778CC"/>
    <w:rsid w:val="0078014D"/>
    <w:rsid w:val="00780280"/>
    <w:rsid w:val="00780339"/>
    <w:rsid w:val="007803CE"/>
    <w:rsid w:val="00780769"/>
    <w:rsid w:val="0078078F"/>
    <w:rsid w:val="00780B29"/>
    <w:rsid w:val="007811AC"/>
    <w:rsid w:val="00781214"/>
    <w:rsid w:val="00781269"/>
    <w:rsid w:val="007813CE"/>
    <w:rsid w:val="007814EF"/>
    <w:rsid w:val="007815F0"/>
    <w:rsid w:val="00781A91"/>
    <w:rsid w:val="00781C59"/>
    <w:rsid w:val="00781F8E"/>
    <w:rsid w:val="007820B4"/>
    <w:rsid w:val="007820C4"/>
    <w:rsid w:val="007822CD"/>
    <w:rsid w:val="00782425"/>
    <w:rsid w:val="00782568"/>
    <w:rsid w:val="00782593"/>
    <w:rsid w:val="0078264B"/>
    <w:rsid w:val="007826B6"/>
    <w:rsid w:val="00782738"/>
    <w:rsid w:val="00782809"/>
    <w:rsid w:val="0078287D"/>
    <w:rsid w:val="00782977"/>
    <w:rsid w:val="00782998"/>
    <w:rsid w:val="00782AE6"/>
    <w:rsid w:val="00782B4F"/>
    <w:rsid w:val="00782C6A"/>
    <w:rsid w:val="00782E1C"/>
    <w:rsid w:val="00782E41"/>
    <w:rsid w:val="00782F7B"/>
    <w:rsid w:val="00782FD9"/>
    <w:rsid w:val="00783072"/>
    <w:rsid w:val="007832EE"/>
    <w:rsid w:val="00783347"/>
    <w:rsid w:val="007836AE"/>
    <w:rsid w:val="00783CE0"/>
    <w:rsid w:val="00783D94"/>
    <w:rsid w:val="007841EB"/>
    <w:rsid w:val="007843F3"/>
    <w:rsid w:val="007843F9"/>
    <w:rsid w:val="007844C1"/>
    <w:rsid w:val="0078450E"/>
    <w:rsid w:val="0078461D"/>
    <w:rsid w:val="00784970"/>
    <w:rsid w:val="00784AB5"/>
    <w:rsid w:val="00784E80"/>
    <w:rsid w:val="00785296"/>
    <w:rsid w:val="0078535A"/>
    <w:rsid w:val="0078536A"/>
    <w:rsid w:val="007856B1"/>
    <w:rsid w:val="0078571F"/>
    <w:rsid w:val="00785825"/>
    <w:rsid w:val="00785BD3"/>
    <w:rsid w:val="00785D86"/>
    <w:rsid w:val="007860B3"/>
    <w:rsid w:val="00786450"/>
    <w:rsid w:val="007864C5"/>
    <w:rsid w:val="0078657A"/>
    <w:rsid w:val="007866C8"/>
    <w:rsid w:val="007866E0"/>
    <w:rsid w:val="0078679D"/>
    <w:rsid w:val="007867C0"/>
    <w:rsid w:val="00786ACB"/>
    <w:rsid w:val="00786C7A"/>
    <w:rsid w:val="00786E61"/>
    <w:rsid w:val="00787074"/>
    <w:rsid w:val="00787078"/>
    <w:rsid w:val="007870C5"/>
    <w:rsid w:val="007871E0"/>
    <w:rsid w:val="00787332"/>
    <w:rsid w:val="007874FA"/>
    <w:rsid w:val="0078757C"/>
    <w:rsid w:val="007875E0"/>
    <w:rsid w:val="00787990"/>
    <w:rsid w:val="00787D16"/>
    <w:rsid w:val="00787DE5"/>
    <w:rsid w:val="007902BB"/>
    <w:rsid w:val="007902CA"/>
    <w:rsid w:val="00790310"/>
    <w:rsid w:val="0079067C"/>
    <w:rsid w:val="007908E7"/>
    <w:rsid w:val="00790954"/>
    <w:rsid w:val="00790EE9"/>
    <w:rsid w:val="00790F4B"/>
    <w:rsid w:val="00790F61"/>
    <w:rsid w:val="00790F8A"/>
    <w:rsid w:val="00791123"/>
    <w:rsid w:val="007911C8"/>
    <w:rsid w:val="0079143D"/>
    <w:rsid w:val="00791500"/>
    <w:rsid w:val="00791697"/>
    <w:rsid w:val="0079175F"/>
    <w:rsid w:val="00791ACF"/>
    <w:rsid w:val="00791D69"/>
    <w:rsid w:val="00791DE1"/>
    <w:rsid w:val="00791EDD"/>
    <w:rsid w:val="007921DA"/>
    <w:rsid w:val="007921DC"/>
    <w:rsid w:val="007922F3"/>
    <w:rsid w:val="007924D5"/>
    <w:rsid w:val="00792765"/>
    <w:rsid w:val="00792ECD"/>
    <w:rsid w:val="0079306E"/>
    <w:rsid w:val="007932D9"/>
    <w:rsid w:val="0079361A"/>
    <w:rsid w:val="0079368A"/>
    <w:rsid w:val="007937EF"/>
    <w:rsid w:val="00793A26"/>
    <w:rsid w:val="00793AFE"/>
    <w:rsid w:val="00793B38"/>
    <w:rsid w:val="00793B9F"/>
    <w:rsid w:val="0079429B"/>
    <w:rsid w:val="007942C3"/>
    <w:rsid w:val="00794496"/>
    <w:rsid w:val="0079458C"/>
    <w:rsid w:val="007945F9"/>
    <w:rsid w:val="00794838"/>
    <w:rsid w:val="00794913"/>
    <w:rsid w:val="00794A15"/>
    <w:rsid w:val="00794B74"/>
    <w:rsid w:val="00794E18"/>
    <w:rsid w:val="00794EB4"/>
    <w:rsid w:val="00794F4B"/>
    <w:rsid w:val="00794FD7"/>
    <w:rsid w:val="0079503D"/>
    <w:rsid w:val="00795042"/>
    <w:rsid w:val="007950BD"/>
    <w:rsid w:val="007954D2"/>
    <w:rsid w:val="00795C02"/>
    <w:rsid w:val="00795C3B"/>
    <w:rsid w:val="00795D73"/>
    <w:rsid w:val="00795DBD"/>
    <w:rsid w:val="00795E87"/>
    <w:rsid w:val="00795F7E"/>
    <w:rsid w:val="007960E1"/>
    <w:rsid w:val="007961DC"/>
    <w:rsid w:val="00796234"/>
    <w:rsid w:val="00796544"/>
    <w:rsid w:val="00796694"/>
    <w:rsid w:val="0079681E"/>
    <w:rsid w:val="00796910"/>
    <w:rsid w:val="00796AA4"/>
    <w:rsid w:val="0079722E"/>
    <w:rsid w:val="00797277"/>
    <w:rsid w:val="007972F4"/>
    <w:rsid w:val="007973DF"/>
    <w:rsid w:val="007975C0"/>
    <w:rsid w:val="0079765A"/>
    <w:rsid w:val="007978B2"/>
    <w:rsid w:val="00797A2D"/>
    <w:rsid w:val="00797B49"/>
    <w:rsid w:val="00797D68"/>
    <w:rsid w:val="00797E2C"/>
    <w:rsid w:val="00797F65"/>
    <w:rsid w:val="00797F83"/>
    <w:rsid w:val="007A0222"/>
    <w:rsid w:val="007A02E4"/>
    <w:rsid w:val="007A033E"/>
    <w:rsid w:val="007A0512"/>
    <w:rsid w:val="007A0C99"/>
    <w:rsid w:val="007A10B8"/>
    <w:rsid w:val="007A125A"/>
    <w:rsid w:val="007A1382"/>
    <w:rsid w:val="007A17AA"/>
    <w:rsid w:val="007A1C79"/>
    <w:rsid w:val="007A1DBC"/>
    <w:rsid w:val="007A1EEE"/>
    <w:rsid w:val="007A1EFF"/>
    <w:rsid w:val="007A238E"/>
    <w:rsid w:val="007A26B0"/>
    <w:rsid w:val="007A29CB"/>
    <w:rsid w:val="007A2A4E"/>
    <w:rsid w:val="007A2B6E"/>
    <w:rsid w:val="007A2C1B"/>
    <w:rsid w:val="007A2C38"/>
    <w:rsid w:val="007A2D4F"/>
    <w:rsid w:val="007A320C"/>
    <w:rsid w:val="007A3292"/>
    <w:rsid w:val="007A3607"/>
    <w:rsid w:val="007A36C1"/>
    <w:rsid w:val="007A37A4"/>
    <w:rsid w:val="007A37A8"/>
    <w:rsid w:val="007A3846"/>
    <w:rsid w:val="007A3CF4"/>
    <w:rsid w:val="007A3DDD"/>
    <w:rsid w:val="007A413A"/>
    <w:rsid w:val="007A486B"/>
    <w:rsid w:val="007A48D5"/>
    <w:rsid w:val="007A4930"/>
    <w:rsid w:val="007A499F"/>
    <w:rsid w:val="007A4BE4"/>
    <w:rsid w:val="007A4E93"/>
    <w:rsid w:val="007A519F"/>
    <w:rsid w:val="007A5349"/>
    <w:rsid w:val="007A53E8"/>
    <w:rsid w:val="007A5827"/>
    <w:rsid w:val="007A5886"/>
    <w:rsid w:val="007A5A49"/>
    <w:rsid w:val="007A603E"/>
    <w:rsid w:val="007A618C"/>
    <w:rsid w:val="007A627E"/>
    <w:rsid w:val="007A6513"/>
    <w:rsid w:val="007A6652"/>
    <w:rsid w:val="007A6715"/>
    <w:rsid w:val="007A68D4"/>
    <w:rsid w:val="007A69DB"/>
    <w:rsid w:val="007A6AFD"/>
    <w:rsid w:val="007A6B14"/>
    <w:rsid w:val="007A6FAB"/>
    <w:rsid w:val="007A70F7"/>
    <w:rsid w:val="007B0259"/>
    <w:rsid w:val="007B05E8"/>
    <w:rsid w:val="007B068C"/>
    <w:rsid w:val="007B0729"/>
    <w:rsid w:val="007B0867"/>
    <w:rsid w:val="007B098A"/>
    <w:rsid w:val="007B0C0D"/>
    <w:rsid w:val="007B0CDE"/>
    <w:rsid w:val="007B0D55"/>
    <w:rsid w:val="007B10A2"/>
    <w:rsid w:val="007B122F"/>
    <w:rsid w:val="007B13DE"/>
    <w:rsid w:val="007B13F8"/>
    <w:rsid w:val="007B1471"/>
    <w:rsid w:val="007B19E3"/>
    <w:rsid w:val="007B1CE6"/>
    <w:rsid w:val="007B1D28"/>
    <w:rsid w:val="007B1E8D"/>
    <w:rsid w:val="007B22B2"/>
    <w:rsid w:val="007B22D1"/>
    <w:rsid w:val="007B24C6"/>
    <w:rsid w:val="007B2727"/>
    <w:rsid w:val="007B2774"/>
    <w:rsid w:val="007B284F"/>
    <w:rsid w:val="007B2E7C"/>
    <w:rsid w:val="007B2ECA"/>
    <w:rsid w:val="007B313B"/>
    <w:rsid w:val="007B3749"/>
    <w:rsid w:val="007B3977"/>
    <w:rsid w:val="007B3979"/>
    <w:rsid w:val="007B3DA6"/>
    <w:rsid w:val="007B3E10"/>
    <w:rsid w:val="007B41BC"/>
    <w:rsid w:val="007B4384"/>
    <w:rsid w:val="007B4392"/>
    <w:rsid w:val="007B446E"/>
    <w:rsid w:val="007B471A"/>
    <w:rsid w:val="007B4856"/>
    <w:rsid w:val="007B498B"/>
    <w:rsid w:val="007B4ABC"/>
    <w:rsid w:val="007B4C88"/>
    <w:rsid w:val="007B4EE3"/>
    <w:rsid w:val="007B52B2"/>
    <w:rsid w:val="007B52D0"/>
    <w:rsid w:val="007B55E6"/>
    <w:rsid w:val="007B55EA"/>
    <w:rsid w:val="007B564A"/>
    <w:rsid w:val="007B5849"/>
    <w:rsid w:val="007B592D"/>
    <w:rsid w:val="007B5936"/>
    <w:rsid w:val="007B59A3"/>
    <w:rsid w:val="007B5AAA"/>
    <w:rsid w:val="007B5BB5"/>
    <w:rsid w:val="007B5BCE"/>
    <w:rsid w:val="007B5DEA"/>
    <w:rsid w:val="007B5EC7"/>
    <w:rsid w:val="007B5F11"/>
    <w:rsid w:val="007B681E"/>
    <w:rsid w:val="007B6A6F"/>
    <w:rsid w:val="007B6B86"/>
    <w:rsid w:val="007B6C6D"/>
    <w:rsid w:val="007B6D10"/>
    <w:rsid w:val="007B6E41"/>
    <w:rsid w:val="007B71D3"/>
    <w:rsid w:val="007B7761"/>
    <w:rsid w:val="007B77B4"/>
    <w:rsid w:val="007B7A43"/>
    <w:rsid w:val="007B7B8B"/>
    <w:rsid w:val="007B7BE8"/>
    <w:rsid w:val="007B7C73"/>
    <w:rsid w:val="007B7DA7"/>
    <w:rsid w:val="007B7E13"/>
    <w:rsid w:val="007C04A3"/>
    <w:rsid w:val="007C04BA"/>
    <w:rsid w:val="007C04F0"/>
    <w:rsid w:val="007C06CE"/>
    <w:rsid w:val="007C07F6"/>
    <w:rsid w:val="007C091B"/>
    <w:rsid w:val="007C0BE5"/>
    <w:rsid w:val="007C0C6E"/>
    <w:rsid w:val="007C1232"/>
    <w:rsid w:val="007C143E"/>
    <w:rsid w:val="007C14AE"/>
    <w:rsid w:val="007C14F8"/>
    <w:rsid w:val="007C1766"/>
    <w:rsid w:val="007C17D3"/>
    <w:rsid w:val="007C1863"/>
    <w:rsid w:val="007C1A1C"/>
    <w:rsid w:val="007C1B22"/>
    <w:rsid w:val="007C1B6A"/>
    <w:rsid w:val="007C1C94"/>
    <w:rsid w:val="007C1CB0"/>
    <w:rsid w:val="007C2202"/>
    <w:rsid w:val="007C2352"/>
    <w:rsid w:val="007C237A"/>
    <w:rsid w:val="007C258C"/>
    <w:rsid w:val="007C25EA"/>
    <w:rsid w:val="007C2639"/>
    <w:rsid w:val="007C28B9"/>
    <w:rsid w:val="007C29B5"/>
    <w:rsid w:val="007C2AC6"/>
    <w:rsid w:val="007C2ACC"/>
    <w:rsid w:val="007C2D57"/>
    <w:rsid w:val="007C2DA5"/>
    <w:rsid w:val="007C2E75"/>
    <w:rsid w:val="007C31B3"/>
    <w:rsid w:val="007C3246"/>
    <w:rsid w:val="007C32B9"/>
    <w:rsid w:val="007C33C2"/>
    <w:rsid w:val="007C34C9"/>
    <w:rsid w:val="007C374D"/>
    <w:rsid w:val="007C37D9"/>
    <w:rsid w:val="007C38E6"/>
    <w:rsid w:val="007C39AD"/>
    <w:rsid w:val="007C3E96"/>
    <w:rsid w:val="007C3EE5"/>
    <w:rsid w:val="007C3EE7"/>
    <w:rsid w:val="007C3F8E"/>
    <w:rsid w:val="007C40AC"/>
    <w:rsid w:val="007C42AC"/>
    <w:rsid w:val="007C43D6"/>
    <w:rsid w:val="007C43EC"/>
    <w:rsid w:val="007C44BA"/>
    <w:rsid w:val="007C4526"/>
    <w:rsid w:val="007C45DD"/>
    <w:rsid w:val="007C4673"/>
    <w:rsid w:val="007C49B7"/>
    <w:rsid w:val="007C4D1C"/>
    <w:rsid w:val="007C50AF"/>
    <w:rsid w:val="007C51A6"/>
    <w:rsid w:val="007C51DE"/>
    <w:rsid w:val="007C5274"/>
    <w:rsid w:val="007C5738"/>
    <w:rsid w:val="007C58D9"/>
    <w:rsid w:val="007C5A09"/>
    <w:rsid w:val="007C5AD0"/>
    <w:rsid w:val="007C5F13"/>
    <w:rsid w:val="007C5FA3"/>
    <w:rsid w:val="007C60DF"/>
    <w:rsid w:val="007C63CD"/>
    <w:rsid w:val="007C65EC"/>
    <w:rsid w:val="007C666D"/>
    <w:rsid w:val="007C667E"/>
    <w:rsid w:val="007C6683"/>
    <w:rsid w:val="007C6756"/>
    <w:rsid w:val="007C6B38"/>
    <w:rsid w:val="007C6F34"/>
    <w:rsid w:val="007C700C"/>
    <w:rsid w:val="007C70E1"/>
    <w:rsid w:val="007C7134"/>
    <w:rsid w:val="007C722F"/>
    <w:rsid w:val="007C7255"/>
    <w:rsid w:val="007C7351"/>
    <w:rsid w:val="007C7464"/>
    <w:rsid w:val="007C7506"/>
    <w:rsid w:val="007C7602"/>
    <w:rsid w:val="007C7B30"/>
    <w:rsid w:val="007C7DB7"/>
    <w:rsid w:val="007C7F90"/>
    <w:rsid w:val="007D0013"/>
    <w:rsid w:val="007D02D0"/>
    <w:rsid w:val="007D02FA"/>
    <w:rsid w:val="007D04BC"/>
    <w:rsid w:val="007D060E"/>
    <w:rsid w:val="007D06AB"/>
    <w:rsid w:val="007D0704"/>
    <w:rsid w:val="007D0AD9"/>
    <w:rsid w:val="007D0B45"/>
    <w:rsid w:val="007D0CEF"/>
    <w:rsid w:val="007D0DEC"/>
    <w:rsid w:val="007D1198"/>
    <w:rsid w:val="007D11F7"/>
    <w:rsid w:val="007D13DC"/>
    <w:rsid w:val="007D145E"/>
    <w:rsid w:val="007D1C8B"/>
    <w:rsid w:val="007D1EEE"/>
    <w:rsid w:val="007D1F5A"/>
    <w:rsid w:val="007D2058"/>
    <w:rsid w:val="007D205F"/>
    <w:rsid w:val="007D20B6"/>
    <w:rsid w:val="007D20EF"/>
    <w:rsid w:val="007D21EB"/>
    <w:rsid w:val="007D22AC"/>
    <w:rsid w:val="007D27C7"/>
    <w:rsid w:val="007D2946"/>
    <w:rsid w:val="007D2D09"/>
    <w:rsid w:val="007D2EC6"/>
    <w:rsid w:val="007D2F7C"/>
    <w:rsid w:val="007D33EA"/>
    <w:rsid w:val="007D34B5"/>
    <w:rsid w:val="007D35C4"/>
    <w:rsid w:val="007D38F0"/>
    <w:rsid w:val="007D3A8B"/>
    <w:rsid w:val="007D3B37"/>
    <w:rsid w:val="007D3FF5"/>
    <w:rsid w:val="007D4030"/>
    <w:rsid w:val="007D463C"/>
    <w:rsid w:val="007D474C"/>
    <w:rsid w:val="007D499B"/>
    <w:rsid w:val="007D4CF7"/>
    <w:rsid w:val="007D4D67"/>
    <w:rsid w:val="007D4DF3"/>
    <w:rsid w:val="007D4E6A"/>
    <w:rsid w:val="007D4E83"/>
    <w:rsid w:val="007D4F20"/>
    <w:rsid w:val="007D500C"/>
    <w:rsid w:val="007D50D0"/>
    <w:rsid w:val="007D513A"/>
    <w:rsid w:val="007D5160"/>
    <w:rsid w:val="007D5833"/>
    <w:rsid w:val="007D5854"/>
    <w:rsid w:val="007D5DBA"/>
    <w:rsid w:val="007D6007"/>
    <w:rsid w:val="007D605B"/>
    <w:rsid w:val="007D60A8"/>
    <w:rsid w:val="007D6153"/>
    <w:rsid w:val="007D6B67"/>
    <w:rsid w:val="007D6DAD"/>
    <w:rsid w:val="007D705B"/>
    <w:rsid w:val="007D718C"/>
    <w:rsid w:val="007D71B8"/>
    <w:rsid w:val="007D7992"/>
    <w:rsid w:val="007D7B67"/>
    <w:rsid w:val="007D7EEF"/>
    <w:rsid w:val="007E01AF"/>
    <w:rsid w:val="007E07E6"/>
    <w:rsid w:val="007E099A"/>
    <w:rsid w:val="007E0E67"/>
    <w:rsid w:val="007E0E6F"/>
    <w:rsid w:val="007E0F24"/>
    <w:rsid w:val="007E1487"/>
    <w:rsid w:val="007E163B"/>
    <w:rsid w:val="007E1945"/>
    <w:rsid w:val="007E1AAA"/>
    <w:rsid w:val="007E1C2D"/>
    <w:rsid w:val="007E1F6A"/>
    <w:rsid w:val="007E212B"/>
    <w:rsid w:val="007E227C"/>
    <w:rsid w:val="007E230E"/>
    <w:rsid w:val="007E2382"/>
    <w:rsid w:val="007E241C"/>
    <w:rsid w:val="007E2526"/>
    <w:rsid w:val="007E272C"/>
    <w:rsid w:val="007E282C"/>
    <w:rsid w:val="007E2BDD"/>
    <w:rsid w:val="007E2D71"/>
    <w:rsid w:val="007E31ED"/>
    <w:rsid w:val="007E323D"/>
    <w:rsid w:val="007E347C"/>
    <w:rsid w:val="007E34AB"/>
    <w:rsid w:val="007E3529"/>
    <w:rsid w:val="007E397A"/>
    <w:rsid w:val="007E3BED"/>
    <w:rsid w:val="007E3D45"/>
    <w:rsid w:val="007E3E10"/>
    <w:rsid w:val="007E4692"/>
    <w:rsid w:val="007E4978"/>
    <w:rsid w:val="007E4AC7"/>
    <w:rsid w:val="007E4ACB"/>
    <w:rsid w:val="007E4BF3"/>
    <w:rsid w:val="007E579F"/>
    <w:rsid w:val="007E5860"/>
    <w:rsid w:val="007E592B"/>
    <w:rsid w:val="007E5D5B"/>
    <w:rsid w:val="007E5FF4"/>
    <w:rsid w:val="007E60CC"/>
    <w:rsid w:val="007E61A9"/>
    <w:rsid w:val="007E630A"/>
    <w:rsid w:val="007E65A0"/>
    <w:rsid w:val="007E65F3"/>
    <w:rsid w:val="007E672E"/>
    <w:rsid w:val="007E69F0"/>
    <w:rsid w:val="007E6BB5"/>
    <w:rsid w:val="007E6D72"/>
    <w:rsid w:val="007E6E1F"/>
    <w:rsid w:val="007E6F92"/>
    <w:rsid w:val="007E7335"/>
    <w:rsid w:val="007E73D5"/>
    <w:rsid w:val="007E76D2"/>
    <w:rsid w:val="007E777C"/>
    <w:rsid w:val="007E791E"/>
    <w:rsid w:val="007E7F43"/>
    <w:rsid w:val="007F00DC"/>
    <w:rsid w:val="007F0989"/>
    <w:rsid w:val="007F09BD"/>
    <w:rsid w:val="007F0BBD"/>
    <w:rsid w:val="007F0BDA"/>
    <w:rsid w:val="007F0D8C"/>
    <w:rsid w:val="007F0FD5"/>
    <w:rsid w:val="007F1311"/>
    <w:rsid w:val="007F145B"/>
    <w:rsid w:val="007F172F"/>
    <w:rsid w:val="007F19C6"/>
    <w:rsid w:val="007F1A7A"/>
    <w:rsid w:val="007F1BB0"/>
    <w:rsid w:val="007F25E4"/>
    <w:rsid w:val="007F2700"/>
    <w:rsid w:val="007F2703"/>
    <w:rsid w:val="007F2749"/>
    <w:rsid w:val="007F2780"/>
    <w:rsid w:val="007F29CA"/>
    <w:rsid w:val="007F2A19"/>
    <w:rsid w:val="007F2A6E"/>
    <w:rsid w:val="007F2D87"/>
    <w:rsid w:val="007F2EC3"/>
    <w:rsid w:val="007F355B"/>
    <w:rsid w:val="007F35A6"/>
    <w:rsid w:val="007F361C"/>
    <w:rsid w:val="007F38CA"/>
    <w:rsid w:val="007F3B2E"/>
    <w:rsid w:val="007F3BE5"/>
    <w:rsid w:val="007F3BF3"/>
    <w:rsid w:val="007F3E3B"/>
    <w:rsid w:val="007F4341"/>
    <w:rsid w:val="007F4572"/>
    <w:rsid w:val="007F461A"/>
    <w:rsid w:val="007F46DF"/>
    <w:rsid w:val="007F4DBA"/>
    <w:rsid w:val="007F5028"/>
    <w:rsid w:val="007F505A"/>
    <w:rsid w:val="007F5146"/>
    <w:rsid w:val="007F5259"/>
    <w:rsid w:val="007F53EF"/>
    <w:rsid w:val="007F54F4"/>
    <w:rsid w:val="007F57EF"/>
    <w:rsid w:val="007F5B30"/>
    <w:rsid w:val="007F5E08"/>
    <w:rsid w:val="007F5E18"/>
    <w:rsid w:val="007F625A"/>
    <w:rsid w:val="007F626C"/>
    <w:rsid w:val="007F6374"/>
    <w:rsid w:val="007F67CD"/>
    <w:rsid w:val="007F6AA7"/>
    <w:rsid w:val="007F6C66"/>
    <w:rsid w:val="007F6C8A"/>
    <w:rsid w:val="007F6D04"/>
    <w:rsid w:val="007F6D10"/>
    <w:rsid w:val="007F6D31"/>
    <w:rsid w:val="007F6E8D"/>
    <w:rsid w:val="007F6F82"/>
    <w:rsid w:val="007F70F2"/>
    <w:rsid w:val="007F71E1"/>
    <w:rsid w:val="007F72C3"/>
    <w:rsid w:val="007F7517"/>
    <w:rsid w:val="007F75A8"/>
    <w:rsid w:val="007F7A34"/>
    <w:rsid w:val="007F7D58"/>
    <w:rsid w:val="007F7E92"/>
    <w:rsid w:val="00800194"/>
    <w:rsid w:val="0080061F"/>
    <w:rsid w:val="00800BE7"/>
    <w:rsid w:val="00800D0B"/>
    <w:rsid w:val="00800D22"/>
    <w:rsid w:val="00800E9F"/>
    <w:rsid w:val="00800FE8"/>
    <w:rsid w:val="00801110"/>
    <w:rsid w:val="00801742"/>
    <w:rsid w:val="00801862"/>
    <w:rsid w:val="0080211C"/>
    <w:rsid w:val="00802336"/>
    <w:rsid w:val="008023F5"/>
    <w:rsid w:val="008025C4"/>
    <w:rsid w:val="0080272C"/>
    <w:rsid w:val="008027C2"/>
    <w:rsid w:val="0080294A"/>
    <w:rsid w:val="008029B0"/>
    <w:rsid w:val="008029CD"/>
    <w:rsid w:val="00802C78"/>
    <w:rsid w:val="00802D12"/>
    <w:rsid w:val="00802D3C"/>
    <w:rsid w:val="00802D86"/>
    <w:rsid w:val="00802F51"/>
    <w:rsid w:val="008030D8"/>
    <w:rsid w:val="008032C9"/>
    <w:rsid w:val="00803574"/>
    <w:rsid w:val="008036E1"/>
    <w:rsid w:val="00803D08"/>
    <w:rsid w:val="00803EDB"/>
    <w:rsid w:val="00804198"/>
    <w:rsid w:val="008041C2"/>
    <w:rsid w:val="0080476C"/>
    <w:rsid w:val="00804D00"/>
    <w:rsid w:val="00804D49"/>
    <w:rsid w:val="00804DAA"/>
    <w:rsid w:val="00804FB3"/>
    <w:rsid w:val="008050BC"/>
    <w:rsid w:val="00805170"/>
    <w:rsid w:val="008051F3"/>
    <w:rsid w:val="008052B1"/>
    <w:rsid w:val="00805514"/>
    <w:rsid w:val="00805576"/>
    <w:rsid w:val="008055A1"/>
    <w:rsid w:val="00805884"/>
    <w:rsid w:val="0080596A"/>
    <w:rsid w:val="00805C4D"/>
    <w:rsid w:val="00805DAA"/>
    <w:rsid w:val="00805E39"/>
    <w:rsid w:val="008060AC"/>
    <w:rsid w:val="0080673F"/>
    <w:rsid w:val="00806975"/>
    <w:rsid w:val="00806ABA"/>
    <w:rsid w:val="00807089"/>
    <w:rsid w:val="008071AE"/>
    <w:rsid w:val="00807271"/>
    <w:rsid w:val="00807460"/>
    <w:rsid w:val="0080755A"/>
    <w:rsid w:val="008076F2"/>
    <w:rsid w:val="00807916"/>
    <w:rsid w:val="00807A22"/>
    <w:rsid w:val="00807D9B"/>
    <w:rsid w:val="00807EF6"/>
    <w:rsid w:val="00810300"/>
    <w:rsid w:val="0081055B"/>
    <w:rsid w:val="00810658"/>
    <w:rsid w:val="008106AD"/>
    <w:rsid w:val="00810A53"/>
    <w:rsid w:val="008110EE"/>
    <w:rsid w:val="00811220"/>
    <w:rsid w:val="00811269"/>
    <w:rsid w:val="00811336"/>
    <w:rsid w:val="0081135C"/>
    <w:rsid w:val="0081154F"/>
    <w:rsid w:val="0081179F"/>
    <w:rsid w:val="008117B4"/>
    <w:rsid w:val="008118BD"/>
    <w:rsid w:val="00811A22"/>
    <w:rsid w:val="00811B4F"/>
    <w:rsid w:val="00811ECD"/>
    <w:rsid w:val="00811F72"/>
    <w:rsid w:val="0081226F"/>
    <w:rsid w:val="008123B5"/>
    <w:rsid w:val="008123B9"/>
    <w:rsid w:val="00812949"/>
    <w:rsid w:val="008129E5"/>
    <w:rsid w:val="00812BF1"/>
    <w:rsid w:val="00812E2D"/>
    <w:rsid w:val="00812F6B"/>
    <w:rsid w:val="00812FCE"/>
    <w:rsid w:val="0081303A"/>
    <w:rsid w:val="00813243"/>
    <w:rsid w:val="008132EB"/>
    <w:rsid w:val="00813388"/>
    <w:rsid w:val="008135A3"/>
    <w:rsid w:val="00813700"/>
    <w:rsid w:val="0081380A"/>
    <w:rsid w:val="00813B41"/>
    <w:rsid w:val="00813B58"/>
    <w:rsid w:val="00813BF4"/>
    <w:rsid w:val="00813DD3"/>
    <w:rsid w:val="00813E1F"/>
    <w:rsid w:val="00813F35"/>
    <w:rsid w:val="00813FD9"/>
    <w:rsid w:val="00814289"/>
    <w:rsid w:val="008143F5"/>
    <w:rsid w:val="00814497"/>
    <w:rsid w:val="008144DF"/>
    <w:rsid w:val="00814527"/>
    <w:rsid w:val="00814E7D"/>
    <w:rsid w:val="00814EAB"/>
    <w:rsid w:val="00815213"/>
    <w:rsid w:val="0081551D"/>
    <w:rsid w:val="00815906"/>
    <w:rsid w:val="00815927"/>
    <w:rsid w:val="00815DB3"/>
    <w:rsid w:val="00815DED"/>
    <w:rsid w:val="00815EC4"/>
    <w:rsid w:val="00816135"/>
    <w:rsid w:val="0081614B"/>
    <w:rsid w:val="0081627B"/>
    <w:rsid w:val="0081664E"/>
    <w:rsid w:val="0081671B"/>
    <w:rsid w:val="00816834"/>
    <w:rsid w:val="00816C7F"/>
    <w:rsid w:val="00816E10"/>
    <w:rsid w:val="00816E69"/>
    <w:rsid w:val="00816E8B"/>
    <w:rsid w:val="00816EA7"/>
    <w:rsid w:val="00816EEB"/>
    <w:rsid w:val="00816F02"/>
    <w:rsid w:val="00817317"/>
    <w:rsid w:val="00817318"/>
    <w:rsid w:val="008175BF"/>
    <w:rsid w:val="0081769F"/>
    <w:rsid w:val="00817701"/>
    <w:rsid w:val="0081770A"/>
    <w:rsid w:val="008178CC"/>
    <w:rsid w:val="008201A1"/>
    <w:rsid w:val="008205DF"/>
    <w:rsid w:val="008209E7"/>
    <w:rsid w:val="00820E0E"/>
    <w:rsid w:val="00820FD3"/>
    <w:rsid w:val="00821074"/>
    <w:rsid w:val="00821AE5"/>
    <w:rsid w:val="00822095"/>
    <w:rsid w:val="008220AE"/>
    <w:rsid w:val="008220FE"/>
    <w:rsid w:val="00822318"/>
    <w:rsid w:val="0082251D"/>
    <w:rsid w:val="00822947"/>
    <w:rsid w:val="00822A5F"/>
    <w:rsid w:val="00822AD4"/>
    <w:rsid w:val="00822FB5"/>
    <w:rsid w:val="008235AA"/>
    <w:rsid w:val="00823808"/>
    <w:rsid w:val="008238B8"/>
    <w:rsid w:val="00823ABD"/>
    <w:rsid w:val="00823BB4"/>
    <w:rsid w:val="00823D3C"/>
    <w:rsid w:val="00823DA1"/>
    <w:rsid w:val="00823E6C"/>
    <w:rsid w:val="00823FD5"/>
    <w:rsid w:val="00824151"/>
    <w:rsid w:val="0082420F"/>
    <w:rsid w:val="0082422E"/>
    <w:rsid w:val="00824359"/>
    <w:rsid w:val="00824388"/>
    <w:rsid w:val="008247B0"/>
    <w:rsid w:val="008247D6"/>
    <w:rsid w:val="00824A27"/>
    <w:rsid w:val="00824A70"/>
    <w:rsid w:val="0082511B"/>
    <w:rsid w:val="00825189"/>
    <w:rsid w:val="008252CC"/>
    <w:rsid w:val="008254FD"/>
    <w:rsid w:val="00825888"/>
    <w:rsid w:val="008258C5"/>
    <w:rsid w:val="00825C19"/>
    <w:rsid w:val="008263C9"/>
    <w:rsid w:val="008263EC"/>
    <w:rsid w:val="008266B3"/>
    <w:rsid w:val="0082671E"/>
    <w:rsid w:val="008267CB"/>
    <w:rsid w:val="008267D8"/>
    <w:rsid w:val="00826D08"/>
    <w:rsid w:val="00826EE2"/>
    <w:rsid w:val="00827414"/>
    <w:rsid w:val="0082745D"/>
    <w:rsid w:val="008274CF"/>
    <w:rsid w:val="008275BD"/>
    <w:rsid w:val="00827676"/>
    <w:rsid w:val="00827710"/>
    <w:rsid w:val="00827C6B"/>
    <w:rsid w:val="00827D36"/>
    <w:rsid w:val="00827FCA"/>
    <w:rsid w:val="008302CF"/>
    <w:rsid w:val="00830470"/>
    <w:rsid w:val="00830629"/>
    <w:rsid w:val="0083062E"/>
    <w:rsid w:val="00830655"/>
    <w:rsid w:val="00830B9F"/>
    <w:rsid w:val="00830C5A"/>
    <w:rsid w:val="00830EFB"/>
    <w:rsid w:val="00831106"/>
    <w:rsid w:val="00831151"/>
    <w:rsid w:val="0083128E"/>
    <w:rsid w:val="0083148B"/>
    <w:rsid w:val="008317F7"/>
    <w:rsid w:val="00831B6D"/>
    <w:rsid w:val="00831EC1"/>
    <w:rsid w:val="00831F50"/>
    <w:rsid w:val="00831FD4"/>
    <w:rsid w:val="00831FE9"/>
    <w:rsid w:val="0083204B"/>
    <w:rsid w:val="00832383"/>
    <w:rsid w:val="008325CE"/>
    <w:rsid w:val="008328A8"/>
    <w:rsid w:val="008329F1"/>
    <w:rsid w:val="00832A40"/>
    <w:rsid w:val="008332D1"/>
    <w:rsid w:val="0083375C"/>
    <w:rsid w:val="00833B8A"/>
    <w:rsid w:val="00833C71"/>
    <w:rsid w:val="00833F08"/>
    <w:rsid w:val="00834181"/>
    <w:rsid w:val="00834810"/>
    <w:rsid w:val="00834CF8"/>
    <w:rsid w:val="00834D47"/>
    <w:rsid w:val="00834F06"/>
    <w:rsid w:val="00834FE8"/>
    <w:rsid w:val="008353AC"/>
    <w:rsid w:val="00835D54"/>
    <w:rsid w:val="00835E1B"/>
    <w:rsid w:val="00835F12"/>
    <w:rsid w:val="00836148"/>
    <w:rsid w:val="0083629F"/>
    <w:rsid w:val="00836306"/>
    <w:rsid w:val="00836464"/>
    <w:rsid w:val="00836470"/>
    <w:rsid w:val="00836528"/>
    <w:rsid w:val="008365BA"/>
    <w:rsid w:val="00836680"/>
    <w:rsid w:val="0083697E"/>
    <w:rsid w:val="00836BF8"/>
    <w:rsid w:val="00836D3A"/>
    <w:rsid w:val="008371A8"/>
    <w:rsid w:val="00837955"/>
    <w:rsid w:val="00837AE6"/>
    <w:rsid w:val="00837D73"/>
    <w:rsid w:val="00837FAA"/>
    <w:rsid w:val="00837FD9"/>
    <w:rsid w:val="0084024F"/>
    <w:rsid w:val="008402AA"/>
    <w:rsid w:val="0084071A"/>
    <w:rsid w:val="008408DE"/>
    <w:rsid w:val="008408F0"/>
    <w:rsid w:val="00840CCA"/>
    <w:rsid w:val="00840CD4"/>
    <w:rsid w:val="00840DDD"/>
    <w:rsid w:val="0084178C"/>
    <w:rsid w:val="00841A6A"/>
    <w:rsid w:val="00841BE3"/>
    <w:rsid w:val="00841D97"/>
    <w:rsid w:val="008422BB"/>
    <w:rsid w:val="00842689"/>
    <w:rsid w:val="00842778"/>
    <w:rsid w:val="00842837"/>
    <w:rsid w:val="00842898"/>
    <w:rsid w:val="008429BE"/>
    <w:rsid w:val="008429E4"/>
    <w:rsid w:val="00842C5F"/>
    <w:rsid w:val="00842C70"/>
    <w:rsid w:val="00842CF6"/>
    <w:rsid w:val="008430D9"/>
    <w:rsid w:val="0084326B"/>
    <w:rsid w:val="008434AB"/>
    <w:rsid w:val="00843A3A"/>
    <w:rsid w:val="00843DCD"/>
    <w:rsid w:val="00843F2B"/>
    <w:rsid w:val="00843F6A"/>
    <w:rsid w:val="008441E9"/>
    <w:rsid w:val="0084425A"/>
    <w:rsid w:val="008446E1"/>
    <w:rsid w:val="008446EA"/>
    <w:rsid w:val="00844891"/>
    <w:rsid w:val="00844B5E"/>
    <w:rsid w:val="00844C28"/>
    <w:rsid w:val="00844E6B"/>
    <w:rsid w:val="00845087"/>
    <w:rsid w:val="008452E7"/>
    <w:rsid w:val="00845590"/>
    <w:rsid w:val="0084570D"/>
    <w:rsid w:val="0084571C"/>
    <w:rsid w:val="0084576E"/>
    <w:rsid w:val="008457BF"/>
    <w:rsid w:val="00845E06"/>
    <w:rsid w:val="00845E50"/>
    <w:rsid w:val="00845FA2"/>
    <w:rsid w:val="008460F3"/>
    <w:rsid w:val="008461C7"/>
    <w:rsid w:val="008462B9"/>
    <w:rsid w:val="008462EC"/>
    <w:rsid w:val="00846534"/>
    <w:rsid w:val="00846640"/>
    <w:rsid w:val="00846746"/>
    <w:rsid w:val="00846953"/>
    <w:rsid w:val="00846BF8"/>
    <w:rsid w:val="00846CBD"/>
    <w:rsid w:val="00847295"/>
    <w:rsid w:val="00847498"/>
    <w:rsid w:val="008477F2"/>
    <w:rsid w:val="00847BF4"/>
    <w:rsid w:val="00847DE9"/>
    <w:rsid w:val="008500C6"/>
    <w:rsid w:val="0085022C"/>
    <w:rsid w:val="00850255"/>
    <w:rsid w:val="008504D0"/>
    <w:rsid w:val="00850711"/>
    <w:rsid w:val="00850795"/>
    <w:rsid w:val="00850879"/>
    <w:rsid w:val="00850C50"/>
    <w:rsid w:val="008510BC"/>
    <w:rsid w:val="008511C6"/>
    <w:rsid w:val="00851586"/>
    <w:rsid w:val="008519BF"/>
    <w:rsid w:val="00851A6D"/>
    <w:rsid w:val="00851A75"/>
    <w:rsid w:val="00851B0C"/>
    <w:rsid w:val="00851D23"/>
    <w:rsid w:val="00851EB0"/>
    <w:rsid w:val="00851F29"/>
    <w:rsid w:val="00852474"/>
    <w:rsid w:val="00852573"/>
    <w:rsid w:val="0085264C"/>
    <w:rsid w:val="008526E3"/>
    <w:rsid w:val="00852700"/>
    <w:rsid w:val="00852A29"/>
    <w:rsid w:val="00852B52"/>
    <w:rsid w:val="00852BF2"/>
    <w:rsid w:val="00852CBE"/>
    <w:rsid w:val="00853343"/>
    <w:rsid w:val="008534D7"/>
    <w:rsid w:val="00853745"/>
    <w:rsid w:val="00853887"/>
    <w:rsid w:val="00853969"/>
    <w:rsid w:val="00853CF8"/>
    <w:rsid w:val="0085400E"/>
    <w:rsid w:val="008541F0"/>
    <w:rsid w:val="0085429C"/>
    <w:rsid w:val="008542D9"/>
    <w:rsid w:val="00854384"/>
    <w:rsid w:val="008543B5"/>
    <w:rsid w:val="008545B1"/>
    <w:rsid w:val="00854931"/>
    <w:rsid w:val="0085495F"/>
    <w:rsid w:val="008549D9"/>
    <w:rsid w:val="00854C69"/>
    <w:rsid w:val="00854CB4"/>
    <w:rsid w:val="00854F5E"/>
    <w:rsid w:val="00854FB7"/>
    <w:rsid w:val="00854FE1"/>
    <w:rsid w:val="008553AC"/>
    <w:rsid w:val="008556C5"/>
    <w:rsid w:val="008558DA"/>
    <w:rsid w:val="008559BF"/>
    <w:rsid w:val="00855CCB"/>
    <w:rsid w:val="00855DE3"/>
    <w:rsid w:val="0085610A"/>
    <w:rsid w:val="0085626A"/>
    <w:rsid w:val="008563C8"/>
    <w:rsid w:val="008567E6"/>
    <w:rsid w:val="00856984"/>
    <w:rsid w:val="00856EFD"/>
    <w:rsid w:val="00857075"/>
    <w:rsid w:val="00857462"/>
    <w:rsid w:val="008574DC"/>
    <w:rsid w:val="008576D3"/>
    <w:rsid w:val="00857BDA"/>
    <w:rsid w:val="00857C73"/>
    <w:rsid w:val="00857CC1"/>
    <w:rsid w:val="00857D93"/>
    <w:rsid w:val="00857E15"/>
    <w:rsid w:val="0086029A"/>
    <w:rsid w:val="008606B3"/>
    <w:rsid w:val="00860700"/>
    <w:rsid w:val="00860913"/>
    <w:rsid w:val="00860949"/>
    <w:rsid w:val="00860E3B"/>
    <w:rsid w:val="00861105"/>
    <w:rsid w:val="0086126B"/>
    <w:rsid w:val="008613DF"/>
    <w:rsid w:val="00861476"/>
    <w:rsid w:val="00861831"/>
    <w:rsid w:val="00861AEF"/>
    <w:rsid w:val="00861F7C"/>
    <w:rsid w:val="0086258E"/>
    <w:rsid w:val="008626EE"/>
    <w:rsid w:val="00862899"/>
    <w:rsid w:val="0086299C"/>
    <w:rsid w:val="00862B33"/>
    <w:rsid w:val="00862F18"/>
    <w:rsid w:val="0086313D"/>
    <w:rsid w:val="008632F3"/>
    <w:rsid w:val="0086375F"/>
    <w:rsid w:val="00863BD1"/>
    <w:rsid w:val="00863FCB"/>
    <w:rsid w:val="008645F6"/>
    <w:rsid w:val="00864B3E"/>
    <w:rsid w:val="00864E0F"/>
    <w:rsid w:val="00864F3C"/>
    <w:rsid w:val="00864F8D"/>
    <w:rsid w:val="00864FAA"/>
    <w:rsid w:val="00864FD2"/>
    <w:rsid w:val="00865039"/>
    <w:rsid w:val="008651E1"/>
    <w:rsid w:val="008652C4"/>
    <w:rsid w:val="0086578F"/>
    <w:rsid w:val="00865A37"/>
    <w:rsid w:val="00865B17"/>
    <w:rsid w:val="00865C7A"/>
    <w:rsid w:val="00865DA8"/>
    <w:rsid w:val="00865E0E"/>
    <w:rsid w:val="00865F67"/>
    <w:rsid w:val="008664F5"/>
    <w:rsid w:val="00866A11"/>
    <w:rsid w:val="00866B7B"/>
    <w:rsid w:val="00866C1A"/>
    <w:rsid w:val="00866D11"/>
    <w:rsid w:val="00866D7A"/>
    <w:rsid w:val="00866E4D"/>
    <w:rsid w:val="00866F55"/>
    <w:rsid w:val="00866F5F"/>
    <w:rsid w:val="00867223"/>
    <w:rsid w:val="00867242"/>
    <w:rsid w:val="008674A0"/>
    <w:rsid w:val="008675ED"/>
    <w:rsid w:val="0086789B"/>
    <w:rsid w:val="008679EA"/>
    <w:rsid w:val="00867AD8"/>
    <w:rsid w:val="00867C1E"/>
    <w:rsid w:val="00867F4C"/>
    <w:rsid w:val="008700F6"/>
    <w:rsid w:val="00870522"/>
    <w:rsid w:val="0087063D"/>
    <w:rsid w:val="008708B3"/>
    <w:rsid w:val="00870D35"/>
    <w:rsid w:val="008710C0"/>
    <w:rsid w:val="00871150"/>
    <w:rsid w:val="00871B0F"/>
    <w:rsid w:val="00871BF6"/>
    <w:rsid w:val="00871F34"/>
    <w:rsid w:val="00871F5E"/>
    <w:rsid w:val="008723FB"/>
    <w:rsid w:val="008730B6"/>
    <w:rsid w:val="00873164"/>
    <w:rsid w:val="008732F2"/>
    <w:rsid w:val="00873414"/>
    <w:rsid w:val="008734AD"/>
    <w:rsid w:val="00873601"/>
    <w:rsid w:val="00873767"/>
    <w:rsid w:val="00873983"/>
    <w:rsid w:val="00873E43"/>
    <w:rsid w:val="00873F48"/>
    <w:rsid w:val="008743FC"/>
    <w:rsid w:val="0087498C"/>
    <w:rsid w:val="00874A1B"/>
    <w:rsid w:val="00874B46"/>
    <w:rsid w:val="00874F56"/>
    <w:rsid w:val="008751FF"/>
    <w:rsid w:val="00875313"/>
    <w:rsid w:val="00875549"/>
    <w:rsid w:val="00875768"/>
    <w:rsid w:val="00875828"/>
    <w:rsid w:val="00875982"/>
    <w:rsid w:val="00875B08"/>
    <w:rsid w:val="00875E2B"/>
    <w:rsid w:val="0087645D"/>
    <w:rsid w:val="008764D1"/>
    <w:rsid w:val="0087652B"/>
    <w:rsid w:val="00876821"/>
    <w:rsid w:val="00876977"/>
    <w:rsid w:val="00876B2D"/>
    <w:rsid w:val="00876CB4"/>
    <w:rsid w:val="00876CE5"/>
    <w:rsid w:val="00876DE3"/>
    <w:rsid w:val="00876FA1"/>
    <w:rsid w:val="00877046"/>
    <w:rsid w:val="008770E4"/>
    <w:rsid w:val="0087755A"/>
    <w:rsid w:val="0087760B"/>
    <w:rsid w:val="00877666"/>
    <w:rsid w:val="008776B2"/>
    <w:rsid w:val="00877907"/>
    <w:rsid w:val="008779B6"/>
    <w:rsid w:val="00877E96"/>
    <w:rsid w:val="00877EBA"/>
    <w:rsid w:val="0088023A"/>
    <w:rsid w:val="00880480"/>
    <w:rsid w:val="008804E9"/>
    <w:rsid w:val="008805C8"/>
    <w:rsid w:val="00880986"/>
    <w:rsid w:val="00880A4C"/>
    <w:rsid w:val="00880A55"/>
    <w:rsid w:val="00880FA5"/>
    <w:rsid w:val="00881219"/>
    <w:rsid w:val="00881544"/>
    <w:rsid w:val="0088158B"/>
    <w:rsid w:val="00881729"/>
    <w:rsid w:val="00881B5F"/>
    <w:rsid w:val="00881B94"/>
    <w:rsid w:val="00881C24"/>
    <w:rsid w:val="00881DCA"/>
    <w:rsid w:val="008822E3"/>
    <w:rsid w:val="00882537"/>
    <w:rsid w:val="0088266F"/>
    <w:rsid w:val="008826F4"/>
    <w:rsid w:val="00882818"/>
    <w:rsid w:val="00882DC7"/>
    <w:rsid w:val="00882F19"/>
    <w:rsid w:val="00882FF9"/>
    <w:rsid w:val="00883129"/>
    <w:rsid w:val="008832DB"/>
    <w:rsid w:val="008838F1"/>
    <w:rsid w:val="00883AA1"/>
    <w:rsid w:val="00883DC0"/>
    <w:rsid w:val="00883F86"/>
    <w:rsid w:val="008842AD"/>
    <w:rsid w:val="008843E3"/>
    <w:rsid w:val="008845E5"/>
    <w:rsid w:val="0088478A"/>
    <w:rsid w:val="00884940"/>
    <w:rsid w:val="00884A1A"/>
    <w:rsid w:val="0088511D"/>
    <w:rsid w:val="008854D5"/>
    <w:rsid w:val="0088560D"/>
    <w:rsid w:val="00885795"/>
    <w:rsid w:val="008857D6"/>
    <w:rsid w:val="0088593F"/>
    <w:rsid w:val="00885F8E"/>
    <w:rsid w:val="008860BD"/>
    <w:rsid w:val="00886128"/>
    <w:rsid w:val="00886317"/>
    <w:rsid w:val="008863C9"/>
    <w:rsid w:val="00886919"/>
    <w:rsid w:val="00887009"/>
    <w:rsid w:val="00887065"/>
    <w:rsid w:val="00887150"/>
    <w:rsid w:val="0088716D"/>
    <w:rsid w:val="0088729C"/>
    <w:rsid w:val="00887310"/>
    <w:rsid w:val="0088748F"/>
    <w:rsid w:val="00887638"/>
    <w:rsid w:val="00887716"/>
    <w:rsid w:val="0088778D"/>
    <w:rsid w:val="008877BE"/>
    <w:rsid w:val="008877D3"/>
    <w:rsid w:val="00887930"/>
    <w:rsid w:val="00887EE0"/>
    <w:rsid w:val="00890331"/>
    <w:rsid w:val="008903E3"/>
    <w:rsid w:val="00890420"/>
    <w:rsid w:val="008904AD"/>
    <w:rsid w:val="0089050B"/>
    <w:rsid w:val="0089052F"/>
    <w:rsid w:val="00890616"/>
    <w:rsid w:val="0089086E"/>
    <w:rsid w:val="00890B04"/>
    <w:rsid w:val="00890B21"/>
    <w:rsid w:val="00890F0E"/>
    <w:rsid w:val="00891037"/>
    <w:rsid w:val="00891075"/>
    <w:rsid w:val="00891118"/>
    <w:rsid w:val="00891155"/>
    <w:rsid w:val="0089143A"/>
    <w:rsid w:val="0089149F"/>
    <w:rsid w:val="008918D8"/>
    <w:rsid w:val="008919BA"/>
    <w:rsid w:val="00891B70"/>
    <w:rsid w:val="00891CAE"/>
    <w:rsid w:val="00891FF9"/>
    <w:rsid w:val="00892049"/>
    <w:rsid w:val="008923F4"/>
    <w:rsid w:val="008927BB"/>
    <w:rsid w:val="008928D2"/>
    <w:rsid w:val="00892C65"/>
    <w:rsid w:val="00892D66"/>
    <w:rsid w:val="0089311E"/>
    <w:rsid w:val="0089316D"/>
    <w:rsid w:val="008935BB"/>
    <w:rsid w:val="00893E35"/>
    <w:rsid w:val="00893EFB"/>
    <w:rsid w:val="00893F0E"/>
    <w:rsid w:val="00893FFE"/>
    <w:rsid w:val="00894207"/>
    <w:rsid w:val="008943E8"/>
    <w:rsid w:val="00894828"/>
    <w:rsid w:val="0089494F"/>
    <w:rsid w:val="00894AEE"/>
    <w:rsid w:val="00894CFE"/>
    <w:rsid w:val="0089513D"/>
    <w:rsid w:val="00895154"/>
    <w:rsid w:val="00895228"/>
    <w:rsid w:val="008956C6"/>
    <w:rsid w:val="00895C4C"/>
    <w:rsid w:val="00895D81"/>
    <w:rsid w:val="00895DFE"/>
    <w:rsid w:val="00895E64"/>
    <w:rsid w:val="008960DA"/>
    <w:rsid w:val="00896465"/>
    <w:rsid w:val="00896566"/>
    <w:rsid w:val="00896568"/>
    <w:rsid w:val="0089684A"/>
    <w:rsid w:val="00896DCA"/>
    <w:rsid w:val="00896F2F"/>
    <w:rsid w:val="008970FD"/>
    <w:rsid w:val="0089728E"/>
    <w:rsid w:val="00897353"/>
    <w:rsid w:val="00897356"/>
    <w:rsid w:val="00897400"/>
    <w:rsid w:val="00897C42"/>
    <w:rsid w:val="00897D4F"/>
    <w:rsid w:val="008A009A"/>
    <w:rsid w:val="008A0176"/>
    <w:rsid w:val="008A05F8"/>
    <w:rsid w:val="008A0655"/>
    <w:rsid w:val="008A0833"/>
    <w:rsid w:val="008A0DDA"/>
    <w:rsid w:val="008A1000"/>
    <w:rsid w:val="008A1032"/>
    <w:rsid w:val="008A105A"/>
    <w:rsid w:val="008A107A"/>
    <w:rsid w:val="008A123E"/>
    <w:rsid w:val="008A131A"/>
    <w:rsid w:val="008A135C"/>
    <w:rsid w:val="008A14BA"/>
    <w:rsid w:val="008A1599"/>
    <w:rsid w:val="008A1627"/>
    <w:rsid w:val="008A19F0"/>
    <w:rsid w:val="008A1C3F"/>
    <w:rsid w:val="008A1CE3"/>
    <w:rsid w:val="008A1E2B"/>
    <w:rsid w:val="008A1F55"/>
    <w:rsid w:val="008A1F98"/>
    <w:rsid w:val="008A2647"/>
    <w:rsid w:val="008A26E5"/>
    <w:rsid w:val="008A2928"/>
    <w:rsid w:val="008A2963"/>
    <w:rsid w:val="008A2973"/>
    <w:rsid w:val="008A2AE6"/>
    <w:rsid w:val="008A2C77"/>
    <w:rsid w:val="008A2CCD"/>
    <w:rsid w:val="008A2E01"/>
    <w:rsid w:val="008A2F86"/>
    <w:rsid w:val="008A2F8B"/>
    <w:rsid w:val="008A3310"/>
    <w:rsid w:val="008A35DE"/>
    <w:rsid w:val="008A37AB"/>
    <w:rsid w:val="008A383A"/>
    <w:rsid w:val="008A3962"/>
    <w:rsid w:val="008A3A23"/>
    <w:rsid w:val="008A3EEE"/>
    <w:rsid w:val="008A3F45"/>
    <w:rsid w:val="008A3F52"/>
    <w:rsid w:val="008A3F68"/>
    <w:rsid w:val="008A429B"/>
    <w:rsid w:val="008A4349"/>
    <w:rsid w:val="008A45F9"/>
    <w:rsid w:val="008A4798"/>
    <w:rsid w:val="008A4A43"/>
    <w:rsid w:val="008A4B75"/>
    <w:rsid w:val="008A4BF6"/>
    <w:rsid w:val="008A4C44"/>
    <w:rsid w:val="008A4C7D"/>
    <w:rsid w:val="008A5070"/>
    <w:rsid w:val="008A51C7"/>
    <w:rsid w:val="008A5201"/>
    <w:rsid w:val="008A625D"/>
    <w:rsid w:val="008A63A0"/>
    <w:rsid w:val="008A6536"/>
    <w:rsid w:val="008A674C"/>
    <w:rsid w:val="008A68C6"/>
    <w:rsid w:val="008A6BCE"/>
    <w:rsid w:val="008A6C3E"/>
    <w:rsid w:val="008A6CA7"/>
    <w:rsid w:val="008A6DE5"/>
    <w:rsid w:val="008A6EB0"/>
    <w:rsid w:val="008A6EFF"/>
    <w:rsid w:val="008A6F7D"/>
    <w:rsid w:val="008A72B3"/>
    <w:rsid w:val="008A75B9"/>
    <w:rsid w:val="008A75E3"/>
    <w:rsid w:val="008A7712"/>
    <w:rsid w:val="008A7849"/>
    <w:rsid w:val="008A7BA2"/>
    <w:rsid w:val="008A7BFA"/>
    <w:rsid w:val="008A7E31"/>
    <w:rsid w:val="008B0333"/>
    <w:rsid w:val="008B0B54"/>
    <w:rsid w:val="008B0C5D"/>
    <w:rsid w:val="008B0F65"/>
    <w:rsid w:val="008B0F99"/>
    <w:rsid w:val="008B11DE"/>
    <w:rsid w:val="008B1456"/>
    <w:rsid w:val="008B1647"/>
    <w:rsid w:val="008B1982"/>
    <w:rsid w:val="008B19E7"/>
    <w:rsid w:val="008B1A5D"/>
    <w:rsid w:val="008B1C40"/>
    <w:rsid w:val="008B1C7C"/>
    <w:rsid w:val="008B1C93"/>
    <w:rsid w:val="008B1D7B"/>
    <w:rsid w:val="008B219B"/>
    <w:rsid w:val="008B2463"/>
    <w:rsid w:val="008B279A"/>
    <w:rsid w:val="008B2B6E"/>
    <w:rsid w:val="008B2D31"/>
    <w:rsid w:val="008B2DB3"/>
    <w:rsid w:val="008B359B"/>
    <w:rsid w:val="008B36AE"/>
    <w:rsid w:val="008B37D4"/>
    <w:rsid w:val="008B39DB"/>
    <w:rsid w:val="008B3A95"/>
    <w:rsid w:val="008B3B51"/>
    <w:rsid w:val="008B3D4C"/>
    <w:rsid w:val="008B3D66"/>
    <w:rsid w:val="008B3E4D"/>
    <w:rsid w:val="008B4113"/>
    <w:rsid w:val="008B41A0"/>
    <w:rsid w:val="008B4415"/>
    <w:rsid w:val="008B48AE"/>
    <w:rsid w:val="008B4927"/>
    <w:rsid w:val="008B4B92"/>
    <w:rsid w:val="008B4D1E"/>
    <w:rsid w:val="008B4D75"/>
    <w:rsid w:val="008B4EC4"/>
    <w:rsid w:val="008B4F46"/>
    <w:rsid w:val="008B55C2"/>
    <w:rsid w:val="008B5608"/>
    <w:rsid w:val="008B57A9"/>
    <w:rsid w:val="008B5B9B"/>
    <w:rsid w:val="008B5D14"/>
    <w:rsid w:val="008B5DD5"/>
    <w:rsid w:val="008B60B0"/>
    <w:rsid w:val="008B6354"/>
    <w:rsid w:val="008B640F"/>
    <w:rsid w:val="008B661E"/>
    <w:rsid w:val="008B668A"/>
    <w:rsid w:val="008B68A4"/>
    <w:rsid w:val="008B69E7"/>
    <w:rsid w:val="008B6D01"/>
    <w:rsid w:val="008B733C"/>
    <w:rsid w:val="008B7540"/>
    <w:rsid w:val="008B79A7"/>
    <w:rsid w:val="008B7B19"/>
    <w:rsid w:val="008B7C94"/>
    <w:rsid w:val="008B7DD9"/>
    <w:rsid w:val="008B7E0B"/>
    <w:rsid w:val="008C0419"/>
    <w:rsid w:val="008C06E6"/>
    <w:rsid w:val="008C09CF"/>
    <w:rsid w:val="008C0ADB"/>
    <w:rsid w:val="008C0BCF"/>
    <w:rsid w:val="008C0F33"/>
    <w:rsid w:val="008C0FAC"/>
    <w:rsid w:val="008C1145"/>
    <w:rsid w:val="008C127C"/>
    <w:rsid w:val="008C13D7"/>
    <w:rsid w:val="008C164D"/>
    <w:rsid w:val="008C172E"/>
    <w:rsid w:val="008C1A2F"/>
    <w:rsid w:val="008C1BBC"/>
    <w:rsid w:val="008C1C30"/>
    <w:rsid w:val="008C1D65"/>
    <w:rsid w:val="008C1E94"/>
    <w:rsid w:val="008C216F"/>
    <w:rsid w:val="008C21BC"/>
    <w:rsid w:val="008C2225"/>
    <w:rsid w:val="008C2781"/>
    <w:rsid w:val="008C28AD"/>
    <w:rsid w:val="008C28E2"/>
    <w:rsid w:val="008C2A5C"/>
    <w:rsid w:val="008C2B94"/>
    <w:rsid w:val="008C2C28"/>
    <w:rsid w:val="008C2CBB"/>
    <w:rsid w:val="008C3193"/>
    <w:rsid w:val="008C370D"/>
    <w:rsid w:val="008C395A"/>
    <w:rsid w:val="008C3979"/>
    <w:rsid w:val="008C39F7"/>
    <w:rsid w:val="008C3BB4"/>
    <w:rsid w:val="008C3C34"/>
    <w:rsid w:val="008C413E"/>
    <w:rsid w:val="008C4219"/>
    <w:rsid w:val="008C461C"/>
    <w:rsid w:val="008C4992"/>
    <w:rsid w:val="008C49FD"/>
    <w:rsid w:val="008C4E6B"/>
    <w:rsid w:val="008C4EDA"/>
    <w:rsid w:val="008C5118"/>
    <w:rsid w:val="008C519E"/>
    <w:rsid w:val="008C5202"/>
    <w:rsid w:val="008C5273"/>
    <w:rsid w:val="008C5437"/>
    <w:rsid w:val="008C5553"/>
    <w:rsid w:val="008C55B8"/>
    <w:rsid w:val="008C55D7"/>
    <w:rsid w:val="008C56F1"/>
    <w:rsid w:val="008C5883"/>
    <w:rsid w:val="008C5E3E"/>
    <w:rsid w:val="008C5E53"/>
    <w:rsid w:val="008C5F4E"/>
    <w:rsid w:val="008C62D3"/>
    <w:rsid w:val="008C6351"/>
    <w:rsid w:val="008C683E"/>
    <w:rsid w:val="008C6A06"/>
    <w:rsid w:val="008C6A22"/>
    <w:rsid w:val="008C6AF4"/>
    <w:rsid w:val="008C6C69"/>
    <w:rsid w:val="008C710F"/>
    <w:rsid w:val="008C71B6"/>
    <w:rsid w:val="008C7928"/>
    <w:rsid w:val="008C7962"/>
    <w:rsid w:val="008C7BB7"/>
    <w:rsid w:val="008C7D01"/>
    <w:rsid w:val="008C7D13"/>
    <w:rsid w:val="008C7E34"/>
    <w:rsid w:val="008C7F76"/>
    <w:rsid w:val="008D029C"/>
    <w:rsid w:val="008D0495"/>
    <w:rsid w:val="008D05A7"/>
    <w:rsid w:val="008D05F5"/>
    <w:rsid w:val="008D06DD"/>
    <w:rsid w:val="008D0A3D"/>
    <w:rsid w:val="008D0F9D"/>
    <w:rsid w:val="008D1068"/>
    <w:rsid w:val="008D1264"/>
    <w:rsid w:val="008D189A"/>
    <w:rsid w:val="008D18F3"/>
    <w:rsid w:val="008D19EE"/>
    <w:rsid w:val="008D1BF2"/>
    <w:rsid w:val="008D1C1C"/>
    <w:rsid w:val="008D1D54"/>
    <w:rsid w:val="008D1E82"/>
    <w:rsid w:val="008D1F2A"/>
    <w:rsid w:val="008D2609"/>
    <w:rsid w:val="008D277E"/>
    <w:rsid w:val="008D2F03"/>
    <w:rsid w:val="008D30A8"/>
    <w:rsid w:val="008D327C"/>
    <w:rsid w:val="008D3287"/>
    <w:rsid w:val="008D3410"/>
    <w:rsid w:val="008D3544"/>
    <w:rsid w:val="008D367F"/>
    <w:rsid w:val="008D3880"/>
    <w:rsid w:val="008D38E8"/>
    <w:rsid w:val="008D3C3B"/>
    <w:rsid w:val="008D3D2E"/>
    <w:rsid w:val="008D422C"/>
    <w:rsid w:val="008D4342"/>
    <w:rsid w:val="008D4826"/>
    <w:rsid w:val="008D4A8A"/>
    <w:rsid w:val="008D4EFB"/>
    <w:rsid w:val="008D5528"/>
    <w:rsid w:val="008D59B2"/>
    <w:rsid w:val="008D5C27"/>
    <w:rsid w:val="008D62C2"/>
    <w:rsid w:val="008D64BD"/>
    <w:rsid w:val="008D6A70"/>
    <w:rsid w:val="008D6AFD"/>
    <w:rsid w:val="008D6B86"/>
    <w:rsid w:val="008D6C8A"/>
    <w:rsid w:val="008D6D97"/>
    <w:rsid w:val="008D6F54"/>
    <w:rsid w:val="008D7062"/>
    <w:rsid w:val="008D7139"/>
    <w:rsid w:val="008D74D2"/>
    <w:rsid w:val="008D7587"/>
    <w:rsid w:val="008D75FA"/>
    <w:rsid w:val="008D7C6D"/>
    <w:rsid w:val="008D7CEC"/>
    <w:rsid w:val="008E0031"/>
    <w:rsid w:val="008E03E5"/>
    <w:rsid w:val="008E0593"/>
    <w:rsid w:val="008E0756"/>
    <w:rsid w:val="008E09CC"/>
    <w:rsid w:val="008E0B5D"/>
    <w:rsid w:val="008E0C29"/>
    <w:rsid w:val="008E0E9D"/>
    <w:rsid w:val="008E11D2"/>
    <w:rsid w:val="008E1214"/>
    <w:rsid w:val="008E18D8"/>
    <w:rsid w:val="008E1AED"/>
    <w:rsid w:val="008E1B7B"/>
    <w:rsid w:val="008E1BD0"/>
    <w:rsid w:val="008E1C67"/>
    <w:rsid w:val="008E2166"/>
    <w:rsid w:val="008E21A0"/>
    <w:rsid w:val="008E2320"/>
    <w:rsid w:val="008E2342"/>
    <w:rsid w:val="008E2824"/>
    <w:rsid w:val="008E2ADD"/>
    <w:rsid w:val="008E2B31"/>
    <w:rsid w:val="008E2EE7"/>
    <w:rsid w:val="008E3573"/>
    <w:rsid w:val="008E36B7"/>
    <w:rsid w:val="008E38DB"/>
    <w:rsid w:val="008E3C90"/>
    <w:rsid w:val="008E3CA3"/>
    <w:rsid w:val="008E3E96"/>
    <w:rsid w:val="008E3F29"/>
    <w:rsid w:val="008E41EF"/>
    <w:rsid w:val="008E4212"/>
    <w:rsid w:val="008E4229"/>
    <w:rsid w:val="008E4333"/>
    <w:rsid w:val="008E43DE"/>
    <w:rsid w:val="008E446B"/>
    <w:rsid w:val="008E44F8"/>
    <w:rsid w:val="008E45E2"/>
    <w:rsid w:val="008E4714"/>
    <w:rsid w:val="008E4922"/>
    <w:rsid w:val="008E4A44"/>
    <w:rsid w:val="008E4C2A"/>
    <w:rsid w:val="008E4CD8"/>
    <w:rsid w:val="008E4D67"/>
    <w:rsid w:val="008E4FCC"/>
    <w:rsid w:val="008E51BB"/>
    <w:rsid w:val="008E547F"/>
    <w:rsid w:val="008E5774"/>
    <w:rsid w:val="008E5929"/>
    <w:rsid w:val="008E5B52"/>
    <w:rsid w:val="008E5D65"/>
    <w:rsid w:val="008E5F87"/>
    <w:rsid w:val="008E610C"/>
    <w:rsid w:val="008E6221"/>
    <w:rsid w:val="008E64B7"/>
    <w:rsid w:val="008E6940"/>
    <w:rsid w:val="008E6983"/>
    <w:rsid w:val="008E69F9"/>
    <w:rsid w:val="008E6AC3"/>
    <w:rsid w:val="008E6AF2"/>
    <w:rsid w:val="008E6BC0"/>
    <w:rsid w:val="008E6E17"/>
    <w:rsid w:val="008E6F91"/>
    <w:rsid w:val="008E7241"/>
    <w:rsid w:val="008E73A6"/>
    <w:rsid w:val="008E7443"/>
    <w:rsid w:val="008E7591"/>
    <w:rsid w:val="008E763E"/>
    <w:rsid w:val="008E7762"/>
    <w:rsid w:val="008E7763"/>
    <w:rsid w:val="008E77D5"/>
    <w:rsid w:val="008E79F9"/>
    <w:rsid w:val="008E7A6E"/>
    <w:rsid w:val="008E7C97"/>
    <w:rsid w:val="008E7CCE"/>
    <w:rsid w:val="008E7DCA"/>
    <w:rsid w:val="008E7F3D"/>
    <w:rsid w:val="008F0184"/>
    <w:rsid w:val="008F0341"/>
    <w:rsid w:val="008F052C"/>
    <w:rsid w:val="008F0788"/>
    <w:rsid w:val="008F0841"/>
    <w:rsid w:val="008F0980"/>
    <w:rsid w:val="008F0C36"/>
    <w:rsid w:val="008F0CBD"/>
    <w:rsid w:val="008F1165"/>
    <w:rsid w:val="008F11AF"/>
    <w:rsid w:val="008F1457"/>
    <w:rsid w:val="008F22B8"/>
    <w:rsid w:val="008F23A5"/>
    <w:rsid w:val="008F2514"/>
    <w:rsid w:val="008F2700"/>
    <w:rsid w:val="008F2898"/>
    <w:rsid w:val="008F29B2"/>
    <w:rsid w:val="008F29C4"/>
    <w:rsid w:val="008F2A22"/>
    <w:rsid w:val="008F2ABA"/>
    <w:rsid w:val="008F2B93"/>
    <w:rsid w:val="008F2D94"/>
    <w:rsid w:val="008F2E52"/>
    <w:rsid w:val="008F2F75"/>
    <w:rsid w:val="008F3051"/>
    <w:rsid w:val="008F3072"/>
    <w:rsid w:val="008F3262"/>
    <w:rsid w:val="008F3725"/>
    <w:rsid w:val="008F37A5"/>
    <w:rsid w:val="008F38C0"/>
    <w:rsid w:val="008F39B4"/>
    <w:rsid w:val="008F3E40"/>
    <w:rsid w:val="008F42B1"/>
    <w:rsid w:val="008F44BB"/>
    <w:rsid w:val="008F4512"/>
    <w:rsid w:val="008F454E"/>
    <w:rsid w:val="008F4696"/>
    <w:rsid w:val="008F4B7F"/>
    <w:rsid w:val="008F4EC4"/>
    <w:rsid w:val="008F5011"/>
    <w:rsid w:val="008F50B9"/>
    <w:rsid w:val="008F5454"/>
    <w:rsid w:val="008F59D1"/>
    <w:rsid w:val="008F5CB1"/>
    <w:rsid w:val="008F5F11"/>
    <w:rsid w:val="008F5F49"/>
    <w:rsid w:val="008F5F5B"/>
    <w:rsid w:val="008F5F8E"/>
    <w:rsid w:val="008F64A1"/>
    <w:rsid w:val="008F6568"/>
    <w:rsid w:val="008F66A7"/>
    <w:rsid w:val="008F6750"/>
    <w:rsid w:val="008F6DF5"/>
    <w:rsid w:val="008F6EE9"/>
    <w:rsid w:val="008F74BC"/>
    <w:rsid w:val="008F780E"/>
    <w:rsid w:val="008F781D"/>
    <w:rsid w:val="008F7854"/>
    <w:rsid w:val="008F7D69"/>
    <w:rsid w:val="008F7DCA"/>
    <w:rsid w:val="00900125"/>
    <w:rsid w:val="009001F7"/>
    <w:rsid w:val="009002B8"/>
    <w:rsid w:val="00900650"/>
    <w:rsid w:val="0090070B"/>
    <w:rsid w:val="00900BDB"/>
    <w:rsid w:val="00900CB0"/>
    <w:rsid w:val="00900D0D"/>
    <w:rsid w:val="00900D8E"/>
    <w:rsid w:val="009011F1"/>
    <w:rsid w:val="00901643"/>
    <w:rsid w:val="009016A7"/>
    <w:rsid w:val="009017C6"/>
    <w:rsid w:val="00901880"/>
    <w:rsid w:val="009018BC"/>
    <w:rsid w:val="009018F4"/>
    <w:rsid w:val="00901957"/>
    <w:rsid w:val="00901AEB"/>
    <w:rsid w:val="00901B1F"/>
    <w:rsid w:val="00901B75"/>
    <w:rsid w:val="00901D12"/>
    <w:rsid w:val="00901D2C"/>
    <w:rsid w:val="00901D3A"/>
    <w:rsid w:val="00902174"/>
    <w:rsid w:val="009021BB"/>
    <w:rsid w:val="0090223D"/>
    <w:rsid w:val="009025BC"/>
    <w:rsid w:val="00902667"/>
    <w:rsid w:val="0090272A"/>
    <w:rsid w:val="009027E7"/>
    <w:rsid w:val="00902A4D"/>
    <w:rsid w:val="00902AD5"/>
    <w:rsid w:val="00902D0B"/>
    <w:rsid w:val="00903207"/>
    <w:rsid w:val="009036AA"/>
    <w:rsid w:val="00903719"/>
    <w:rsid w:val="00903D32"/>
    <w:rsid w:val="00903EE8"/>
    <w:rsid w:val="00903F66"/>
    <w:rsid w:val="009040C7"/>
    <w:rsid w:val="009040C9"/>
    <w:rsid w:val="00904363"/>
    <w:rsid w:val="00904373"/>
    <w:rsid w:val="009046F2"/>
    <w:rsid w:val="009048F9"/>
    <w:rsid w:val="00904992"/>
    <w:rsid w:val="00904C37"/>
    <w:rsid w:val="0090554A"/>
    <w:rsid w:val="00905870"/>
    <w:rsid w:val="009058B5"/>
    <w:rsid w:val="009058F5"/>
    <w:rsid w:val="00905AD8"/>
    <w:rsid w:val="00905AEF"/>
    <w:rsid w:val="00905B1C"/>
    <w:rsid w:val="00906074"/>
    <w:rsid w:val="00906287"/>
    <w:rsid w:val="009062E1"/>
    <w:rsid w:val="009062F4"/>
    <w:rsid w:val="009063CD"/>
    <w:rsid w:val="00906671"/>
    <w:rsid w:val="009069DC"/>
    <w:rsid w:val="0090734E"/>
    <w:rsid w:val="0090757E"/>
    <w:rsid w:val="00907587"/>
    <w:rsid w:val="00907734"/>
    <w:rsid w:val="00907744"/>
    <w:rsid w:val="009077DB"/>
    <w:rsid w:val="0090786C"/>
    <w:rsid w:val="009079FA"/>
    <w:rsid w:val="00907A94"/>
    <w:rsid w:val="00907AA3"/>
    <w:rsid w:val="00907D83"/>
    <w:rsid w:val="00907D94"/>
    <w:rsid w:val="00907FF1"/>
    <w:rsid w:val="009102F9"/>
    <w:rsid w:val="0091037F"/>
    <w:rsid w:val="00910595"/>
    <w:rsid w:val="0091063C"/>
    <w:rsid w:val="009106DF"/>
    <w:rsid w:val="00910737"/>
    <w:rsid w:val="00910744"/>
    <w:rsid w:val="009107FE"/>
    <w:rsid w:val="009109A2"/>
    <w:rsid w:val="00911239"/>
    <w:rsid w:val="00911764"/>
    <w:rsid w:val="00911771"/>
    <w:rsid w:val="009117FF"/>
    <w:rsid w:val="00911C81"/>
    <w:rsid w:val="00911ED3"/>
    <w:rsid w:val="0091234F"/>
    <w:rsid w:val="009123FC"/>
    <w:rsid w:val="0091253A"/>
    <w:rsid w:val="0091294C"/>
    <w:rsid w:val="00912D9C"/>
    <w:rsid w:val="00913278"/>
    <w:rsid w:val="009132F6"/>
    <w:rsid w:val="00913388"/>
    <w:rsid w:val="009135FE"/>
    <w:rsid w:val="009137AE"/>
    <w:rsid w:val="00913C69"/>
    <w:rsid w:val="00913CB0"/>
    <w:rsid w:val="00913CC5"/>
    <w:rsid w:val="00913E50"/>
    <w:rsid w:val="00913E87"/>
    <w:rsid w:val="009140A2"/>
    <w:rsid w:val="0091410D"/>
    <w:rsid w:val="00914258"/>
    <w:rsid w:val="00914289"/>
    <w:rsid w:val="00914466"/>
    <w:rsid w:val="009146A3"/>
    <w:rsid w:val="00914733"/>
    <w:rsid w:val="00914860"/>
    <w:rsid w:val="0091497B"/>
    <w:rsid w:val="00914ADF"/>
    <w:rsid w:val="00914B0A"/>
    <w:rsid w:val="00914D15"/>
    <w:rsid w:val="00914ED9"/>
    <w:rsid w:val="00914FC0"/>
    <w:rsid w:val="009151E2"/>
    <w:rsid w:val="009152CF"/>
    <w:rsid w:val="00915470"/>
    <w:rsid w:val="0091590C"/>
    <w:rsid w:val="00915AC8"/>
    <w:rsid w:val="00915B69"/>
    <w:rsid w:val="00915EF1"/>
    <w:rsid w:val="009160ED"/>
    <w:rsid w:val="0091619C"/>
    <w:rsid w:val="009161E0"/>
    <w:rsid w:val="009164F6"/>
    <w:rsid w:val="00916C0B"/>
    <w:rsid w:val="00916E29"/>
    <w:rsid w:val="009171CB"/>
    <w:rsid w:val="00917446"/>
    <w:rsid w:val="0091752C"/>
    <w:rsid w:val="0091763B"/>
    <w:rsid w:val="00917991"/>
    <w:rsid w:val="00917B56"/>
    <w:rsid w:val="00917E69"/>
    <w:rsid w:val="00920165"/>
    <w:rsid w:val="009202D2"/>
    <w:rsid w:val="009203B8"/>
    <w:rsid w:val="009206C3"/>
    <w:rsid w:val="009207A6"/>
    <w:rsid w:val="0092096A"/>
    <w:rsid w:val="00920AD8"/>
    <w:rsid w:val="00920D59"/>
    <w:rsid w:val="00921022"/>
    <w:rsid w:val="009213B8"/>
    <w:rsid w:val="00921BF4"/>
    <w:rsid w:val="00921D6D"/>
    <w:rsid w:val="00921EC1"/>
    <w:rsid w:val="0092210D"/>
    <w:rsid w:val="00922189"/>
    <w:rsid w:val="00922473"/>
    <w:rsid w:val="0092299D"/>
    <w:rsid w:val="00922C5E"/>
    <w:rsid w:val="00922F8F"/>
    <w:rsid w:val="00923627"/>
    <w:rsid w:val="00923B1F"/>
    <w:rsid w:val="00923C40"/>
    <w:rsid w:val="00923D89"/>
    <w:rsid w:val="0092403B"/>
    <w:rsid w:val="00924045"/>
    <w:rsid w:val="00924228"/>
    <w:rsid w:val="00924454"/>
    <w:rsid w:val="00924546"/>
    <w:rsid w:val="009246F3"/>
    <w:rsid w:val="00924BB3"/>
    <w:rsid w:val="00924C41"/>
    <w:rsid w:val="00924D3B"/>
    <w:rsid w:val="00924D79"/>
    <w:rsid w:val="00924E10"/>
    <w:rsid w:val="00924FEC"/>
    <w:rsid w:val="00925073"/>
    <w:rsid w:val="00925361"/>
    <w:rsid w:val="0092577C"/>
    <w:rsid w:val="00925A86"/>
    <w:rsid w:val="00925AA2"/>
    <w:rsid w:val="0092603C"/>
    <w:rsid w:val="009260E4"/>
    <w:rsid w:val="009261EF"/>
    <w:rsid w:val="0092631E"/>
    <w:rsid w:val="009264BF"/>
    <w:rsid w:val="00926793"/>
    <w:rsid w:val="00926CCB"/>
    <w:rsid w:val="00926D17"/>
    <w:rsid w:val="00926E5C"/>
    <w:rsid w:val="00926FC4"/>
    <w:rsid w:val="00927110"/>
    <w:rsid w:val="00927161"/>
    <w:rsid w:val="00927233"/>
    <w:rsid w:val="00927A2E"/>
    <w:rsid w:val="00927AF6"/>
    <w:rsid w:val="00927BCE"/>
    <w:rsid w:val="00927C9D"/>
    <w:rsid w:val="00927F83"/>
    <w:rsid w:val="0093010F"/>
    <w:rsid w:val="00930214"/>
    <w:rsid w:val="009302DB"/>
    <w:rsid w:val="009305EC"/>
    <w:rsid w:val="009305F5"/>
    <w:rsid w:val="009308B5"/>
    <w:rsid w:val="00930A74"/>
    <w:rsid w:val="00930E76"/>
    <w:rsid w:val="00930F3D"/>
    <w:rsid w:val="009311D7"/>
    <w:rsid w:val="00931333"/>
    <w:rsid w:val="009313B3"/>
    <w:rsid w:val="00931AA5"/>
    <w:rsid w:val="00931B16"/>
    <w:rsid w:val="00931FD4"/>
    <w:rsid w:val="0093243C"/>
    <w:rsid w:val="00932451"/>
    <w:rsid w:val="009325DB"/>
    <w:rsid w:val="00932814"/>
    <w:rsid w:val="00932A60"/>
    <w:rsid w:val="00932AC0"/>
    <w:rsid w:val="00932C56"/>
    <w:rsid w:val="00933041"/>
    <w:rsid w:val="009333DD"/>
    <w:rsid w:val="009335DB"/>
    <w:rsid w:val="009337F7"/>
    <w:rsid w:val="00933835"/>
    <w:rsid w:val="00933CD7"/>
    <w:rsid w:val="00933E8A"/>
    <w:rsid w:val="00933F34"/>
    <w:rsid w:val="009340CD"/>
    <w:rsid w:val="00934361"/>
    <w:rsid w:val="009344B5"/>
    <w:rsid w:val="00934609"/>
    <w:rsid w:val="009346E7"/>
    <w:rsid w:val="009348D7"/>
    <w:rsid w:val="00934EBF"/>
    <w:rsid w:val="00935178"/>
    <w:rsid w:val="009355CF"/>
    <w:rsid w:val="00935669"/>
    <w:rsid w:val="0093598E"/>
    <w:rsid w:val="00935AE4"/>
    <w:rsid w:val="00935E02"/>
    <w:rsid w:val="00935FAC"/>
    <w:rsid w:val="00936074"/>
    <w:rsid w:val="009365D2"/>
    <w:rsid w:val="00936683"/>
    <w:rsid w:val="00936732"/>
    <w:rsid w:val="00936928"/>
    <w:rsid w:val="00936A34"/>
    <w:rsid w:val="00936D2F"/>
    <w:rsid w:val="00936DC6"/>
    <w:rsid w:val="00936F38"/>
    <w:rsid w:val="00936F9D"/>
    <w:rsid w:val="0093712F"/>
    <w:rsid w:val="00937136"/>
    <w:rsid w:val="009371EB"/>
    <w:rsid w:val="009373D2"/>
    <w:rsid w:val="00937996"/>
    <w:rsid w:val="009379A2"/>
    <w:rsid w:val="00937CE7"/>
    <w:rsid w:val="00937E6F"/>
    <w:rsid w:val="00937E7F"/>
    <w:rsid w:val="00937F21"/>
    <w:rsid w:val="00940062"/>
    <w:rsid w:val="0094030E"/>
    <w:rsid w:val="00940378"/>
    <w:rsid w:val="009404C6"/>
    <w:rsid w:val="00940762"/>
    <w:rsid w:val="00940887"/>
    <w:rsid w:val="009409A8"/>
    <w:rsid w:val="00940B31"/>
    <w:rsid w:val="00940BE0"/>
    <w:rsid w:val="00940E6E"/>
    <w:rsid w:val="00940F22"/>
    <w:rsid w:val="00941032"/>
    <w:rsid w:val="009410EF"/>
    <w:rsid w:val="009411F1"/>
    <w:rsid w:val="00941625"/>
    <w:rsid w:val="00941784"/>
    <w:rsid w:val="0094178D"/>
    <w:rsid w:val="00941912"/>
    <w:rsid w:val="00941AEF"/>
    <w:rsid w:val="00941B11"/>
    <w:rsid w:val="00941B1F"/>
    <w:rsid w:val="00941BAF"/>
    <w:rsid w:val="00941D31"/>
    <w:rsid w:val="00941E4E"/>
    <w:rsid w:val="00942234"/>
    <w:rsid w:val="0094227C"/>
    <w:rsid w:val="009423EC"/>
    <w:rsid w:val="00942683"/>
    <w:rsid w:val="00942B17"/>
    <w:rsid w:val="00942B75"/>
    <w:rsid w:val="00942F07"/>
    <w:rsid w:val="00943096"/>
    <w:rsid w:val="00943112"/>
    <w:rsid w:val="00943228"/>
    <w:rsid w:val="00943261"/>
    <w:rsid w:val="0094346E"/>
    <w:rsid w:val="009439C6"/>
    <w:rsid w:val="00943C7A"/>
    <w:rsid w:val="00943CA6"/>
    <w:rsid w:val="00943D4D"/>
    <w:rsid w:val="00943EB9"/>
    <w:rsid w:val="00943FEF"/>
    <w:rsid w:val="009441D6"/>
    <w:rsid w:val="00944215"/>
    <w:rsid w:val="009442BF"/>
    <w:rsid w:val="009442D5"/>
    <w:rsid w:val="00944311"/>
    <w:rsid w:val="009443AE"/>
    <w:rsid w:val="009444BF"/>
    <w:rsid w:val="009445B1"/>
    <w:rsid w:val="009448A6"/>
    <w:rsid w:val="0094493E"/>
    <w:rsid w:val="0094499C"/>
    <w:rsid w:val="00945268"/>
    <w:rsid w:val="009452F1"/>
    <w:rsid w:val="00945584"/>
    <w:rsid w:val="00945880"/>
    <w:rsid w:val="009458F0"/>
    <w:rsid w:val="00945A45"/>
    <w:rsid w:val="0094612F"/>
    <w:rsid w:val="00946921"/>
    <w:rsid w:val="00946973"/>
    <w:rsid w:val="00946B11"/>
    <w:rsid w:val="00946D06"/>
    <w:rsid w:val="00946E9A"/>
    <w:rsid w:val="00946ECC"/>
    <w:rsid w:val="00947099"/>
    <w:rsid w:val="009472D2"/>
    <w:rsid w:val="009476CA"/>
    <w:rsid w:val="00947D23"/>
    <w:rsid w:val="00947F77"/>
    <w:rsid w:val="00947F89"/>
    <w:rsid w:val="00950232"/>
    <w:rsid w:val="009504A4"/>
    <w:rsid w:val="00950789"/>
    <w:rsid w:val="0095090C"/>
    <w:rsid w:val="00950A77"/>
    <w:rsid w:val="00950D34"/>
    <w:rsid w:val="00950DF1"/>
    <w:rsid w:val="00950E63"/>
    <w:rsid w:val="00950F5B"/>
    <w:rsid w:val="00951018"/>
    <w:rsid w:val="00951091"/>
    <w:rsid w:val="0095133C"/>
    <w:rsid w:val="009513F9"/>
    <w:rsid w:val="0095147A"/>
    <w:rsid w:val="0095155F"/>
    <w:rsid w:val="009515F2"/>
    <w:rsid w:val="009516C2"/>
    <w:rsid w:val="009517E8"/>
    <w:rsid w:val="00951829"/>
    <w:rsid w:val="009519B1"/>
    <w:rsid w:val="00951A36"/>
    <w:rsid w:val="00951B96"/>
    <w:rsid w:val="00951D42"/>
    <w:rsid w:val="00951D98"/>
    <w:rsid w:val="00951E92"/>
    <w:rsid w:val="00951F23"/>
    <w:rsid w:val="00951F43"/>
    <w:rsid w:val="009528CF"/>
    <w:rsid w:val="00952B4E"/>
    <w:rsid w:val="00952B8D"/>
    <w:rsid w:val="00952DE0"/>
    <w:rsid w:val="0095305D"/>
    <w:rsid w:val="009530B3"/>
    <w:rsid w:val="0095311A"/>
    <w:rsid w:val="009531B6"/>
    <w:rsid w:val="00953737"/>
    <w:rsid w:val="00953893"/>
    <w:rsid w:val="0095428E"/>
    <w:rsid w:val="00954388"/>
    <w:rsid w:val="009544E6"/>
    <w:rsid w:val="009545DA"/>
    <w:rsid w:val="00954743"/>
    <w:rsid w:val="00954861"/>
    <w:rsid w:val="009549BC"/>
    <w:rsid w:val="00954B23"/>
    <w:rsid w:val="00954CA3"/>
    <w:rsid w:val="00954EF9"/>
    <w:rsid w:val="00955177"/>
    <w:rsid w:val="009552F1"/>
    <w:rsid w:val="00955389"/>
    <w:rsid w:val="00955821"/>
    <w:rsid w:val="00955F53"/>
    <w:rsid w:val="009561DF"/>
    <w:rsid w:val="0095626E"/>
    <w:rsid w:val="009563AA"/>
    <w:rsid w:val="0095646D"/>
    <w:rsid w:val="0095693B"/>
    <w:rsid w:val="009574F9"/>
    <w:rsid w:val="00957600"/>
    <w:rsid w:val="009578AD"/>
    <w:rsid w:val="0095797B"/>
    <w:rsid w:val="00957D79"/>
    <w:rsid w:val="00957DD2"/>
    <w:rsid w:val="00957E09"/>
    <w:rsid w:val="0096053B"/>
    <w:rsid w:val="009605D1"/>
    <w:rsid w:val="00960677"/>
    <w:rsid w:val="009606D8"/>
    <w:rsid w:val="009607D7"/>
    <w:rsid w:val="0096090F"/>
    <w:rsid w:val="00960D77"/>
    <w:rsid w:val="00960DEB"/>
    <w:rsid w:val="009611C4"/>
    <w:rsid w:val="009613C0"/>
    <w:rsid w:val="00961AF6"/>
    <w:rsid w:val="00961B70"/>
    <w:rsid w:val="00961C29"/>
    <w:rsid w:val="00961C53"/>
    <w:rsid w:val="00961FBA"/>
    <w:rsid w:val="0096223E"/>
    <w:rsid w:val="009624BC"/>
    <w:rsid w:val="00962569"/>
    <w:rsid w:val="009625EB"/>
    <w:rsid w:val="0096287D"/>
    <w:rsid w:val="00962C53"/>
    <w:rsid w:val="00962DB1"/>
    <w:rsid w:val="00962F34"/>
    <w:rsid w:val="00962F52"/>
    <w:rsid w:val="00962FBF"/>
    <w:rsid w:val="0096301F"/>
    <w:rsid w:val="009630F4"/>
    <w:rsid w:val="00963385"/>
    <w:rsid w:val="00963454"/>
    <w:rsid w:val="00963462"/>
    <w:rsid w:val="009636BE"/>
    <w:rsid w:val="0096373C"/>
    <w:rsid w:val="009637A8"/>
    <w:rsid w:val="00963AB0"/>
    <w:rsid w:val="00963CF1"/>
    <w:rsid w:val="00963E84"/>
    <w:rsid w:val="00964010"/>
    <w:rsid w:val="009642C0"/>
    <w:rsid w:val="009642FF"/>
    <w:rsid w:val="00964595"/>
    <w:rsid w:val="00964A44"/>
    <w:rsid w:val="00964FE1"/>
    <w:rsid w:val="00965365"/>
    <w:rsid w:val="0096558A"/>
    <w:rsid w:val="00965743"/>
    <w:rsid w:val="00965A56"/>
    <w:rsid w:val="00965CB5"/>
    <w:rsid w:val="00965E78"/>
    <w:rsid w:val="009662B8"/>
    <w:rsid w:val="0096633F"/>
    <w:rsid w:val="00966598"/>
    <w:rsid w:val="009666B6"/>
    <w:rsid w:val="009667A3"/>
    <w:rsid w:val="00966CEA"/>
    <w:rsid w:val="00966D79"/>
    <w:rsid w:val="00966E1E"/>
    <w:rsid w:val="009670F6"/>
    <w:rsid w:val="00967164"/>
    <w:rsid w:val="0096736E"/>
    <w:rsid w:val="009673AC"/>
    <w:rsid w:val="0096741E"/>
    <w:rsid w:val="00967434"/>
    <w:rsid w:val="0096756B"/>
    <w:rsid w:val="0096769E"/>
    <w:rsid w:val="00967F0B"/>
    <w:rsid w:val="0097007B"/>
    <w:rsid w:val="009701BD"/>
    <w:rsid w:val="00970235"/>
    <w:rsid w:val="0097087A"/>
    <w:rsid w:val="00970A2B"/>
    <w:rsid w:val="00970A48"/>
    <w:rsid w:val="00970C68"/>
    <w:rsid w:val="00970C94"/>
    <w:rsid w:val="00970CA2"/>
    <w:rsid w:val="00970DCE"/>
    <w:rsid w:val="00971004"/>
    <w:rsid w:val="0097127F"/>
    <w:rsid w:val="0097133E"/>
    <w:rsid w:val="00971362"/>
    <w:rsid w:val="009716E5"/>
    <w:rsid w:val="00971776"/>
    <w:rsid w:val="00971BF8"/>
    <w:rsid w:val="00971CAA"/>
    <w:rsid w:val="00971CEA"/>
    <w:rsid w:val="00971EF2"/>
    <w:rsid w:val="00972006"/>
    <w:rsid w:val="00972095"/>
    <w:rsid w:val="009722DF"/>
    <w:rsid w:val="00972578"/>
    <w:rsid w:val="00972A9C"/>
    <w:rsid w:val="00972C95"/>
    <w:rsid w:val="00972CCE"/>
    <w:rsid w:val="00972EE6"/>
    <w:rsid w:val="009730F5"/>
    <w:rsid w:val="00973AAF"/>
    <w:rsid w:val="00973C3F"/>
    <w:rsid w:val="00973EB7"/>
    <w:rsid w:val="00974046"/>
    <w:rsid w:val="009740AE"/>
    <w:rsid w:val="00974604"/>
    <w:rsid w:val="0097466A"/>
    <w:rsid w:val="0097471B"/>
    <w:rsid w:val="0097489D"/>
    <w:rsid w:val="00974F2D"/>
    <w:rsid w:val="009751EC"/>
    <w:rsid w:val="009752AE"/>
    <w:rsid w:val="009753EB"/>
    <w:rsid w:val="00975446"/>
    <w:rsid w:val="009754DE"/>
    <w:rsid w:val="0097576B"/>
    <w:rsid w:val="00975783"/>
    <w:rsid w:val="0097592C"/>
    <w:rsid w:val="00975967"/>
    <w:rsid w:val="00975A63"/>
    <w:rsid w:val="00975B12"/>
    <w:rsid w:val="00975C04"/>
    <w:rsid w:val="00975C05"/>
    <w:rsid w:val="00975D7F"/>
    <w:rsid w:val="009761C0"/>
    <w:rsid w:val="00976674"/>
    <w:rsid w:val="0097683A"/>
    <w:rsid w:val="00976AF7"/>
    <w:rsid w:val="00976B5A"/>
    <w:rsid w:val="00976C47"/>
    <w:rsid w:val="00976E16"/>
    <w:rsid w:val="00976E6A"/>
    <w:rsid w:val="00976F06"/>
    <w:rsid w:val="009770CE"/>
    <w:rsid w:val="00977251"/>
    <w:rsid w:val="009772B9"/>
    <w:rsid w:val="009772BD"/>
    <w:rsid w:val="009772CD"/>
    <w:rsid w:val="009773F8"/>
    <w:rsid w:val="0097741B"/>
    <w:rsid w:val="0097790B"/>
    <w:rsid w:val="009779CC"/>
    <w:rsid w:val="00977C85"/>
    <w:rsid w:val="00977CF6"/>
    <w:rsid w:val="00977D97"/>
    <w:rsid w:val="00977E98"/>
    <w:rsid w:val="00980062"/>
    <w:rsid w:val="00980187"/>
    <w:rsid w:val="00980199"/>
    <w:rsid w:val="00980200"/>
    <w:rsid w:val="00980247"/>
    <w:rsid w:val="009803EF"/>
    <w:rsid w:val="00980D06"/>
    <w:rsid w:val="00980DE2"/>
    <w:rsid w:val="00980F13"/>
    <w:rsid w:val="009814FB"/>
    <w:rsid w:val="00981602"/>
    <w:rsid w:val="00981F4C"/>
    <w:rsid w:val="00981F68"/>
    <w:rsid w:val="00981FA5"/>
    <w:rsid w:val="009820A7"/>
    <w:rsid w:val="009823A5"/>
    <w:rsid w:val="009826CC"/>
    <w:rsid w:val="0098275C"/>
    <w:rsid w:val="00982F1B"/>
    <w:rsid w:val="00982FEC"/>
    <w:rsid w:val="0098337B"/>
    <w:rsid w:val="009833DD"/>
    <w:rsid w:val="0098346F"/>
    <w:rsid w:val="0098351D"/>
    <w:rsid w:val="00983586"/>
    <w:rsid w:val="00983B7F"/>
    <w:rsid w:val="00983BF5"/>
    <w:rsid w:val="00983F7E"/>
    <w:rsid w:val="009840CD"/>
    <w:rsid w:val="00984162"/>
    <w:rsid w:val="0098439C"/>
    <w:rsid w:val="0098447D"/>
    <w:rsid w:val="00984488"/>
    <w:rsid w:val="009844BD"/>
    <w:rsid w:val="009844D4"/>
    <w:rsid w:val="009845BA"/>
    <w:rsid w:val="009845CB"/>
    <w:rsid w:val="00984728"/>
    <w:rsid w:val="0098482C"/>
    <w:rsid w:val="0098484A"/>
    <w:rsid w:val="0098492B"/>
    <w:rsid w:val="00984B40"/>
    <w:rsid w:val="00984CB9"/>
    <w:rsid w:val="00984CF9"/>
    <w:rsid w:val="00984D6F"/>
    <w:rsid w:val="00984FCC"/>
    <w:rsid w:val="00985265"/>
    <w:rsid w:val="00985302"/>
    <w:rsid w:val="0098538A"/>
    <w:rsid w:val="00985424"/>
    <w:rsid w:val="0098552C"/>
    <w:rsid w:val="009856D5"/>
    <w:rsid w:val="00985709"/>
    <w:rsid w:val="0098570A"/>
    <w:rsid w:val="00985806"/>
    <w:rsid w:val="00985811"/>
    <w:rsid w:val="00985ADF"/>
    <w:rsid w:val="00985FB9"/>
    <w:rsid w:val="00986043"/>
    <w:rsid w:val="009861DC"/>
    <w:rsid w:val="00986379"/>
    <w:rsid w:val="00986510"/>
    <w:rsid w:val="009866D0"/>
    <w:rsid w:val="00986730"/>
    <w:rsid w:val="009867DF"/>
    <w:rsid w:val="00986920"/>
    <w:rsid w:val="00986E1D"/>
    <w:rsid w:val="0098745F"/>
    <w:rsid w:val="00987D8C"/>
    <w:rsid w:val="00987F28"/>
    <w:rsid w:val="00990549"/>
    <w:rsid w:val="009907BE"/>
    <w:rsid w:val="009908C9"/>
    <w:rsid w:val="00990BBF"/>
    <w:rsid w:val="00990BF0"/>
    <w:rsid w:val="00990C51"/>
    <w:rsid w:val="00990E64"/>
    <w:rsid w:val="009910AD"/>
    <w:rsid w:val="009913DA"/>
    <w:rsid w:val="0099156E"/>
    <w:rsid w:val="009915F7"/>
    <w:rsid w:val="00991620"/>
    <w:rsid w:val="00991936"/>
    <w:rsid w:val="00991D6D"/>
    <w:rsid w:val="00991D80"/>
    <w:rsid w:val="0099264D"/>
    <w:rsid w:val="009927D6"/>
    <w:rsid w:val="009929D0"/>
    <w:rsid w:val="00992CC3"/>
    <w:rsid w:val="00992E97"/>
    <w:rsid w:val="00993050"/>
    <w:rsid w:val="00993311"/>
    <w:rsid w:val="009938AD"/>
    <w:rsid w:val="0099395A"/>
    <w:rsid w:val="00993B94"/>
    <w:rsid w:val="00993C06"/>
    <w:rsid w:val="00993DD0"/>
    <w:rsid w:val="009943AD"/>
    <w:rsid w:val="009946EC"/>
    <w:rsid w:val="009949CA"/>
    <w:rsid w:val="00994A03"/>
    <w:rsid w:val="00994AB3"/>
    <w:rsid w:val="00994BDC"/>
    <w:rsid w:val="0099545A"/>
    <w:rsid w:val="00995599"/>
    <w:rsid w:val="00995A24"/>
    <w:rsid w:val="0099600D"/>
    <w:rsid w:val="009968B7"/>
    <w:rsid w:val="009978B3"/>
    <w:rsid w:val="00997A1A"/>
    <w:rsid w:val="00997A78"/>
    <w:rsid w:val="00997C2C"/>
    <w:rsid w:val="00997C3F"/>
    <w:rsid w:val="00997E0B"/>
    <w:rsid w:val="00997FBA"/>
    <w:rsid w:val="009A00AC"/>
    <w:rsid w:val="009A02CD"/>
    <w:rsid w:val="009A02E8"/>
    <w:rsid w:val="009A0512"/>
    <w:rsid w:val="009A0704"/>
    <w:rsid w:val="009A083D"/>
    <w:rsid w:val="009A0B24"/>
    <w:rsid w:val="009A0BD9"/>
    <w:rsid w:val="009A0C28"/>
    <w:rsid w:val="009A0C30"/>
    <w:rsid w:val="009A0CE5"/>
    <w:rsid w:val="009A0DD5"/>
    <w:rsid w:val="009A0EFC"/>
    <w:rsid w:val="009A123E"/>
    <w:rsid w:val="009A1269"/>
    <w:rsid w:val="009A1669"/>
    <w:rsid w:val="009A1801"/>
    <w:rsid w:val="009A1834"/>
    <w:rsid w:val="009A192E"/>
    <w:rsid w:val="009A19E7"/>
    <w:rsid w:val="009A1A59"/>
    <w:rsid w:val="009A1D57"/>
    <w:rsid w:val="009A1F50"/>
    <w:rsid w:val="009A1F76"/>
    <w:rsid w:val="009A29D5"/>
    <w:rsid w:val="009A2DCC"/>
    <w:rsid w:val="009A2DDC"/>
    <w:rsid w:val="009A2DED"/>
    <w:rsid w:val="009A301A"/>
    <w:rsid w:val="009A3052"/>
    <w:rsid w:val="009A3472"/>
    <w:rsid w:val="009A37CD"/>
    <w:rsid w:val="009A3B34"/>
    <w:rsid w:val="009A3D9F"/>
    <w:rsid w:val="009A3E8F"/>
    <w:rsid w:val="009A3F72"/>
    <w:rsid w:val="009A45F2"/>
    <w:rsid w:val="009A47B0"/>
    <w:rsid w:val="009A47DA"/>
    <w:rsid w:val="009A4B93"/>
    <w:rsid w:val="009A5191"/>
    <w:rsid w:val="009A56B6"/>
    <w:rsid w:val="009A5BE2"/>
    <w:rsid w:val="009A5F09"/>
    <w:rsid w:val="009A6217"/>
    <w:rsid w:val="009A6541"/>
    <w:rsid w:val="009A66E5"/>
    <w:rsid w:val="009A6707"/>
    <w:rsid w:val="009A6751"/>
    <w:rsid w:val="009A6BA2"/>
    <w:rsid w:val="009A70AA"/>
    <w:rsid w:val="009A762D"/>
    <w:rsid w:val="009A7AF1"/>
    <w:rsid w:val="009A7C53"/>
    <w:rsid w:val="009A7C98"/>
    <w:rsid w:val="009A7F1D"/>
    <w:rsid w:val="009B0267"/>
    <w:rsid w:val="009B03FA"/>
    <w:rsid w:val="009B068C"/>
    <w:rsid w:val="009B0690"/>
    <w:rsid w:val="009B0824"/>
    <w:rsid w:val="009B09F6"/>
    <w:rsid w:val="009B0C48"/>
    <w:rsid w:val="009B0FB2"/>
    <w:rsid w:val="009B165D"/>
    <w:rsid w:val="009B16ED"/>
    <w:rsid w:val="009B1A37"/>
    <w:rsid w:val="009B1A58"/>
    <w:rsid w:val="009B1B92"/>
    <w:rsid w:val="009B21A6"/>
    <w:rsid w:val="009B23B8"/>
    <w:rsid w:val="009B2A60"/>
    <w:rsid w:val="009B2A8C"/>
    <w:rsid w:val="009B2AD4"/>
    <w:rsid w:val="009B2B07"/>
    <w:rsid w:val="009B2CCC"/>
    <w:rsid w:val="009B2E13"/>
    <w:rsid w:val="009B309B"/>
    <w:rsid w:val="009B320F"/>
    <w:rsid w:val="009B326E"/>
    <w:rsid w:val="009B3321"/>
    <w:rsid w:val="009B33B0"/>
    <w:rsid w:val="009B3487"/>
    <w:rsid w:val="009B34C5"/>
    <w:rsid w:val="009B365A"/>
    <w:rsid w:val="009B38B8"/>
    <w:rsid w:val="009B398E"/>
    <w:rsid w:val="009B39CC"/>
    <w:rsid w:val="009B3F2E"/>
    <w:rsid w:val="009B4010"/>
    <w:rsid w:val="009B44D4"/>
    <w:rsid w:val="009B46F2"/>
    <w:rsid w:val="009B47E4"/>
    <w:rsid w:val="009B4A7E"/>
    <w:rsid w:val="009B4ECC"/>
    <w:rsid w:val="009B5085"/>
    <w:rsid w:val="009B535F"/>
    <w:rsid w:val="009B57B1"/>
    <w:rsid w:val="009B584B"/>
    <w:rsid w:val="009B59DB"/>
    <w:rsid w:val="009B5CC4"/>
    <w:rsid w:val="009B5FE3"/>
    <w:rsid w:val="009B63D4"/>
    <w:rsid w:val="009B648C"/>
    <w:rsid w:val="009B656A"/>
    <w:rsid w:val="009B666E"/>
    <w:rsid w:val="009B67FD"/>
    <w:rsid w:val="009B6993"/>
    <w:rsid w:val="009B6B25"/>
    <w:rsid w:val="009B6CB3"/>
    <w:rsid w:val="009B6F80"/>
    <w:rsid w:val="009B6F85"/>
    <w:rsid w:val="009B6FC2"/>
    <w:rsid w:val="009B724A"/>
    <w:rsid w:val="009B72DE"/>
    <w:rsid w:val="009B75B2"/>
    <w:rsid w:val="009B7A5D"/>
    <w:rsid w:val="009B7C1A"/>
    <w:rsid w:val="009B7C33"/>
    <w:rsid w:val="009B7C5A"/>
    <w:rsid w:val="009B7DE9"/>
    <w:rsid w:val="009B7EB2"/>
    <w:rsid w:val="009C0149"/>
    <w:rsid w:val="009C04BF"/>
    <w:rsid w:val="009C07CA"/>
    <w:rsid w:val="009C085B"/>
    <w:rsid w:val="009C0A97"/>
    <w:rsid w:val="009C0AC8"/>
    <w:rsid w:val="009C0B70"/>
    <w:rsid w:val="009C0CC0"/>
    <w:rsid w:val="009C0E80"/>
    <w:rsid w:val="009C0E88"/>
    <w:rsid w:val="009C112F"/>
    <w:rsid w:val="009C14BF"/>
    <w:rsid w:val="009C1510"/>
    <w:rsid w:val="009C1558"/>
    <w:rsid w:val="009C15EC"/>
    <w:rsid w:val="009C1635"/>
    <w:rsid w:val="009C1C8C"/>
    <w:rsid w:val="009C22AB"/>
    <w:rsid w:val="009C253B"/>
    <w:rsid w:val="009C2944"/>
    <w:rsid w:val="009C2957"/>
    <w:rsid w:val="009C3092"/>
    <w:rsid w:val="009C314F"/>
    <w:rsid w:val="009C3219"/>
    <w:rsid w:val="009C32AF"/>
    <w:rsid w:val="009C332E"/>
    <w:rsid w:val="009C39A7"/>
    <w:rsid w:val="009C39EB"/>
    <w:rsid w:val="009C3A11"/>
    <w:rsid w:val="009C3AC7"/>
    <w:rsid w:val="009C4287"/>
    <w:rsid w:val="009C42F2"/>
    <w:rsid w:val="009C4334"/>
    <w:rsid w:val="009C46FD"/>
    <w:rsid w:val="009C4875"/>
    <w:rsid w:val="009C4A15"/>
    <w:rsid w:val="009C4B99"/>
    <w:rsid w:val="009C4BA5"/>
    <w:rsid w:val="009C4E44"/>
    <w:rsid w:val="009C4ED6"/>
    <w:rsid w:val="009C4F9A"/>
    <w:rsid w:val="009C50BC"/>
    <w:rsid w:val="009C521E"/>
    <w:rsid w:val="009C532C"/>
    <w:rsid w:val="009C53E9"/>
    <w:rsid w:val="009C544C"/>
    <w:rsid w:val="009C5638"/>
    <w:rsid w:val="009C5EBF"/>
    <w:rsid w:val="009C5FBC"/>
    <w:rsid w:val="009C6266"/>
    <w:rsid w:val="009C630A"/>
    <w:rsid w:val="009C64FF"/>
    <w:rsid w:val="009C6648"/>
    <w:rsid w:val="009C66F8"/>
    <w:rsid w:val="009C670C"/>
    <w:rsid w:val="009C67E6"/>
    <w:rsid w:val="009C68B7"/>
    <w:rsid w:val="009C68E7"/>
    <w:rsid w:val="009C6A35"/>
    <w:rsid w:val="009C6B51"/>
    <w:rsid w:val="009C6CE4"/>
    <w:rsid w:val="009C6DC9"/>
    <w:rsid w:val="009C70FA"/>
    <w:rsid w:val="009C73C2"/>
    <w:rsid w:val="009C743F"/>
    <w:rsid w:val="009C75E1"/>
    <w:rsid w:val="009C7644"/>
    <w:rsid w:val="009C7D4E"/>
    <w:rsid w:val="009C7DF8"/>
    <w:rsid w:val="009C7F05"/>
    <w:rsid w:val="009D0059"/>
    <w:rsid w:val="009D039F"/>
    <w:rsid w:val="009D0F62"/>
    <w:rsid w:val="009D1037"/>
    <w:rsid w:val="009D13EF"/>
    <w:rsid w:val="009D1494"/>
    <w:rsid w:val="009D15AB"/>
    <w:rsid w:val="009D1671"/>
    <w:rsid w:val="009D17DA"/>
    <w:rsid w:val="009D1A28"/>
    <w:rsid w:val="009D1A9D"/>
    <w:rsid w:val="009D1CC7"/>
    <w:rsid w:val="009D1E85"/>
    <w:rsid w:val="009D2134"/>
    <w:rsid w:val="009D21D3"/>
    <w:rsid w:val="009D2408"/>
    <w:rsid w:val="009D2667"/>
    <w:rsid w:val="009D269B"/>
    <w:rsid w:val="009D2936"/>
    <w:rsid w:val="009D2B6D"/>
    <w:rsid w:val="009D2C75"/>
    <w:rsid w:val="009D2D1B"/>
    <w:rsid w:val="009D2FED"/>
    <w:rsid w:val="009D3616"/>
    <w:rsid w:val="009D364B"/>
    <w:rsid w:val="009D3A11"/>
    <w:rsid w:val="009D3B2E"/>
    <w:rsid w:val="009D3BC5"/>
    <w:rsid w:val="009D3FD8"/>
    <w:rsid w:val="009D45A5"/>
    <w:rsid w:val="009D474B"/>
    <w:rsid w:val="009D4754"/>
    <w:rsid w:val="009D47F9"/>
    <w:rsid w:val="009D488C"/>
    <w:rsid w:val="009D496A"/>
    <w:rsid w:val="009D4C3B"/>
    <w:rsid w:val="009D4DF1"/>
    <w:rsid w:val="009D4E18"/>
    <w:rsid w:val="009D4EA8"/>
    <w:rsid w:val="009D5031"/>
    <w:rsid w:val="009D5125"/>
    <w:rsid w:val="009D5455"/>
    <w:rsid w:val="009D579A"/>
    <w:rsid w:val="009D5B8B"/>
    <w:rsid w:val="009D5C11"/>
    <w:rsid w:val="009D5E06"/>
    <w:rsid w:val="009D5EE3"/>
    <w:rsid w:val="009D5F03"/>
    <w:rsid w:val="009D6216"/>
    <w:rsid w:val="009D67D0"/>
    <w:rsid w:val="009D6841"/>
    <w:rsid w:val="009D6A11"/>
    <w:rsid w:val="009D70D8"/>
    <w:rsid w:val="009D72D9"/>
    <w:rsid w:val="009D72DE"/>
    <w:rsid w:val="009D75FF"/>
    <w:rsid w:val="009D79DC"/>
    <w:rsid w:val="009D7AB3"/>
    <w:rsid w:val="009D7AC1"/>
    <w:rsid w:val="009D7C92"/>
    <w:rsid w:val="009E004E"/>
    <w:rsid w:val="009E051F"/>
    <w:rsid w:val="009E09F8"/>
    <w:rsid w:val="009E0CA8"/>
    <w:rsid w:val="009E1345"/>
    <w:rsid w:val="009E157E"/>
    <w:rsid w:val="009E179E"/>
    <w:rsid w:val="009E1974"/>
    <w:rsid w:val="009E1A9D"/>
    <w:rsid w:val="009E2428"/>
    <w:rsid w:val="009E2963"/>
    <w:rsid w:val="009E2A3F"/>
    <w:rsid w:val="009E2AA0"/>
    <w:rsid w:val="009E2C2D"/>
    <w:rsid w:val="009E2F5B"/>
    <w:rsid w:val="009E2F7B"/>
    <w:rsid w:val="009E317E"/>
    <w:rsid w:val="009E34D5"/>
    <w:rsid w:val="009E3DD4"/>
    <w:rsid w:val="009E3F41"/>
    <w:rsid w:val="009E411F"/>
    <w:rsid w:val="009E4140"/>
    <w:rsid w:val="009E43A5"/>
    <w:rsid w:val="009E4613"/>
    <w:rsid w:val="009E4CDA"/>
    <w:rsid w:val="009E4F11"/>
    <w:rsid w:val="009E50D1"/>
    <w:rsid w:val="009E51E8"/>
    <w:rsid w:val="009E51ED"/>
    <w:rsid w:val="009E53E6"/>
    <w:rsid w:val="009E54F0"/>
    <w:rsid w:val="009E55EC"/>
    <w:rsid w:val="009E562C"/>
    <w:rsid w:val="009E56E0"/>
    <w:rsid w:val="009E589A"/>
    <w:rsid w:val="009E58E8"/>
    <w:rsid w:val="009E5EB7"/>
    <w:rsid w:val="009E6669"/>
    <w:rsid w:val="009E6890"/>
    <w:rsid w:val="009E6C24"/>
    <w:rsid w:val="009E6EB0"/>
    <w:rsid w:val="009E6FA7"/>
    <w:rsid w:val="009E7365"/>
    <w:rsid w:val="009E749A"/>
    <w:rsid w:val="009E74D5"/>
    <w:rsid w:val="009E7721"/>
    <w:rsid w:val="009E7959"/>
    <w:rsid w:val="009E7AFD"/>
    <w:rsid w:val="009E7B3A"/>
    <w:rsid w:val="009F00C1"/>
    <w:rsid w:val="009F020D"/>
    <w:rsid w:val="009F080C"/>
    <w:rsid w:val="009F0A27"/>
    <w:rsid w:val="009F0CDC"/>
    <w:rsid w:val="009F0F48"/>
    <w:rsid w:val="009F1020"/>
    <w:rsid w:val="009F1142"/>
    <w:rsid w:val="009F1174"/>
    <w:rsid w:val="009F1679"/>
    <w:rsid w:val="009F1933"/>
    <w:rsid w:val="009F19FF"/>
    <w:rsid w:val="009F1D1F"/>
    <w:rsid w:val="009F1D3B"/>
    <w:rsid w:val="009F1FB4"/>
    <w:rsid w:val="009F1FC7"/>
    <w:rsid w:val="009F2142"/>
    <w:rsid w:val="009F2473"/>
    <w:rsid w:val="009F2480"/>
    <w:rsid w:val="009F26FE"/>
    <w:rsid w:val="009F2BAD"/>
    <w:rsid w:val="009F2C88"/>
    <w:rsid w:val="009F2CAA"/>
    <w:rsid w:val="009F2F78"/>
    <w:rsid w:val="009F3031"/>
    <w:rsid w:val="009F33EC"/>
    <w:rsid w:val="009F3496"/>
    <w:rsid w:val="009F36C7"/>
    <w:rsid w:val="009F3712"/>
    <w:rsid w:val="009F3F28"/>
    <w:rsid w:val="009F3FF8"/>
    <w:rsid w:val="009F427A"/>
    <w:rsid w:val="009F42A8"/>
    <w:rsid w:val="009F443E"/>
    <w:rsid w:val="009F46BF"/>
    <w:rsid w:val="009F47DB"/>
    <w:rsid w:val="009F48E9"/>
    <w:rsid w:val="009F4D4D"/>
    <w:rsid w:val="009F4E72"/>
    <w:rsid w:val="009F5897"/>
    <w:rsid w:val="009F5D55"/>
    <w:rsid w:val="009F5D5D"/>
    <w:rsid w:val="009F5E85"/>
    <w:rsid w:val="009F5EBC"/>
    <w:rsid w:val="009F604B"/>
    <w:rsid w:val="009F6298"/>
    <w:rsid w:val="009F6479"/>
    <w:rsid w:val="009F64D7"/>
    <w:rsid w:val="009F65C1"/>
    <w:rsid w:val="009F67AE"/>
    <w:rsid w:val="009F67BC"/>
    <w:rsid w:val="009F680B"/>
    <w:rsid w:val="009F68F4"/>
    <w:rsid w:val="009F6B26"/>
    <w:rsid w:val="009F6B4C"/>
    <w:rsid w:val="009F6B84"/>
    <w:rsid w:val="009F6E32"/>
    <w:rsid w:val="009F704D"/>
    <w:rsid w:val="009F70DB"/>
    <w:rsid w:val="009F719B"/>
    <w:rsid w:val="009F72EE"/>
    <w:rsid w:val="009F743F"/>
    <w:rsid w:val="009F7774"/>
    <w:rsid w:val="009F7A5E"/>
    <w:rsid w:val="009F7B0A"/>
    <w:rsid w:val="009F7EDC"/>
    <w:rsid w:val="009F7F71"/>
    <w:rsid w:val="00A00B59"/>
    <w:rsid w:val="00A00CA7"/>
    <w:rsid w:val="00A00E0E"/>
    <w:rsid w:val="00A00F15"/>
    <w:rsid w:val="00A00FC2"/>
    <w:rsid w:val="00A0103D"/>
    <w:rsid w:val="00A0143A"/>
    <w:rsid w:val="00A015A9"/>
    <w:rsid w:val="00A015F8"/>
    <w:rsid w:val="00A01E21"/>
    <w:rsid w:val="00A01E5A"/>
    <w:rsid w:val="00A01E77"/>
    <w:rsid w:val="00A021A5"/>
    <w:rsid w:val="00A02370"/>
    <w:rsid w:val="00A026A2"/>
    <w:rsid w:val="00A02801"/>
    <w:rsid w:val="00A028C5"/>
    <w:rsid w:val="00A0296C"/>
    <w:rsid w:val="00A029DB"/>
    <w:rsid w:val="00A02C42"/>
    <w:rsid w:val="00A02C61"/>
    <w:rsid w:val="00A02C71"/>
    <w:rsid w:val="00A02D0E"/>
    <w:rsid w:val="00A02DE1"/>
    <w:rsid w:val="00A02DED"/>
    <w:rsid w:val="00A02F90"/>
    <w:rsid w:val="00A03071"/>
    <w:rsid w:val="00A032B6"/>
    <w:rsid w:val="00A032EE"/>
    <w:rsid w:val="00A034C7"/>
    <w:rsid w:val="00A03525"/>
    <w:rsid w:val="00A03543"/>
    <w:rsid w:val="00A03BD8"/>
    <w:rsid w:val="00A03C05"/>
    <w:rsid w:val="00A03D96"/>
    <w:rsid w:val="00A03F85"/>
    <w:rsid w:val="00A0408E"/>
    <w:rsid w:val="00A040AE"/>
    <w:rsid w:val="00A04392"/>
    <w:rsid w:val="00A045AF"/>
    <w:rsid w:val="00A04602"/>
    <w:rsid w:val="00A047DE"/>
    <w:rsid w:val="00A04F4F"/>
    <w:rsid w:val="00A0500C"/>
    <w:rsid w:val="00A05111"/>
    <w:rsid w:val="00A0542D"/>
    <w:rsid w:val="00A05775"/>
    <w:rsid w:val="00A05872"/>
    <w:rsid w:val="00A058B1"/>
    <w:rsid w:val="00A05928"/>
    <w:rsid w:val="00A05B79"/>
    <w:rsid w:val="00A05BEC"/>
    <w:rsid w:val="00A05C4C"/>
    <w:rsid w:val="00A05CE1"/>
    <w:rsid w:val="00A05EF7"/>
    <w:rsid w:val="00A060F6"/>
    <w:rsid w:val="00A06138"/>
    <w:rsid w:val="00A061E7"/>
    <w:rsid w:val="00A06371"/>
    <w:rsid w:val="00A064C1"/>
    <w:rsid w:val="00A06A2D"/>
    <w:rsid w:val="00A06B53"/>
    <w:rsid w:val="00A06C37"/>
    <w:rsid w:val="00A06EB8"/>
    <w:rsid w:val="00A06FC8"/>
    <w:rsid w:val="00A07054"/>
    <w:rsid w:val="00A07402"/>
    <w:rsid w:val="00A0742A"/>
    <w:rsid w:val="00A07486"/>
    <w:rsid w:val="00A0782D"/>
    <w:rsid w:val="00A07C1B"/>
    <w:rsid w:val="00A100BC"/>
    <w:rsid w:val="00A100C1"/>
    <w:rsid w:val="00A10227"/>
    <w:rsid w:val="00A10379"/>
    <w:rsid w:val="00A103AC"/>
    <w:rsid w:val="00A10746"/>
    <w:rsid w:val="00A10755"/>
    <w:rsid w:val="00A10870"/>
    <w:rsid w:val="00A10CF9"/>
    <w:rsid w:val="00A10F8D"/>
    <w:rsid w:val="00A111F9"/>
    <w:rsid w:val="00A11411"/>
    <w:rsid w:val="00A1161D"/>
    <w:rsid w:val="00A11728"/>
    <w:rsid w:val="00A119B1"/>
    <w:rsid w:val="00A11A8D"/>
    <w:rsid w:val="00A11E0D"/>
    <w:rsid w:val="00A11FA7"/>
    <w:rsid w:val="00A120DA"/>
    <w:rsid w:val="00A120DD"/>
    <w:rsid w:val="00A1256A"/>
    <w:rsid w:val="00A126B5"/>
    <w:rsid w:val="00A12C7C"/>
    <w:rsid w:val="00A12D30"/>
    <w:rsid w:val="00A12DBC"/>
    <w:rsid w:val="00A12FC4"/>
    <w:rsid w:val="00A130DF"/>
    <w:rsid w:val="00A1336A"/>
    <w:rsid w:val="00A133E5"/>
    <w:rsid w:val="00A13C5E"/>
    <w:rsid w:val="00A13C84"/>
    <w:rsid w:val="00A14100"/>
    <w:rsid w:val="00A1419A"/>
    <w:rsid w:val="00A141E0"/>
    <w:rsid w:val="00A143DF"/>
    <w:rsid w:val="00A14428"/>
    <w:rsid w:val="00A14567"/>
    <w:rsid w:val="00A145F0"/>
    <w:rsid w:val="00A147AE"/>
    <w:rsid w:val="00A14A09"/>
    <w:rsid w:val="00A14B72"/>
    <w:rsid w:val="00A14C14"/>
    <w:rsid w:val="00A1545A"/>
    <w:rsid w:val="00A154B0"/>
    <w:rsid w:val="00A1554F"/>
    <w:rsid w:val="00A15594"/>
    <w:rsid w:val="00A159FE"/>
    <w:rsid w:val="00A15B84"/>
    <w:rsid w:val="00A15BD5"/>
    <w:rsid w:val="00A1609C"/>
    <w:rsid w:val="00A16102"/>
    <w:rsid w:val="00A161B5"/>
    <w:rsid w:val="00A1661D"/>
    <w:rsid w:val="00A16889"/>
    <w:rsid w:val="00A16ABF"/>
    <w:rsid w:val="00A16B2D"/>
    <w:rsid w:val="00A16C28"/>
    <w:rsid w:val="00A17149"/>
    <w:rsid w:val="00A173A7"/>
    <w:rsid w:val="00A173F5"/>
    <w:rsid w:val="00A17685"/>
    <w:rsid w:val="00A1769B"/>
    <w:rsid w:val="00A17870"/>
    <w:rsid w:val="00A178B0"/>
    <w:rsid w:val="00A17C3B"/>
    <w:rsid w:val="00A17E77"/>
    <w:rsid w:val="00A2014B"/>
    <w:rsid w:val="00A20369"/>
    <w:rsid w:val="00A20469"/>
    <w:rsid w:val="00A2049C"/>
    <w:rsid w:val="00A206C7"/>
    <w:rsid w:val="00A209BB"/>
    <w:rsid w:val="00A20B31"/>
    <w:rsid w:val="00A20C03"/>
    <w:rsid w:val="00A20F1B"/>
    <w:rsid w:val="00A20F9E"/>
    <w:rsid w:val="00A211E1"/>
    <w:rsid w:val="00A21216"/>
    <w:rsid w:val="00A21479"/>
    <w:rsid w:val="00A21A33"/>
    <w:rsid w:val="00A21EE9"/>
    <w:rsid w:val="00A221A9"/>
    <w:rsid w:val="00A22269"/>
    <w:rsid w:val="00A225E8"/>
    <w:rsid w:val="00A2271C"/>
    <w:rsid w:val="00A22938"/>
    <w:rsid w:val="00A22A88"/>
    <w:rsid w:val="00A22B9B"/>
    <w:rsid w:val="00A22BF0"/>
    <w:rsid w:val="00A22E99"/>
    <w:rsid w:val="00A22F1D"/>
    <w:rsid w:val="00A22FAC"/>
    <w:rsid w:val="00A230D4"/>
    <w:rsid w:val="00A2347B"/>
    <w:rsid w:val="00A23732"/>
    <w:rsid w:val="00A238A2"/>
    <w:rsid w:val="00A238B8"/>
    <w:rsid w:val="00A239CF"/>
    <w:rsid w:val="00A23A25"/>
    <w:rsid w:val="00A23C7F"/>
    <w:rsid w:val="00A23D8E"/>
    <w:rsid w:val="00A23E4D"/>
    <w:rsid w:val="00A23F63"/>
    <w:rsid w:val="00A23FED"/>
    <w:rsid w:val="00A240A8"/>
    <w:rsid w:val="00A24127"/>
    <w:rsid w:val="00A24306"/>
    <w:rsid w:val="00A2436D"/>
    <w:rsid w:val="00A243B8"/>
    <w:rsid w:val="00A244FA"/>
    <w:rsid w:val="00A249A2"/>
    <w:rsid w:val="00A249B6"/>
    <w:rsid w:val="00A24A22"/>
    <w:rsid w:val="00A24BA2"/>
    <w:rsid w:val="00A25283"/>
    <w:rsid w:val="00A252AC"/>
    <w:rsid w:val="00A25399"/>
    <w:rsid w:val="00A253FE"/>
    <w:rsid w:val="00A25473"/>
    <w:rsid w:val="00A2584A"/>
    <w:rsid w:val="00A258EB"/>
    <w:rsid w:val="00A259DD"/>
    <w:rsid w:val="00A26380"/>
    <w:rsid w:val="00A2680F"/>
    <w:rsid w:val="00A268CC"/>
    <w:rsid w:val="00A26FBD"/>
    <w:rsid w:val="00A271A5"/>
    <w:rsid w:val="00A2721C"/>
    <w:rsid w:val="00A27269"/>
    <w:rsid w:val="00A272A5"/>
    <w:rsid w:val="00A27801"/>
    <w:rsid w:val="00A2784C"/>
    <w:rsid w:val="00A27882"/>
    <w:rsid w:val="00A278C4"/>
    <w:rsid w:val="00A27DF7"/>
    <w:rsid w:val="00A30001"/>
    <w:rsid w:val="00A30103"/>
    <w:rsid w:val="00A3027D"/>
    <w:rsid w:val="00A3058C"/>
    <w:rsid w:val="00A30600"/>
    <w:rsid w:val="00A3099F"/>
    <w:rsid w:val="00A30A93"/>
    <w:rsid w:val="00A30B6B"/>
    <w:rsid w:val="00A30D76"/>
    <w:rsid w:val="00A30ED6"/>
    <w:rsid w:val="00A30F31"/>
    <w:rsid w:val="00A31411"/>
    <w:rsid w:val="00A3146B"/>
    <w:rsid w:val="00A3155E"/>
    <w:rsid w:val="00A31816"/>
    <w:rsid w:val="00A31B23"/>
    <w:rsid w:val="00A31B9A"/>
    <w:rsid w:val="00A31C55"/>
    <w:rsid w:val="00A31D6C"/>
    <w:rsid w:val="00A31D7B"/>
    <w:rsid w:val="00A32C49"/>
    <w:rsid w:val="00A32D1A"/>
    <w:rsid w:val="00A32DDD"/>
    <w:rsid w:val="00A32EFB"/>
    <w:rsid w:val="00A33061"/>
    <w:rsid w:val="00A33C49"/>
    <w:rsid w:val="00A33D80"/>
    <w:rsid w:val="00A34566"/>
    <w:rsid w:val="00A3461A"/>
    <w:rsid w:val="00A34625"/>
    <w:rsid w:val="00A34736"/>
    <w:rsid w:val="00A3477A"/>
    <w:rsid w:val="00A34A1E"/>
    <w:rsid w:val="00A34D02"/>
    <w:rsid w:val="00A3515F"/>
    <w:rsid w:val="00A351A8"/>
    <w:rsid w:val="00A3577F"/>
    <w:rsid w:val="00A35B34"/>
    <w:rsid w:val="00A35E0A"/>
    <w:rsid w:val="00A35FB1"/>
    <w:rsid w:val="00A36303"/>
    <w:rsid w:val="00A36332"/>
    <w:rsid w:val="00A3657A"/>
    <w:rsid w:val="00A366EF"/>
    <w:rsid w:val="00A368AD"/>
    <w:rsid w:val="00A36D90"/>
    <w:rsid w:val="00A37115"/>
    <w:rsid w:val="00A373AB"/>
    <w:rsid w:val="00A40378"/>
    <w:rsid w:val="00A404DE"/>
    <w:rsid w:val="00A40735"/>
    <w:rsid w:val="00A40A51"/>
    <w:rsid w:val="00A40BFA"/>
    <w:rsid w:val="00A40CBE"/>
    <w:rsid w:val="00A40D84"/>
    <w:rsid w:val="00A40E3F"/>
    <w:rsid w:val="00A417AC"/>
    <w:rsid w:val="00A417FF"/>
    <w:rsid w:val="00A420EA"/>
    <w:rsid w:val="00A424CC"/>
    <w:rsid w:val="00A4278A"/>
    <w:rsid w:val="00A42FDF"/>
    <w:rsid w:val="00A43073"/>
    <w:rsid w:val="00A43102"/>
    <w:rsid w:val="00A43F15"/>
    <w:rsid w:val="00A44050"/>
    <w:rsid w:val="00A441D0"/>
    <w:rsid w:val="00A44294"/>
    <w:rsid w:val="00A444D0"/>
    <w:rsid w:val="00A44656"/>
    <w:rsid w:val="00A44745"/>
    <w:rsid w:val="00A44B08"/>
    <w:rsid w:val="00A44BB6"/>
    <w:rsid w:val="00A44FD1"/>
    <w:rsid w:val="00A45043"/>
    <w:rsid w:val="00A45105"/>
    <w:rsid w:val="00A4555E"/>
    <w:rsid w:val="00A455F8"/>
    <w:rsid w:val="00A45764"/>
    <w:rsid w:val="00A45767"/>
    <w:rsid w:val="00A45A74"/>
    <w:rsid w:val="00A45B1D"/>
    <w:rsid w:val="00A45CB0"/>
    <w:rsid w:val="00A46011"/>
    <w:rsid w:val="00A46141"/>
    <w:rsid w:val="00A461D1"/>
    <w:rsid w:val="00A462E7"/>
    <w:rsid w:val="00A464FD"/>
    <w:rsid w:val="00A465E5"/>
    <w:rsid w:val="00A467C9"/>
    <w:rsid w:val="00A467D0"/>
    <w:rsid w:val="00A4683E"/>
    <w:rsid w:val="00A468DB"/>
    <w:rsid w:val="00A46A4F"/>
    <w:rsid w:val="00A46D9D"/>
    <w:rsid w:val="00A46EE2"/>
    <w:rsid w:val="00A46F9D"/>
    <w:rsid w:val="00A4707E"/>
    <w:rsid w:val="00A47112"/>
    <w:rsid w:val="00A47581"/>
    <w:rsid w:val="00A4767C"/>
    <w:rsid w:val="00A4768E"/>
    <w:rsid w:val="00A47891"/>
    <w:rsid w:val="00A478F0"/>
    <w:rsid w:val="00A479A5"/>
    <w:rsid w:val="00A479DA"/>
    <w:rsid w:val="00A47BA5"/>
    <w:rsid w:val="00A47C3B"/>
    <w:rsid w:val="00A47CF2"/>
    <w:rsid w:val="00A501E9"/>
    <w:rsid w:val="00A50518"/>
    <w:rsid w:val="00A50596"/>
    <w:rsid w:val="00A50A78"/>
    <w:rsid w:val="00A50BA4"/>
    <w:rsid w:val="00A50E08"/>
    <w:rsid w:val="00A51043"/>
    <w:rsid w:val="00A511BF"/>
    <w:rsid w:val="00A5141A"/>
    <w:rsid w:val="00A51448"/>
    <w:rsid w:val="00A514A5"/>
    <w:rsid w:val="00A514B2"/>
    <w:rsid w:val="00A5165B"/>
    <w:rsid w:val="00A5166B"/>
    <w:rsid w:val="00A51802"/>
    <w:rsid w:val="00A51872"/>
    <w:rsid w:val="00A518D7"/>
    <w:rsid w:val="00A51918"/>
    <w:rsid w:val="00A521A8"/>
    <w:rsid w:val="00A52310"/>
    <w:rsid w:val="00A52385"/>
    <w:rsid w:val="00A52423"/>
    <w:rsid w:val="00A524FA"/>
    <w:rsid w:val="00A52653"/>
    <w:rsid w:val="00A52CF6"/>
    <w:rsid w:val="00A530E1"/>
    <w:rsid w:val="00A5315F"/>
    <w:rsid w:val="00A5326A"/>
    <w:rsid w:val="00A53281"/>
    <w:rsid w:val="00A533B3"/>
    <w:rsid w:val="00A533D2"/>
    <w:rsid w:val="00A53486"/>
    <w:rsid w:val="00A534D5"/>
    <w:rsid w:val="00A53823"/>
    <w:rsid w:val="00A539BD"/>
    <w:rsid w:val="00A539F1"/>
    <w:rsid w:val="00A53AE2"/>
    <w:rsid w:val="00A53C5A"/>
    <w:rsid w:val="00A53CF5"/>
    <w:rsid w:val="00A53E3C"/>
    <w:rsid w:val="00A53EDF"/>
    <w:rsid w:val="00A54102"/>
    <w:rsid w:val="00A541B2"/>
    <w:rsid w:val="00A5456D"/>
    <w:rsid w:val="00A54963"/>
    <w:rsid w:val="00A54B70"/>
    <w:rsid w:val="00A54E42"/>
    <w:rsid w:val="00A5535C"/>
    <w:rsid w:val="00A5547C"/>
    <w:rsid w:val="00A5566D"/>
    <w:rsid w:val="00A558E5"/>
    <w:rsid w:val="00A558F8"/>
    <w:rsid w:val="00A55E58"/>
    <w:rsid w:val="00A55FB9"/>
    <w:rsid w:val="00A5628A"/>
    <w:rsid w:val="00A5653F"/>
    <w:rsid w:val="00A56936"/>
    <w:rsid w:val="00A56B85"/>
    <w:rsid w:val="00A56FDB"/>
    <w:rsid w:val="00A57330"/>
    <w:rsid w:val="00A57426"/>
    <w:rsid w:val="00A5746D"/>
    <w:rsid w:val="00A577E6"/>
    <w:rsid w:val="00A578A0"/>
    <w:rsid w:val="00A57AA6"/>
    <w:rsid w:val="00A57B84"/>
    <w:rsid w:val="00A6007F"/>
    <w:rsid w:val="00A607E2"/>
    <w:rsid w:val="00A6082F"/>
    <w:rsid w:val="00A608D4"/>
    <w:rsid w:val="00A60A3E"/>
    <w:rsid w:val="00A60A3F"/>
    <w:rsid w:val="00A60C04"/>
    <w:rsid w:val="00A60D12"/>
    <w:rsid w:val="00A60F6F"/>
    <w:rsid w:val="00A6160C"/>
    <w:rsid w:val="00A617B5"/>
    <w:rsid w:val="00A61833"/>
    <w:rsid w:val="00A61A61"/>
    <w:rsid w:val="00A61AD0"/>
    <w:rsid w:val="00A61DF0"/>
    <w:rsid w:val="00A622FB"/>
    <w:rsid w:val="00A62305"/>
    <w:rsid w:val="00A626F1"/>
    <w:rsid w:val="00A62775"/>
    <w:rsid w:val="00A628A7"/>
    <w:rsid w:val="00A62D94"/>
    <w:rsid w:val="00A62E2B"/>
    <w:rsid w:val="00A6350F"/>
    <w:rsid w:val="00A63600"/>
    <w:rsid w:val="00A6381F"/>
    <w:rsid w:val="00A63B60"/>
    <w:rsid w:val="00A63E12"/>
    <w:rsid w:val="00A640F5"/>
    <w:rsid w:val="00A64180"/>
    <w:rsid w:val="00A641E9"/>
    <w:rsid w:val="00A644F5"/>
    <w:rsid w:val="00A6492A"/>
    <w:rsid w:val="00A64972"/>
    <w:rsid w:val="00A64A1E"/>
    <w:rsid w:val="00A65230"/>
    <w:rsid w:val="00A65534"/>
    <w:rsid w:val="00A655F4"/>
    <w:rsid w:val="00A65932"/>
    <w:rsid w:val="00A65938"/>
    <w:rsid w:val="00A65FC0"/>
    <w:rsid w:val="00A662DA"/>
    <w:rsid w:val="00A66371"/>
    <w:rsid w:val="00A663E2"/>
    <w:rsid w:val="00A667A6"/>
    <w:rsid w:val="00A66BA0"/>
    <w:rsid w:val="00A66E01"/>
    <w:rsid w:val="00A67007"/>
    <w:rsid w:val="00A67009"/>
    <w:rsid w:val="00A671CC"/>
    <w:rsid w:val="00A67329"/>
    <w:rsid w:val="00A6773C"/>
    <w:rsid w:val="00A677B4"/>
    <w:rsid w:val="00A6797C"/>
    <w:rsid w:val="00A67BF7"/>
    <w:rsid w:val="00A70253"/>
    <w:rsid w:val="00A703BB"/>
    <w:rsid w:val="00A7050A"/>
    <w:rsid w:val="00A7054E"/>
    <w:rsid w:val="00A705D9"/>
    <w:rsid w:val="00A708DF"/>
    <w:rsid w:val="00A70E30"/>
    <w:rsid w:val="00A70F40"/>
    <w:rsid w:val="00A7164A"/>
    <w:rsid w:val="00A71F07"/>
    <w:rsid w:val="00A71F8D"/>
    <w:rsid w:val="00A72174"/>
    <w:rsid w:val="00A7227D"/>
    <w:rsid w:val="00A72280"/>
    <w:rsid w:val="00A72463"/>
    <w:rsid w:val="00A725E4"/>
    <w:rsid w:val="00A727A3"/>
    <w:rsid w:val="00A7298D"/>
    <w:rsid w:val="00A72A99"/>
    <w:rsid w:val="00A72AC4"/>
    <w:rsid w:val="00A72D95"/>
    <w:rsid w:val="00A73374"/>
    <w:rsid w:val="00A733B9"/>
    <w:rsid w:val="00A73627"/>
    <w:rsid w:val="00A7391B"/>
    <w:rsid w:val="00A7392A"/>
    <w:rsid w:val="00A73FCE"/>
    <w:rsid w:val="00A7443E"/>
    <w:rsid w:val="00A744D2"/>
    <w:rsid w:val="00A74666"/>
    <w:rsid w:val="00A74B83"/>
    <w:rsid w:val="00A75172"/>
    <w:rsid w:val="00A753E4"/>
    <w:rsid w:val="00A75480"/>
    <w:rsid w:val="00A7557E"/>
    <w:rsid w:val="00A758D8"/>
    <w:rsid w:val="00A75BA0"/>
    <w:rsid w:val="00A75BBD"/>
    <w:rsid w:val="00A75F7B"/>
    <w:rsid w:val="00A76028"/>
    <w:rsid w:val="00A7649E"/>
    <w:rsid w:val="00A76754"/>
    <w:rsid w:val="00A768EC"/>
    <w:rsid w:val="00A76984"/>
    <w:rsid w:val="00A77326"/>
    <w:rsid w:val="00A77349"/>
    <w:rsid w:val="00A776BC"/>
    <w:rsid w:val="00A777A0"/>
    <w:rsid w:val="00A77A1D"/>
    <w:rsid w:val="00A77BF5"/>
    <w:rsid w:val="00A77C91"/>
    <w:rsid w:val="00A77CE5"/>
    <w:rsid w:val="00A77E11"/>
    <w:rsid w:val="00A80168"/>
    <w:rsid w:val="00A801B8"/>
    <w:rsid w:val="00A8052B"/>
    <w:rsid w:val="00A80A08"/>
    <w:rsid w:val="00A80C87"/>
    <w:rsid w:val="00A80D2B"/>
    <w:rsid w:val="00A811D4"/>
    <w:rsid w:val="00A811EA"/>
    <w:rsid w:val="00A81577"/>
    <w:rsid w:val="00A816F4"/>
    <w:rsid w:val="00A81A43"/>
    <w:rsid w:val="00A81AEB"/>
    <w:rsid w:val="00A81B86"/>
    <w:rsid w:val="00A81EE9"/>
    <w:rsid w:val="00A820DD"/>
    <w:rsid w:val="00A82208"/>
    <w:rsid w:val="00A82376"/>
    <w:rsid w:val="00A823D8"/>
    <w:rsid w:val="00A82591"/>
    <w:rsid w:val="00A82CE6"/>
    <w:rsid w:val="00A82CEF"/>
    <w:rsid w:val="00A82D4F"/>
    <w:rsid w:val="00A8325D"/>
    <w:rsid w:val="00A83967"/>
    <w:rsid w:val="00A83FD2"/>
    <w:rsid w:val="00A8400C"/>
    <w:rsid w:val="00A84034"/>
    <w:rsid w:val="00A84130"/>
    <w:rsid w:val="00A842E5"/>
    <w:rsid w:val="00A84480"/>
    <w:rsid w:val="00A84A11"/>
    <w:rsid w:val="00A84AE4"/>
    <w:rsid w:val="00A84CF7"/>
    <w:rsid w:val="00A84E49"/>
    <w:rsid w:val="00A84FC5"/>
    <w:rsid w:val="00A85036"/>
    <w:rsid w:val="00A85135"/>
    <w:rsid w:val="00A85212"/>
    <w:rsid w:val="00A85418"/>
    <w:rsid w:val="00A85419"/>
    <w:rsid w:val="00A8555F"/>
    <w:rsid w:val="00A859B0"/>
    <w:rsid w:val="00A85CD1"/>
    <w:rsid w:val="00A860CC"/>
    <w:rsid w:val="00A86118"/>
    <w:rsid w:val="00A8643F"/>
    <w:rsid w:val="00A8658D"/>
    <w:rsid w:val="00A865D5"/>
    <w:rsid w:val="00A86AB9"/>
    <w:rsid w:val="00A86C9F"/>
    <w:rsid w:val="00A87013"/>
    <w:rsid w:val="00A870F0"/>
    <w:rsid w:val="00A8787F"/>
    <w:rsid w:val="00A878E0"/>
    <w:rsid w:val="00A87B28"/>
    <w:rsid w:val="00A87C9A"/>
    <w:rsid w:val="00A87CC8"/>
    <w:rsid w:val="00A87D95"/>
    <w:rsid w:val="00A90362"/>
    <w:rsid w:val="00A9040E"/>
    <w:rsid w:val="00A904F1"/>
    <w:rsid w:val="00A90549"/>
    <w:rsid w:val="00A906D7"/>
    <w:rsid w:val="00A906DC"/>
    <w:rsid w:val="00A907FF"/>
    <w:rsid w:val="00A90A0B"/>
    <w:rsid w:val="00A90CE5"/>
    <w:rsid w:val="00A91293"/>
    <w:rsid w:val="00A91537"/>
    <w:rsid w:val="00A9182C"/>
    <w:rsid w:val="00A91BD4"/>
    <w:rsid w:val="00A91D82"/>
    <w:rsid w:val="00A91E66"/>
    <w:rsid w:val="00A91F5B"/>
    <w:rsid w:val="00A91FD1"/>
    <w:rsid w:val="00A92159"/>
    <w:rsid w:val="00A921FB"/>
    <w:rsid w:val="00A925C1"/>
    <w:rsid w:val="00A92AF4"/>
    <w:rsid w:val="00A92B3B"/>
    <w:rsid w:val="00A92BF6"/>
    <w:rsid w:val="00A92E6A"/>
    <w:rsid w:val="00A92F6B"/>
    <w:rsid w:val="00A92FB5"/>
    <w:rsid w:val="00A93290"/>
    <w:rsid w:val="00A93567"/>
    <w:rsid w:val="00A936A5"/>
    <w:rsid w:val="00A93756"/>
    <w:rsid w:val="00A939B2"/>
    <w:rsid w:val="00A93BFF"/>
    <w:rsid w:val="00A93C52"/>
    <w:rsid w:val="00A93FF8"/>
    <w:rsid w:val="00A94128"/>
    <w:rsid w:val="00A94315"/>
    <w:rsid w:val="00A944DE"/>
    <w:rsid w:val="00A9493C"/>
    <w:rsid w:val="00A94EBB"/>
    <w:rsid w:val="00A94EC2"/>
    <w:rsid w:val="00A95265"/>
    <w:rsid w:val="00A952ED"/>
    <w:rsid w:val="00A953C3"/>
    <w:rsid w:val="00A955EC"/>
    <w:rsid w:val="00A958F0"/>
    <w:rsid w:val="00A95AB3"/>
    <w:rsid w:val="00A95E69"/>
    <w:rsid w:val="00A95F2A"/>
    <w:rsid w:val="00A95F9B"/>
    <w:rsid w:val="00A96016"/>
    <w:rsid w:val="00A9657E"/>
    <w:rsid w:val="00A965C0"/>
    <w:rsid w:val="00A96661"/>
    <w:rsid w:val="00A96741"/>
    <w:rsid w:val="00A968DD"/>
    <w:rsid w:val="00A969E2"/>
    <w:rsid w:val="00A96B79"/>
    <w:rsid w:val="00A96C18"/>
    <w:rsid w:val="00A9724F"/>
    <w:rsid w:val="00A9740E"/>
    <w:rsid w:val="00A977CA"/>
    <w:rsid w:val="00A977E2"/>
    <w:rsid w:val="00A97A25"/>
    <w:rsid w:val="00A97B4A"/>
    <w:rsid w:val="00A97B7B"/>
    <w:rsid w:val="00A97BE7"/>
    <w:rsid w:val="00A97E51"/>
    <w:rsid w:val="00AA003F"/>
    <w:rsid w:val="00AA0084"/>
    <w:rsid w:val="00AA02C6"/>
    <w:rsid w:val="00AA043F"/>
    <w:rsid w:val="00AA065A"/>
    <w:rsid w:val="00AA06CC"/>
    <w:rsid w:val="00AA08F1"/>
    <w:rsid w:val="00AA0C28"/>
    <w:rsid w:val="00AA0C55"/>
    <w:rsid w:val="00AA0CD3"/>
    <w:rsid w:val="00AA0CE6"/>
    <w:rsid w:val="00AA0D23"/>
    <w:rsid w:val="00AA0F57"/>
    <w:rsid w:val="00AA0FB0"/>
    <w:rsid w:val="00AA1191"/>
    <w:rsid w:val="00AA140A"/>
    <w:rsid w:val="00AA177F"/>
    <w:rsid w:val="00AA1935"/>
    <w:rsid w:val="00AA193D"/>
    <w:rsid w:val="00AA1A1D"/>
    <w:rsid w:val="00AA1B42"/>
    <w:rsid w:val="00AA1C22"/>
    <w:rsid w:val="00AA1DFE"/>
    <w:rsid w:val="00AA1FBB"/>
    <w:rsid w:val="00AA2216"/>
    <w:rsid w:val="00AA251D"/>
    <w:rsid w:val="00AA26E3"/>
    <w:rsid w:val="00AA26F2"/>
    <w:rsid w:val="00AA2BD0"/>
    <w:rsid w:val="00AA2DC2"/>
    <w:rsid w:val="00AA3010"/>
    <w:rsid w:val="00AA309C"/>
    <w:rsid w:val="00AA39C9"/>
    <w:rsid w:val="00AA3D09"/>
    <w:rsid w:val="00AA3D50"/>
    <w:rsid w:val="00AA3DF3"/>
    <w:rsid w:val="00AA3ECB"/>
    <w:rsid w:val="00AA3F28"/>
    <w:rsid w:val="00AA3FCE"/>
    <w:rsid w:val="00AA417A"/>
    <w:rsid w:val="00AA44C1"/>
    <w:rsid w:val="00AA45F6"/>
    <w:rsid w:val="00AA486A"/>
    <w:rsid w:val="00AA4A34"/>
    <w:rsid w:val="00AA4BCB"/>
    <w:rsid w:val="00AA4D4E"/>
    <w:rsid w:val="00AA4D79"/>
    <w:rsid w:val="00AA4EF1"/>
    <w:rsid w:val="00AA510F"/>
    <w:rsid w:val="00AA5345"/>
    <w:rsid w:val="00AA54E7"/>
    <w:rsid w:val="00AA5623"/>
    <w:rsid w:val="00AA5647"/>
    <w:rsid w:val="00AA5BD5"/>
    <w:rsid w:val="00AA6086"/>
    <w:rsid w:val="00AA635B"/>
    <w:rsid w:val="00AA6537"/>
    <w:rsid w:val="00AA65C6"/>
    <w:rsid w:val="00AA678F"/>
    <w:rsid w:val="00AA6886"/>
    <w:rsid w:val="00AA6A49"/>
    <w:rsid w:val="00AA6ACD"/>
    <w:rsid w:val="00AA6AD5"/>
    <w:rsid w:val="00AA6B02"/>
    <w:rsid w:val="00AA6BBD"/>
    <w:rsid w:val="00AA7038"/>
    <w:rsid w:val="00AA71D7"/>
    <w:rsid w:val="00AA74D5"/>
    <w:rsid w:val="00AA75F9"/>
    <w:rsid w:val="00AA76CE"/>
    <w:rsid w:val="00AA7718"/>
    <w:rsid w:val="00AA77D8"/>
    <w:rsid w:val="00AA7994"/>
    <w:rsid w:val="00AA79EC"/>
    <w:rsid w:val="00AA7BE9"/>
    <w:rsid w:val="00AA7C43"/>
    <w:rsid w:val="00AA7EEF"/>
    <w:rsid w:val="00AB003C"/>
    <w:rsid w:val="00AB014B"/>
    <w:rsid w:val="00AB014F"/>
    <w:rsid w:val="00AB0463"/>
    <w:rsid w:val="00AB04D0"/>
    <w:rsid w:val="00AB061E"/>
    <w:rsid w:val="00AB082F"/>
    <w:rsid w:val="00AB0A98"/>
    <w:rsid w:val="00AB0C79"/>
    <w:rsid w:val="00AB0C98"/>
    <w:rsid w:val="00AB0E6F"/>
    <w:rsid w:val="00AB0E78"/>
    <w:rsid w:val="00AB0FB8"/>
    <w:rsid w:val="00AB0FD3"/>
    <w:rsid w:val="00AB1452"/>
    <w:rsid w:val="00AB194A"/>
    <w:rsid w:val="00AB1A14"/>
    <w:rsid w:val="00AB1C1E"/>
    <w:rsid w:val="00AB208C"/>
    <w:rsid w:val="00AB22CA"/>
    <w:rsid w:val="00AB250A"/>
    <w:rsid w:val="00AB2A8B"/>
    <w:rsid w:val="00AB2B3E"/>
    <w:rsid w:val="00AB2BB2"/>
    <w:rsid w:val="00AB32C5"/>
    <w:rsid w:val="00AB3449"/>
    <w:rsid w:val="00AB345E"/>
    <w:rsid w:val="00AB372C"/>
    <w:rsid w:val="00AB3899"/>
    <w:rsid w:val="00AB3E2C"/>
    <w:rsid w:val="00AB415A"/>
    <w:rsid w:val="00AB4431"/>
    <w:rsid w:val="00AB4531"/>
    <w:rsid w:val="00AB4532"/>
    <w:rsid w:val="00AB48D6"/>
    <w:rsid w:val="00AB48E4"/>
    <w:rsid w:val="00AB503F"/>
    <w:rsid w:val="00AB50D3"/>
    <w:rsid w:val="00AB52FE"/>
    <w:rsid w:val="00AB53E9"/>
    <w:rsid w:val="00AB55EC"/>
    <w:rsid w:val="00AB5A85"/>
    <w:rsid w:val="00AB5BC7"/>
    <w:rsid w:val="00AB5D32"/>
    <w:rsid w:val="00AB5E9B"/>
    <w:rsid w:val="00AB5E9F"/>
    <w:rsid w:val="00AB5EAA"/>
    <w:rsid w:val="00AB6325"/>
    <w:rsid w:val="00AB6350"/>
    <w:rsid w:val="00AB6F97"/>
    <w:rsid w:val="00AB72B1"/>
    <w:rsid w:val="00AB7443"/>
    <w:rsid w:val="00AB78A7"/>
    <w:rsid w:val="00AB7A93"/>
    <w:rsid w:val="00AB7B59"/>
    <w:rsid w:val="00AB7C0B"/>
    <w:rsid w:val="00AB7D63"/>
    <w:rsid w:val="00AB7D9C"/>
    <w:rsid w:val="00AC018F"/>
    <w:rsid w:val="00AC0269"/>
    <w:rsid w:val="00AC062F"/>
    <w:rsid w:val="00AC0734"/>
    <w:rsid w:val="00AC088A"/>
    <w:rsid w:val="00AC0AD1"/>
    <w:rsid w:val="00AC0D37"/>
    <w:rsid w:val="00AC0D99"/>
    <w:rsid w:val="00AC0DC5"/>
    <w:rsid w:val="00AC0F2C"/>
    <w:rsid w:val="00AC119C"/>
    <w:rsid w:val="00AC12C3"/>
    <w:rsid w:val="00AC137B"/>
    <w:rsid w:val="00AC145C"/>
    <w:rsid w:val="00AC159D"/>
    <w:rsid w:val="00AC1689"/>
    <w:rsid w:val="00AC16BB"/>
    <w:rsid w:val="00AC17BF"/>
    <w:rsid w:val="00AC18E9"/>
    <w:rsid w:val="00AC1915"/>
    <w:rsid w:val="00AC1EF4"/>
    <w:rsid w:val="00AC246C"/>
    <w:rsid w:val="00AC2472"/>
    <w:rsid w:val="00AC2A99"/>
    <w:rsid w:val="00AC2F11"/>
    <w:rsid w:val="00AC31C1"/>
    <w:rsid w:val="00AC33E3"/>
    <w:rsid w:val="00AC35F8"/>
    <w:rsid w:val="00AC3754"/>
    <w:rsid w:val="00AC3814"/>
    <w:rsid w:val="00AC39D3"/>
    <w:rsid w:val="00AC39EE"/>
    <w:rsid w:val="00AC3A96"/>
    <w:rsid w:val="00AC3D11"/>
    <w:rsid w:val="00AC43C1"/>
    <w:rsid w:val="00AC44FE"/>
    <w:rsid w:val="00AC459F"/>
    <w:rsid w:val="00AC4665"/>
    <w:rsid w:val="00AC4A23"/>
    <w:rsid w:val="00AC4AC5"/>
    <w:rsid w:val="00AC4AD0"/>
    <w:rsid w:val="00AC4C2C"/>
    <w:rsid w:val="00AC4C71"/>
    <w:rsid w:val="00AC4CEE"/>
    <w:rsid w:val="00AC4F51"/>
    <w:rsid w:val="00AC4F59"/>
    <w:rsid w:val="00AC51BE"/>
    <w:rsid w:val="00AC5284"/>
    <w:rsid w:val="00AC5358"/>
    <w:rsid w:val="00AC5469"/>
    <w:rsid w:val="00AC5511"/>
    <w:rsid w:val="00AC59AF"/>
    <w:rsid w:val="00AC59CB"/>
    <w:rsid w:val="00AC5F76"/>
    <w:rsid w:val="00AC6071"/>
    <w:rsid w:val="00AC64A3"/>
    <w:rsid w:val="00AC6768"/>
    <w:rsid w:val="00AC6787"/>
    <w:rsid w:val="00AC6CB0"/>
    <w:rsid w:val="00AC6E4C"/>
    <w:rsid w:val="00AC6ED1"/>
    <w:rsid w:val="00AC6F18"/>
    <w:rsid w:val="00AC742B"/>
    <w:rsid w:val="00AC774C"/>
    <w:rsid w:val="00AC79AD"/>
    <w:rsid w:val="00AC7AC9"/>
    <w:rsid w:val="00AC7BCF"/>
    <w:rsid w:val="00AC7E8A"/>
    <w:rsid w:val="00AC7EE5"/>
    <w:rsid w:val="00AD0080"/>
    <w:rsid w:val="00AD020B"/>
    <w:rsid w:val="00AD028D"/>
    <w:rsid w:val="00AD0D3D"/>
    <w:rsid w:val="00AD0F27"/>
    <w:rsid w:val="00AD1208"/>
    <w:rsid w:val="00AD185F"/>
    <w:rsid w:val="00AD18EE"/>
    <w:rsid w:val="00AD1986"/>
    <w:rsid w:val="00AD19A7"/>
    <w:rsid w:val="00AD1DE8"/>
    <w:rsid w:val="00AD1DF4"/>
    <w:rsid w:val="00AD24D3"/>
    <w:rsid w:val="00AD2673"/>
    <w:rsid w:val="00AD26EB"/>
    <w:rsid w:val="00AD28B4"/>
    <w:rsid w:val="00AD29DD"/>
    <w:rsid w:val="00AD2C8C"/>
    <w:rsid w:val="00AD2CBE"/>
    <w:rsid w:val="00AD2F18"/>
    <w:rsid w:val="00AD2F2B"/>
    <w:rsid w:val="00AD324A"/>
    <w:rsid w:val="00AD3A78"/>
    <w:rsid w:val="00AD3A92"/>
    <w:rsid w:val="00AD3CD0"/>
    <w:rsid w:val="00AD4272"/>
    <w:rsid w:val="00AD4327"/>
    <w:rsid w:val="00AD43D7"/>
    <w:rsid w:val="00AD4659"/>
    <w:rsid w:val="00AD474F"/>
    <w:rsid w:val="00AD47AB"/>
    <w:rsid w:val="00AD48F3"/>
    <w:rsid w:val="00AD4C36"/>
    <w:rsid w:val="00AD526B"/>
    <w:rsid w:val="00AD5296"/>
    <w:rsid w:val="00AD52F0"/>
    <w:rsid w:val="00AD551E"/>
    <w:rsid w:val="00AD556E"/>
    <w:rsid w:val="00AD5820"/>
    <w:rsid w:val="00AD5856"/>
    <w:rsid w:val="00AD5A8C"/>
    <w:rsid w:val="00AD5C74"/>
    <w:rsid w:val="00AD5C92"/>
    <w:rsid w:val="00AD5D10"/>
    <w:rsid w:val="00AD5D3C"/>
    <w:rsid w:val="00AD5E03"/>
    <w:rsid w:val="00AD5F0D"/>
    <w:rsid w:val="00AD6091"/>
    <w:rsid w:val="00AD6184"/>
    <w:rsid w:val="00AD63BB"/>
    <w:rsid w:val="00AD63CE"/>
    <w:rsid w:val="00AD698F"/>
    <w:rsid w:val="00AD6A50"/>
    <w:rsid w:val="00AD6BEC"/>
    <w:rsid w:val="00AD6C46"/>
    <w:rsid w:val="00AD6DDC"/>
    <w:rsid w:val="00AD6FC2"/>
    <w:rsid w:val="00AD7181"/>
    <w:rsid w:val="00AD750B"/>
    <w:rsid w:val="00AD7546"/>
    <w:rsid w:val="00AD7B2A"/>
    <w:rsid w:val="00AD7C09"/>
    <w:rsid w:val="00AD7D32"/>
    <w:rsid w:val="00AE0085"/>
    <w:rsid w:val="00AE00E8"/>
    <w:rsid w:val="00AE044C"/>
    <w:rsid w:val="00AE0637"/>
    <w:rsid w:val="00AE082E"/>
    <w:rsid w:val="00AE0953"/>
    <w:rsid w:val="00AE0A42"/>
    <w:rsid w:val="00AE0D75"/>
    <w:rsid w:val="00AE0E3E"/>
    <w:rsid w:val="00AE0FAB"/>
    <w:rsid w:val="00AE0FB4"/>
    <w:rsid w:val="00AE110C"/>
    <w:rsid w:val="00AE1162"/>
    <w:rsid w:val="00AE1416"/>
    <w:rsid w:val="00AE17DC"/>
    <w:rsid w:val="00AE17E1"/>
    <w:rsid w:val="00AE1C68"/>
    <w:rsid w:val="00AE1D3D"/>
    <w:rsid w:val="00AE2299"/>
    <w:rsid w:val="00AE2342"/>
    <w:rsid w:val="00AE23DB"/>
    <w:rsid w:val="00AE24F0"/>
    <w:rsid w:val="00AE2774"/>
    <w:rsid w:val="00AE27FF"/>
    <w:rsid w:val="00AE28A3"/>
    <w:rsid w:val="00AE2B0A"/>
    <w:rsid w:val="00AE3050"/>
    <w:rsid w:val="00AE3095"/>
    <w:rsid w:val="00AE3156"/>
    <w:rsid w:val="00AE3478"/>
    <w:rsid w:val="00AE350A"/>
    <w:rsid w:val="00AE359B"/>
    <w:rsid w:val="00AE3671"/>
    <w:rsid w:val="00AE3C18"/>
    <w:rsid w:val="00AE3C3B"/>
    <w:rsid w:val="00AE3E59"/>
    <w:rsid w:val="00AE3F31"/>
    <w:rsid w:val="00AE4021"/>
    <w:rsid w:val="00AE4236"/>
    <w:rsid w:val="00AE4401"/>
    <w:rsid w:val="00AE4423"/>
    <w:rsid w:val="00AE455C"/>
    <w:rsid w:val="00AE4648"/>
    <w:rsid w:val="00AE4780"/>
    <w:rsid w:val="00AE4EF2"/>
    <w:rsid w:val="00AE5118"/>
    <w:rsid w:val="00AE52A5"/>
    <w:rsid w:val="00AE547C"/>
    <w:rsid w:val="00AE5587"/>
    <w:rsid w:val="00AE57A3"/>
    <w:rsid w:val="00AE5C4A"/>
    <w:rsid w:val="00AE5D16"/>
    <w:rsid w:val="00AE5D55"/>
    <w:rsid w:val="00AE5D8E"/>
    <w:rsid w:val="00AE62DA"/>
    <w:rsid w:val="00AE655A"/>
    <w:rsid w:val="00AE669E"/>
    <w:rsid w:val="00AE68F8"/>
    <w:rsid w:val="00AE697D"/>
    <w:rsid w:val="00AE6C1C"/>
    <w:rsid w:val="00AE6E18"/>
    <w:rsid w:val="00AE6FC7"/>
    <w:rsid w:val="00AE6FFE"/>
    <w:rsid w:val="00AE71AD"/>
    <w:rsid w:val="00AE748D"/>
    <w:rsid w:val="00AE7560"/>
    <w:rsid w:val="00AE75CD"/>
    <w:rsid w:val="00AE771F"/>
    <w:rsid w:val="00AE7753"/>
    <w:rsid w:val="00AE77AC"/>
    <w:rsid w:val="00AE7819"/>
    <w:rsid w:val="00AE78FA"/>
    <w:rsid w:val="00AE7917"/>
    <w:rsid w:val="00AE7D0C"/>
    <w:rsid w:val="00AE7FC3"/>
    <w:rsid w:val="00AF008F"/>
    <w:rsid w:val="00AF0106"/>
    <w:rsid w:val="00AF018E"/>
    <w:rsid w:val="00AF05DA"/>
    <w:rsid w:val="00AF0684"/>
    <w:rsid w:val="00AF09E9"/>
    <w:rsid w:val="00AF0CF7"/>
    <w:rsid w:val="00AF0D94"/>
    <w:rsid w:val="00AF0DC0"/>
    <w:rsid w:val="00AF0E13"/>
    <w:rsid w:val="00AF1299"/>
    <w:rsid w:val="00AF1312"/>
    <w:rsid w:val="00AF131C"/>
    <w:rsid w:val="00AF1407"/>
    <w:rsid w:val="00AF164A"/>
    <w:rsid w:val="00AF1810"/>
    <w:rsid w:val="00AF195D"/>
    <w:rsid w:val="00AF19B8"/>
    <w:rsid w:val="00AF1ADA"/>
    <w:rsid w:val="00AF1F98"/>
    <w:rsid w:val="00AF1FD1"/>
    <w:rsid w:val="00AF20F5"/>
    <w:rsid w:val="00AF237C"/>
    <w:rsid w:val="00AF249C"/>
    <w:rsid w:val="00AF2570"/>
    <w:rsid w:val="00AF2644"/>
    <w:rsid w:val="00AF2B50"/>
    <w:rsid w:val="00AF2C57"/>
    <w:rsid w:val="00AF2EB6"/>
    <w:rsid w:val="00AF315E"/>
    <w:rsid w:val="00AF3251"/>
    <w:rsid w:val="00AF3507"/>
    <w:rsid w:val="00AF36FE"/>
    <w:rsid w:val="00AF3B94"/>
    <w:rsid w:val="00AF3E94"/>
    <w:rsid w:val="00AF40DC"/>
    <w:rsid w:val="00AF4122"/>
    <w:rsid w:val="00AF423E"/>
    <w:rsid w:val="00AF43DF"/>
    <w:rsid w:val="00AF43F7"/>
    <w:rsid w:val="00AF481A"/>
    <w:rsid w:val="00AF4871"/>
    <w:rsid w:val="00AF4964"/>
    <w:rsid w:val="00AF499A"/>
    <w:rsid w:val="00AF49F9"/>
    <w:rsid w:val="00AF4B04"/>
    <w:rsid w:val="00AF4CBC"/>
    <w:rsid w:val="00AF4CE7"/>
    <w:rsid w:val="00AF4ECC"/>
    <w:rsid w:val="00AF4F9B"/>
    <w:rsid w:val="00AF5208"/>
    <w:rsid w:val="00AF56D8"/>
    <w:rsid w:val="00AF591A"/>
    <w:rsid w:val="00AF59AD"/>
    <w:rsid w:val="00AF5A48"/>
    <w:rsid w:val="00AF5ACD"/>
    <w:rsid w:val="00AF5BEF"/>
    <w:rsid w:val="00AF5D04"/>
    <w:rsid w:val="00AF5E18"/>
    <w:rsid w:val="00AF5FDB"/>
    <w:rsid w:val="00AF60EC"/>
    <w:rsid w:val="00AF61D1"/>
    <w:rsid w:val="00AF6283"/>
    <w:rsid w:val="00AF62DB"/>
    <w:rsid w:val="00AF65FA"/>
    <w:rsid w:val="00AF68CE"/>
    <w:rsid w:val="00AF6C28"/>
    <w:rsid w:val="00AF6CF3"/>
    <w:rsid w:val="00AF6FA5"/>
    <w:rsid w:val="00AF7118"/>
    <w:rsid w:val="00AF71CB"/>
    <w:rsid w:val="00AF7230"/>
    <w:rsid w:val="00AF72C8"/>
    <w:rsid w:val="00AF7427"/>
    <w:rsid w:val="00AF742E"/>
    <w:rsid w:val="00AF762C"/>
    <w:rsid w:val="00AF790C"/>
    <w:rsid w:val="00AF7B55"/>
    <w:rsid w:val="00AF7CC7"/>
    <w:rsid w:val="00AF7D56"/>
    <w:rsid w:val="00AF7DB7"/>
    <w:rsid w:val="00AF7DEF"/>
    <w:rsid w:val="00AF7DF6"/>
    <w:rsid w:val="00B00064"/>
    <w:rsid w:val="00B000CC"/>
    <w:rsid w:val="00B00331"/>
    <w:rsid w:val="00B00428"/>
    <w:rsid w:val="00B004CE"/>
    <w:rsid w:val="00B008A3"/>
    <w:rsid w:val="00B00D31"/>
    <w:rsid w:val="00B010D3"/>
    <w:rsid w:val="00B013B8"/>
    <w:rsid w:val="00B016BE"/>
    <w:rsid w:val="00B018D5"/>
    <w:rsid w:val="00B01972"/>
    <w:rsid w:val="00B01B36"/>
    <w:rsid w:val="00B01CBC"/>
    <w:rsid w:val="00B01D86"/>
    <w:rsid w:val="00B01EFF"/>
    <w:rsid w:val="00B0202E"/>
    <w:rsid w:val="00B023C3"/>
    <w:rsid w:val="00B02547"/>
    <w:rsid w:val="00B0275D"/>
    <w:rsid w:val="00B02A97"/>
    <w:rsid w:val="00B02AB8"/>
    <w:rsid w:val="00B02F5A"/>
    <w:rsid w:val="00B03067"/>
    <w:rsid w:val="00B03076"/>
    <w:rsid w:val="00B0315A"/>
    <w:rsid w:val="00B0327B"/>
    <w:rsid w:val="00B034B1"/>
    <w:rsid w:val="00B03570"/>
    <w:rsid w:val="00B036D9"/>
    <w:rsid w:val="00B037E4"/>
    <w:rsid w:val="00B03823"/>
    <w:rsid w:val="00B0382C"/>
    <w:rsid w:val="00B03A1C"/>
    <w:rsid w:val="00B03A8E"/>
    <w:rsid w:val="00B03D37"/>
    <w:rsid w:val="00B0406C"/>
    <w:rsid w:val="00B042D1"/>
    <w:rsid w:val="00B04346"/>
    <w:rsid w:val="00B043D9"/>
    <w:rsid w:val="00B049C3"/>
    <w:rsid w:val="00B04CA1"/>
    <w:rsid w:val="00B04CA8"/>
    <w:rsid w:val="00B05040"/>
    <w:rsid w:val="00B050C1"/>
    <w:rsid w:val="00B050CD"/>
    <w:rsid w:val="00B0510C"/>
    <w:rsid w:val="00B05129"/>
    <w:rsid w:val="00B05166"/>
    <w:rsid w:val="00B0523E"/>
    <w:rsid w:val="00B053AF"/>
    <w:rsid w:val="00B05505"/>
    <w:rsid w:val="00B0569D"/>
    <w:rsid w:val="00B05A23"/>
    <w:rsid w:val="00B05CA0"/>
    <w:rsid w:val="00B0605D"/>
    <w:rsid w:val="00B063A7"/>
    <w:rsid w:val="00B068DB"/>
    <w:rsid w:val="00B06932"/>
    <w:rsid w:val="00B06E40"/>
    <w:rsid w:val="00B06EF0"/>
    <w:rsid w:val="00B06EFE"/>
    <w:rsid w:val="00B06F3E"/>
    <w:rsid w:val="00B06F69"/>
    <w:rsid w:val="00B06F9D"/>
    <w:rsid w:val="00B07257"/>
    <w:rsid w:val="00B075A1"/>
    <w:rsid w:val="00B078B5"/>
    <w:rsid w:val="00B078E6"/>
    <w:rsid w:val="00B07A89"/>
    <w:rsid w:val="00B07ACB"/>
    <w:rsid w:val="00B07B00"/>
    <w:rsid w:val="00B10010"/>
    <w:rsid w:val="00B1043B"/>
    <w:rsid w:val="00B10608"/>
    <w:rsid w:val="00B1064B"/>
    <w:rsid w:val="00B10717"/>
    <w:rsid w:val="00B10A49"/>
    <w:rsid w:val="00B10AA6"/>
    <w:rsid w:val="00B10B8E"/>
    <w:rsid w:val="00B10C9A"/>
    <w:rsid w:val="00B10DA8"/>
    <w:rsid w:val="00B10FD0"/>
    <w:rsid w:val="00B110AE"/>
    <w:rsid w:val="00B1112F"/>
    <w:rsid w:val="00B114DC"/>
    <w:rsid w:val="00B118DA"/>
    <w:rsid w:val="00B11C73"/>
    <w:rsid w:val="00B11CED"/>
    <w:rsid w:val="00B11D06"/>
    <w:rsid w:val="00B12042"/>
    <w:rsid w:val="00B1244E"/>
    <w:rsid w:val="00B124A4"/>
    <w:rsid w:val="00B1254E"/>
    <w:rsid w:val="00B1286C"/>
    <w:rsid w:val="00B12AF3"/>
    <w:rsid w:val="00B12B52"/>
    <w:rsid w:val="00B12E38"/>
    <w:rsid w:val="00B130BC"/>
    <w:rsid w:val="00B1313A"/>
    <w:rsid w:val="00B1345F"/>
    <w:rsid w:val="00B136B2"/>
    <w:rsid w:val="00B1391A"/>
    <w:rsid w:val="00B13D41"/>
    <w:rsid w:val="00B13FDD"/>
    <w:rsid w:val="00B14096"/>
    <w:rsid w:val="00B1411F"/>
    <w:rsid w:val="00B14206"/>
    <w:rsid w:val="00B1481A"/>
    <w:rsid w:val="00B149E9"/>
    <w:rsid w:val="00B14BCC"/>
    <w:rsid w:val="00B14D0E"/>
    <w:rsid w:val="00B14E4A"/>
    <w:rsid w:val="00B1522E"/>
    <w:rsid w:val="00B153BB"/>
    <w:rsid w:val="00B15467"/>
    <w:rsid w:val="00B1559F"/>
    <w:rsid w:val="00B157B2"/>
    <w:rsid w:val="00B1596F"/>
    <w:rsid w:val="00B1614B"/>
    <w:rsid w:val="00B16582"/>
    <w:rsid w:val="00B165F2"/>
    <w:rsid w:val="00B1677A"/>
    <w:rsid w:val="00B1688E"/>
    <w:rsid w:val="00B169AC"/>
    <w:rsid w:val="00B16AA3"/>
    <w:rsid w:val="00B16B4B"/>
    <w:rsid w:val="00B16C69"/>
    <w:rsid w:val="00B16D54"/>
    <w:rsid w:val="00B1717E"/>
    <w:rsid w:val="00B1742C"/>
    <w:rsid w:val="00B1775C"/>
    <w:rsid w:val="00B17BEC"/>
    <w:rsid w:val="00B17E34"/>
    <w:rsid w:val="00B17E3B"/>
    <w:rsid w:val="00B17F71"/>
    <w:rsid w:val="00B20050"/>
    <w:rsid w:val="00B202AA"/>
    <w:rsid w:val="00B20501"/>
    <w:rsid w:val="00B205A0"/>
    <w:rsid w:val="00B20B00"/>
    <w:rsid w:val="00B20BA0"/>
    <w:rsid w:val="00B20CC0"/>
    <w:rsid w:val="00B20E52"/>
    <w:rsid w:val="00B20E57"/>
    <w:rsid w:val="00B210DA"/>
    <w:rsid w:val="00B21206"/>
    <w:rsid w:val="00B2128E"/>
    <w:rsid w:val="00B21412"/>
    <w:rsid w:val="00B217FF"/>
    <w:rsid w:val="00B21811"/>
    <w:rsid w:val="00B21978"/>
    <w:rsid w:val="00B21A4C"/>
    <w:rsid w:val="00B21B7B"/>
    <w:rsid w:val="00B21E57"/>
    <w:rsid w:val="00B21F6A"/>
    <w:rsid w:val="00B222DA"/>
    <w:rsid w:val="00B222DF"/>
    <w:rsid w:val="00B22649"/>
    <w:rsid w:val="00B22670"/>
    <w:rsid w:val="00B229E9"/>
    <w:rsid w:val="00B22B47"/>
    <w:rsid w:val="00B22D1A"/>
    <w:rsid w:val="00B2302D"/>
    <w:rsid w:val="00B23062"/>
    <w:rsid w:val="00B23206"/>
    <w:rsid w:val="00B238B7"/>
    <w:rsid w:val="00B23A45"/>
    <w:rsid w:val="00B23C1E"/>
    <w:rsid w:val="00B23D2E"/>
    <w:rsid w:val="00B23D7F"/>
    <w:rsid w:val="00B244BB"/>
    <w:rsid w:val="00B245FD"/>
    <w:rsid w:val="00B246AF"/>
    <w:rsid w:val="00B246F7"/>
    <w:rsid w:val="00B249A8"/>
    <w:rsid w:val="00B24A04"/>
    <w:rsid w:val="00B24A06"/>
    <w:rsid w:val="00B24B97"/>
    <w:rsid w:val="00B24DF1"/>
    <w:rsid w:val="00B24F90"/>
    <w:rsid w:val="00B254F2"/>
    <w:rsid w:val="00B25614"/>
    <w:rsid w:val="00B2574D"/>
    <w:rsid w:val="00B258D8"/>
    <w:rsid w:val="00B25FFE"/>
    <w:rsid w:val="00B260B4"/>
    <w:rsid w:val="00B26180"/>
    <w:rsid w:val="00B26474"/>
    <w:rsid w:val="00B26525"/>
    <w:rsid w:val="00B265A2"/>
    <w:rsid w:val="00B268E3"/>
    <w:rsid w:val="00B26950"/>
    <w:rsid w:val="00B26A27"/>
    <w:rsid w:val="00B26CFA"/>
    <w:rsid w:val="00B26E14"/>
    <w:rsid w:val="00B26E3A"/>
    <w:rsid w:val="00B26E8D"/>
    <w:rsid w:val="00B270FF"/>
    <w:rsid w:val="00B27414"/>
    <w:rsid w:val="00B2756A"/>
    <w:rsid w:val="00B27C76"/>
    <w:rsid w:val="00B27C83"/>
    <w:rsid w:val="00B300B4"/>
    <w:rsid w:val="00B30521"/>
    <w:rsid w:val="00B3063A"/>
    <w:rsid w:val="00B30808"/>
    <w:rsid w:val="00B30A9D"/>
    <w:rsid w:val="00B30AD1"/>
    <w:rsid w:val="00B30CB7"/>
    <w:rsid w:val="00B31159"/>
    <w:rsid w:val="00B31209"/>
    <w:rsid w:val="00B3127E"/>
    <w:rsid w:val="00B313B7"/>
    <w:rsid w:val="00B31436"/>
    <w:rsid w:val="00B31591"/>
    <w:rsid w:val="00B31819"/>
    <w:rsid w:val="00B31D7C"/>
    <w:rsid w:val="00B31EBE"/>
    <w:rsid w:val="00B3237E"/>
    <w:rsid w:val="00B32416"/>
    <w:rsid w:val="00B3273D"/>
    <w:rsid w:val="00B32CCC"/>
    <w:rsid w:val="00B33181"/>
    <w:rsid w:val="00B331AC"/>
    <w:rsid w:val="00B3327A"/>
    <w:rsid w:val="00B33467"/>
    <w:rsid w:val="00B33600"/>
    <w:rsid w:val="00B338F9"/>
    <w:rsid w:val="00B33A32"/>
    <w:rsid w:val="00B33DCB"/>
    <w:rsid w:val="00B33FD9"/>
    <w:rsid w:val="00B340C9"/>
    <w:rsid w:val="00B343D0"/>
    <w:rsid w:val="00B34491"/>
    <w:rsid w:val="00B34524"/>
    <w:rsid w:val="00B34828"/>
    <w:rsid w:val="00B34865"/>
    <w:rsid w:val="00B34B35"/>
    <w:rsid w:val="00B35491"/>
    <w:rsid w:val="00B3550D"/>
    <w:rsid w:val="00B35573"/>
    <w:rsid w:val="00B3578B"/>
    <w:rsid w:val="00B358C6"/>
    <w:rsid w:val="00B3609D"/>
    <w:rsid w:val="00B36130"/>
    <w:rsid w:val="00B36218"/>
    <w:rsid w:val="00B364BC"/>
    <w:rsid w:val="00B366E3"/>
    <w:rsid w:val="00B36C8A"/>
    <w:rsid w:val="00B36DDB"/>
    <w:rsid w:val="00B36E81"/>
    <w:rsid w:val="00B374C8"/>
    <w:rsid w:val="00B376D8"/>
    <w:rsid w:val="00B37DB8"/>
    <w:rsid w:val="00B37F53"/>
    <w:rsid w:val="00B40189"/>
    <w:rsid w:val="00B401BE"/>
    <w:rsid w:val="00B40AAC"/>
    <w:rsid w:val="00B40C4D"/>
    <w:rsid w:val="00B40CC9"/>
    <w:rsid w:val="00B40DA6"/>
    <w:rsid w:val="00B40DD7"/>
    <w:rsid w:val="00B40E1D"/>
    <w:rsid w:val="00B4101E"/>
    <w:rsid w:val="00B41121"/>
    <w:rsid w:val="00B413FB"/>
    <w:rsid w:val="00B4140C"/>
    <w:rsid w:val="00B414EF"/>
    <w:rsid w:val="00B41629"/>
    <w:rsid w:val="00B41869"/>
    <w:rsid w:val="00B41991"/>
    <w:rsid w:val="00B419D4"/>
    <w:rsid w:val="00B41FE9"/>
    <w:rsid w:val="00B433D2"/>
    <w:rsid w:val="00B437B2"/>
    <w:rsid w:val="00B43833"/>
    <w:rsid w:val="00B438DB"/>
    <w:rsid w:val="00B43AC3"/>
    <w:rsid w:val="00B43CE0"/>
    <w:rsid w:val="00B441AB"/>
    <w:rsid w:val="00B442E5"/>
    <w:rsid w:val="00B443A6"/>
    <w:rsid w:val="00B4443D"/>
    <w:rsid w:val="00B446B7"/>
    <w:rsid w:val="00B44972"/>
    <w:rsid w:val="00B44F37"/>
    <w:rsid w:val="00B44F94"/>
    <w:rsid w:val="00B450C2"/>
    <w:rsid w:val="00B45128"/>
    <w:rsid w:val="00B45133"/>
    <w:rsid w:val="00B4522F"/>
    <w:rsid w:val="00B45350"/>
    <w:rsid w:val="00B45358"/>
    <w:rsid w:val="00B4546E"/>
    <w:rsid w:val="00B454E9"/>
    <w:rsid w:val="00B45552"/>
    <w:rsid w:val="00B456C9"/>
    <w:rsid w:val="00B45828"/>
    <w:rsid w:val="00B458D5"/>
    <w:rsid w:val="00B4597F"/>
    <w:rsid w:val="00B45A99"/>
    <w:rsid w:val="00B45ACA"/>
    <w:rsid w:val="00B45AFF"/>
    <w:rsid w:val="00B45FBD"/>
    <w:rsid w:val="00B463D7"/>
    <w:rsid w:val="00B46B91"/>
    <w:rsid w:val="00B46C29"/>
    <w:rsid w:val="00B46F06"/>
    <w:rsid w:val="00B4702F"/>
    <w:rsid w:val="00B4742D"/>
    <w:rsid w:val="00B47447"/>
    <w:rsid w:val="00B47E08"/>
    <w:rsid w:val="00B50148"/>
    <w:rsid w:val="00B501BB"/>
    <w:rsid w:val="00B50767"/>
    <w:rsid w:val="00B5090D"/>
    <w:rsid w:val="00B5094E"/>
    <w:rsid w:val="00B50AA3"/>
    <w:rsid w:val="00B50C8A"/>
    <w:rsid w:val="00B50D7C"/>
    <w:rsid w:val="00B5102B"/>
    <w:rsid w:val="00B51165"/>
    <w:rsid w:val="00B514BF"/>
    <w:rsid w:val="00B51500"/>
    <w:rsid w:val="00B515E4"/>
    <w:rsid w:val="00B516AD"/>
    <w:rsid w:val="00B516DE"/>
    <w:rsid w:val="00B5186B"/>
    <w:rsid w:val="00B51926"/>
    <w:rsid w:val="00B51CD9"/>
    <w:rsid w:val="00B51FBD"/>
    <w:rsid w:val="00B520CD"/>
    <w:rsid w:val="00B52F2A"/>
    <w:rsid w:val="00B53038"/>
    <w:rsid w:val="00B53151"/>
    <w:rsid w:val="00B53249"/>
    <w:rsid w:val="00B533DC"/>
    <w:rsid w:val="00B53675"/>
    <w:rsid w:val="00B53719"/>
    <w:rsid w:val="00B53752"/>
    <w:rsid w:val="00B537F7"/>
    <w:rsid w:val="00B53C1B"/>
    <w:rsid w:val="00B54031"/>
    <w:rsid w:val="00B5405E"/>
    <w:rsid w:val="00B54091"/>
    <w:rsid w:val="00B5409E"/>
    <w:rsid w:val="00B5441E"/>
    <w:rsid w:val="00B5449D"/>
    <w:rsid w:val="00B5451F"/>
    <w:rsid w:val="00B5458C"/>
    <w:rsid w:val="00B54B3C"/>
    <w:rsid w:val="00B54C8B"/>
    <w:rsid w:val="00B54E51"/>
    <w:rsid w:val="00B5500A"/>
    <w:rsid w:val="00B550A9"/>
    <w:rsid w:val="00B552E5"/>
    <w:rsid w:val="00B55457"/>
    <w:rsid w:val="00B5595C"/>
    <w:rsid w:val="00B55B5F"/>
    <w:rsid w:val="00B55B76"/>
    <w:rsid w:val="00B55C23"/>
    <w:rsid w:val="00B55C50"/>
    <w:rsid w:val="00B55D74"/>
    <w:rsid w:val="00B55FD5"/>
    <w:rsid w:val="00B5644C"/>
    <w:rsid w:val="00B56759"/>
    <w:rsid w:val="00B567F0"/>
    <w:rsid w:val="00B56AFD"/>
    <w:rsid w:val="00B56C88"/>
    <w:rsid w:val="00B56DBC"/>
    <w:rsid w:val="00B56E9A"/>
    <w:rsid w:val="00B56F75"/>
    <w:rsid w:val="00B57144"/>
    <w:rsid w:val="00B574BF"/>
    <w:rsid w:val="00B577B6"/>
    <w:rsid w:val="00B5794F"/>
    <w:rsid w:val="00B57BFD"/>
    <w:rsid w:val="00B57F02"/>
    <w:rsid w:val="00B600FE"/>
    <w:rsid w:val="00B60509"/>
    <w:rsid w:val="00B60741"/>
    <w:rsid w:val="00B6076F"/>
    <w:rsid w:val="00B60D28"/>
    <w:rsid w:val="00B6116C"/>
    <w:rsid w:val="00B61266"/>
    <w:rsid w:val="00B6128A"/>
    <w:rsid w:val="00B6136F"/>
    <w:rsid w:val="00B61441"/>
    <w:rsid w:val="00B61487"/>
    <w:rsid w:val="00B618E3"/>
    <w:rsid w:val="00B61938"/>
    <w:rsid w:val="00B61A42"/>
    <w:rsid w:val="00B61AE2"/>
    <w:rsid w:val="00B61BA3"/>
    <w:rsid w:val="00B623DF"/>
    <w:rsid w:val="00B624C9"/>
    <w:rsid w:val="00B629A8"/>
    <w:rsid w:val="00B62CAC"/>
    <w:rsid w:val="00B62CD0"/>
    <w:rsid w:val="00B630D8"/>
    <w:rsid w:val="00B632A8"/>
    <w:rsid w:val="00B634CF"/>
    <w:rsid w:val="00B63514"/>
    <w:rsid w:val="00B63644"/>
    <w:rsid w:val="00B63970"/>
    <w:rsid w:val="00B63E98"/>
    <w:rsid w:val="00B641C8"/>
    <w:rsid w:val="00B643DB"/>
    <w:rsid w:val="00B6456A"/>
    <w:rsid w:val="00B646CA"/>
    <w:rsid w:val="00B646E1"/>
    <w:rsid w:val="00B64745"/>
    <w:rsid w:val="00B6495C"/>
    <w:rsid w:val="00B64D0C"/>
    <w:rsid w:val="00B64F50"/>
    <w:rsid w:val="00B65274"/>
    <w:rsid w:val="00B652FE"/>
    <w:rsid w:val="00B655D1"/>
    <w:rsid w:val="00B65704"/>
    <w:rsid w:val="00B6572E"/>
    <w:rsid w:val="00B659AD"/>
    <w:rsid w:val="00B65ABC"/>
    <w:rsid w:val="00B65C5D"/>
    <w:rsid w:val="00B65DC2"/>
    <w:rsid w:val="00B65F30"/>
    <w:rsid w:val="00B661E1"/>
    <w:rsid w:val="00B66252"/>
    <w:rsid w:val="00B66351"/>
    <w:rsid w:val="00B6636D"/>
    <w:rsid w:val="00B664D1"/>
    <w:rsid w:val="00B66555"/>
    <w:rsid w:val="00B66A79"/>
    <w:rsid w:val="00B66A83"/>
    <w:rsid w:val="00B66C7A"/>
    <w:rsid w:val="00B66CF1"/>
    <w:rsid w:val="00B673FF"/>
    <w:rsid w:val="00B674AF"/>
    <w:rsid w:val="00B6758F"/>
    <w:rsid w:val="00B679B6"/>
    <w:rsid w:val="00B67AB5"/>
    <w:rsid w:val="00B67C4B"/>
    <w:rsid w:val="00B67D2E"/>
    <w:rsid w:val="00B67D64"/>
    <w:rsid w:val="00B67DE1"/>
    <w:rsid w:val="00B7003D"/>
    <w:rsid w:val="00B701D3"/>
    <w:rsid w:val="00B70559"/>
    <w:rsid w:val="00B707C3"/>
    <w:rsid w:val="00B70B70"/>
    <w:rsid w:val="00B70C96"/>
    <w:rsid w:val="00B70D8B"/>
    <w:rsid w:val="00B70F80"/>
    <w:rsid w:val="00B71254"/>
    <w:rsid w:val="00B712C7"/>
    <w:rsid w:val="00B712FB"/>
    <w:rsid w:val="00B71479"/>
    <w:rsid w:val="00B71496"/>
    <w:rsid w:val="00B71634"/>
    <w:rsid w:val="00B7181C"/>
    <w:rsid w:val="00B724E9"/>
    <w:rsid w:val="00B72800"/>
    <w:rsid w:val="00B72847"/>
    <w:rsid w:val="00B72916"/>
    <w:rsid w:val="00B72C27"/>
    <w:rsid w:val="00B72E71"/>
    <w:rsid w:val="00B72FA4"/>
    <w:rsid w:val="00B7310E"/>
    <w:rsid w:val="00B73406"/>
    <w:rsid w:val="00B73524"/>
    <w:rsid w:val="00B735A2"/>
    <w:rsid w:val="00B73921"/>
    <w:rsid w:val="00B739EF"/>
    <w:rsid w:val="00B73A46"/>
    <w:rsid w:val="00B73AFC"/>
    <w:rsid w:val="00B73B7F"/>
    <w:rsid w:val="00B73BED"/>
    <w:rsid w:val="00B741A7"/>
    <w:rsid w:val="00B741BB"/>
    <w:rsid w:val="00B7438F"/>
    <w:rsid w:val="00B7446E"/>
    <w:rsid w:val="00B74536"/>
    <w:rsid w:val="00B74569"/>
    <w:rsid w:val="00B7481E"/>
    <w:rsid w:val="00B749FB"/>
    <w:rsid w:val="00B74EB6"/>
    <w:rsid w:val="00B74F56"/>
    <w:rsid w:val="00B75489"/>
    <w:rsid w:val="00B75747"/>
    <w:rsid w:val="00B75802"/>
    <w:rsid w:val="00B75F3D"/>
    <w:rsid w:val="00B75F78"/>
    <w:rsid w:val="00B75FB4"/>
    <w:rsid w:val="00B76025"/>
    <w:rsid w:val="00B763DE"/>
    <w:rsid w:val="00B76465"/>
    <w:rsid w:val="00B765C6"/>
    <w:rsid w:val="00B7674A"/>
    <w:rsid w:val="00B769BF"/>
    <w:rsid w:val="00B76C75"/>
    <w:rsid w:val="00B76C91"/>
    <w:rsid w:val="00B76D23"/>
    <w:rsid w:val="00B76E0B"/>
    <w:rsid w:val="00B76EAD"/>
    <w:rsid w:val="00B76F18"/>
    <w:rsid w:val="00B771E4"/>
    <w:rsid w:val="00B77328"/>
    <w:rsid w:val="00B774C9"/>
    <w:rsid w:val="00B775EA"/>
    <w:rsid w:val="00B776BF"/>
    <w:rsid w:val="00B77A1D"/>
    <w:rsid w:val="00B803AD"/>
    <w:rsid w:val="00B803DB"/>
    <w:rsid w:val="00B80421"/>
    <w:rsid w:val="00B80B15"/>
    <w:rsid w:val="00B80C80"/>
    <w:rsid w:val="00B80D8E"/>
    <w:rsid w:val="00B80DB5"/>
    <w:rsid w:val="00B81056"/>
    <w:rsid w:val="00B81145"/>
    <w:rsid w:val="00B8117C"/>
    <w:rsid w:val="00B81F66"/>
    <w:rsid w:val="00B81FC6"/>
    <w:rsid w:val="00B8208E"/>
    <w:rsid w:val="00B820EE"/>
    <w:rsid w:val="00B82114"/>
    <w:rsid w:val="00B8235F"/>
    <w:rsid w:val="00B823A7"/>
    <w:rsid w:val="00B82610"/>
    <w:rsid w:val="00B826EA"/>
    <w:rsid w:val="00B8276A"/>
    <w:rsid w:val="00B829FB"/>
    <w:rsid w:val="00B82B3C"/>
    <w:rsid w:val="00B82B3E"/>
    <w:rsid w:val="00B82D51"/>
    <w:rsid w:val="00B82F5F"/>
    <w:rsid w:val="00B831A4"/>
    <w:rsid w:val="00B8344C"/>
    <w:rsid w:val="00B835DD"/>
    <w:rsid w:val="00B837E4"/>
    <w:rsid w:val="00B838BB"/>
    <w:rsid w:val="00B83C83"/>
    <w:rsid w:val="00B8400D"/>
    <w:rsid w:val="00B8447F"/>
    <w:rsid w:val="00B84675"/>
    <w:rsid w:val="00B84770"/>
    <w:rsid w:val="00B847EE"/>
    <w:rsid w:val="00B84AFF"/>
    <w:rsid w:val="00B84BB9"/>
    <w:rsid w:val="00B85084"/>
    <w:rsid w:val="00B85118"/>
    <w:rsid w:val="00B851A0"/>
    <w:rsid w:val="00B851C5"/>
    <w:rsid w:val="00B853BB"/>
    <w:rsid w:val="00B85771"/>
    <w:rsid w:val="00B858E4"/>
    <w:rsid w:val="00B85966"/>
    <w:rsid w:val="00B85AB8"/>
    <w:rsid w:val="00B85BAC"/>
    <w:rsid w:val="00B85CD9"/>
    <w:rsid w:val="00B85D1C"/>
    <w:rsid w:val="00B8635A"/>
    <w:rsid w:val="00B86BBD"/>
    <w:rsid w:val="00B86E43"/>
    <w:rsid w:val="00B8727C"/>
    <w:rsid w:val="00B872CC"/>
    <w:rsid w:val="00B8731E"/>
    <w:rsid w:val="00B875EF"/>
    <w:rsid w:val="00B87BAB"/>
    <w:rsid w:val="00B87BC8"/>
    <w:rsid w:val="00B87D08"/>
    <w:rsid w:val="00B87F34"/>
    <w:rsid w:val="00B87FF3"/>
    <w:rsid w:val="00B90212"/>
    <w:rsid w:val="00B90228"/>
    <w:rsid w:val="00B909B4"/>
    <w:rsid w:val="00B90BC9"/>
    <w:rsid w:val="00B90BF3"/>
    <w:rsid w:val="00B9112F"/>
    <w:rsid w:val="00B91408"/>
    <w:rsid w:val="00B9184A"/>
    <w:rsid w:val="00B91AEC"/>
    <w:rsid w:val="00B91E0B"/>
    <w:rsid w:val="00B91F31"/>
    <w:rsid w:val="00B92072"/>
    <w:rsid w:val="00B9212D"/>
    <w:rsid w:val="00B92232"/>
    <w:rsid w:val="00B922BF"/>
    <w:rsid w:val="00B92540"/>
    <w:rsid w:val="00B92568"/>
    <w:rsid w:val="00B92B36"/>
    <w:rsid w:val="00B930B2"/>
    <w:rsid w:val="00B932E0"/>
    <w:rsid w:val="00B934AE"/>
    <w:rsid w:val="00B93739"/>
    <w:rsid w:val="00B937DA"/>
    <w:rsid w:val="00B9389C"/>
    <w:rsid w:val="00B939D9"/>
    <w:rsid w:val="00B93DA6"/>
    <w:rsid w:val="00B93DB2"/>
    <w:rsid w:val="00B942B8"/>
    <w:rsid w:val="00B94351"/>
    <w:rsid w:val="00B94601"/>
    <w:rsid w:val="00B94C5E"/>
    <w:rsid w:val="00B94D99"/>
    <w:rsid w:val="00B94E17"/>
    <w:rsid w:val="00B94FE4"/>
    <w:rsid w:val="00B9529A"/>
    <w:rsid w:val="00B95330"/>
    <w:rsid w:val="00B9534E"/>
    <w:rsid w:val="00B9539F"/>
    <w:rsid w:val="00B954C5"/>
    <w:rsid w:val="00B95635"/>
    <w:rsid w:val="00B9595F"/>
    <w:rsid w:val="00B95A33"/>
    <w:rsid w:val="00B96277"/>
    <w:rsid w:val="00B962C7"/>
    <w:rsid w:val="00B96B57"/>
    <w:rsid w:val="00B96BB6"/>
    <w:rsid w:val="00B96DB3"/>
    <w:rsid w:val="00B96EE5"/>
    <w:rsid w:val="00B96FE2"/>
    <w:rsid w:val="00B9714A"/>
    <w:rsid w:val="00B972E2"/>
    <w:rsid w:val="00B972E7"/>
    <w:rsid w:val="00B974FF"/>
    <w:rsid w:val="00B978B5"/>
    <w:rsid w:val="00B978CE"/>
    <w:rsid w:val="00B978D1"/>
    <w:rsid w:val="00B97A60"/>
    <w:rsid w:val="00B97BA9"/>
    <w:rsid w:val="00B97BC1"/>
    <w:rsid w:val="00BA00F7"/>
    <w:rsid w:val="00BA02D4"/>
    <w:rsid w:val="00BA0364"/>
    <w:rsid w:val="00BA06AD"/>
    <w:rsid w:val="00BA092B"/>
    <w:rsid w:val="00BA0C4D"/>
    <w:rsid w:val="00BA0E74"/>
    <w:rsid w:val="00BA1017"/>
    <w:rsid w:val="00BA1108"/>
    <w:rsid w:val="00BA113C"/>
    <w:rsid w:val="00BA12F5"/>
    <w:rsid w:val="00BA1395"/>
    <w:rsid w:val="00BA172A"/>
    <w:rsid w:val="00BA18DF"/>
    <w:rsid w:val="00BA196F"/>
    <w:rsid w:val="00BA19F4"/>
    <w:rsid w:val="00BA1C8D"/>
    <w:rsid w:val="00BA1CC0"/>
    <w:rsid w:val="00BA1F41"/>
    <w:rsid w:val="00BA1F4F"/>
    <w:rsid w:val="00BA27C7"/>
    <w:rsid w:val="00BA2A1B"/>
    <w:rsid w:val="00BA2A3F"/>
    <w:rsid w:val="00BA2B40"/>
    <w:rsid w:val="00BA2FCD"/>
    <w:rsid w:val="00BA342F"/>
    <w:rsid w:val="00BA3567"/>
    <w:rsid w:val="00BA35BC"/>
    <w:rsid w:val="00BA35EE"/>
    <w:rsid w:val="00BA363D"/>
    <w:rsid w:val="00BA3678"/>
    <w:rsid w:val="00BA3784"/>
    <w:rsid w:val="00BA37BB"/>
    <w:rsid w:val="00BA3905"/>
    <w:rsid w:val="00BA39CA"/>
    <w:rsid w:val="00BA3B53"/>
    <w:rsid w:val="00BA3BBA"/>
    <w:rsid w:val="00BA3CBE"/>
    <w:rsid w:val="00BA3DD2"/>
    <w:rsid w:val="00BA3E19"/>
    <w:rsid w:val="00BA3E4F"/>
    <w:rsid w:val="00BA4010"/>
    <w:rsid w:val="00BA4141"/>
    <w:rsid w:val="00BA42ED"/>
    <w:rsid w:val="00BA45F7"/>
    <w:rsid w:val="00BA4C49"/>
    <w:rsid w:val="00BA4DB3"/>
    <w:rsid w:val="00BA4E52"/>
    <w:rsid w:val="00BA52AF"/>
    <w:rsid w:val="00BA52E8"/>
    <w:rsid w:val="00BA52F9"/>
    <w:rsid w:val="00BA5452"/>
    <w:rsid w:val="00BA55B1"/>
    <w:rsid w:val="00BA564A"/>
    <w:rsid w:val="00BA5A8E"/>
    <w:rsid w:val="00BA5B2E"/>
    <w:rsid w:val="00BA5FAD"/>
    <w:rsid w:val="00BA6224"/>
    <w:rsid w:val="00BA6400"/>
    <w:rsid w:val="00BA6438"/>
    <w:rsid w:val="00BA666F"/>
    <w:rsid w:val="00BA67E2"/>
    <w:rsid w:val="00BA6D03"/>
    <w:rsid w:val="00BA6DAF"/>
    <w:rsid w:val="00BA71C3"/>
    <w:rsid w:val="00BA7536"/>
    <w:rsid w:val="00BA78FF"/>
    <w:rsid w:val="00BA7974"/>
    <w:rsid w:val="00BA7A35"/>
    <w:rsid w:val="00BA7CC7"/>
    <w:rsid w:val="00BA7DF3"/>
    <w:rsid w:val="00BA7DFE"/>
    <w:rsid w:val="00BA7ED1"/>
    <w:rsid w:val="00BA7F4E"/>
    <w:rsid w:val="00BB0148"/>
    <w:rsid w:val="00BB052A"/>
    <w:rsid w:val="00BB06DC"/>
    <w:rsid w:val="00BB084C"/>
    <w:rsid w:val="00BB093C"/>
    <w:rsid w:val="00BB0B42"/>
    <w:rsid w:val="00BB0B6B"/>
    <w:rsid w:val="00BB0B8C"/>
    <w:rsid w:val="00BB0D06"/>
    <w:rsid w:val="00BB0DF6"/>
    <w:rsid w:val="00BB13FE"/>
    <w:rsid w:val="00BB1622"/>
    <w:rsid w:val="00BB17AD"/>
    <w:rsid w:val="00BB1BCB"/>
    <w:rsid w:val="00BB1D41"/>
    <w:rsid w:val="00BB1F1B"/>
    <w:rsid w:val="00BB1FEA"/>
    <w:rsid w:val="00BB2033"/>
    <w:rsid w:val="00BB20F2"/>
    <w:rsid w:val="00BB2399"/>
    <w:rsid w:val="00BB2460"/>
    <w:rsid w:val="00BB24C5"/>
    <w:rsid w:val="00BB2814"/>
    <w:rsid w:val="00BB2991"/>
    <w:rsid w:val="00BB2C64"/>
    <w:rsid w:val="00BB2D40"/>
    <w:rsid w:val="00BB329F"/>
    <w:rsid w:val="00BB3422"/>
    <w:rsid w:val="00BB34DE"/>
    <w:rsid w:val="00BB3594"/>
    <w:rsid w:val="00BB35C6"/>
    <w:rsid w:val="00BB37D0"/>
    <w:rsid w:val="00BB3DFA"/>
    <w:rsid w:val="00BB404E"/>
    <w:rsid w:val="00BB4229"/>
    <w:rsid w:val="00BB43CE"/>
    <w:rsid w:val="00BB450E"/>
    <w:rsid w:val="00BB4565"/>
    <w:rsid w:val="00BB466F"/>
    <w:rsid w:val="00BB46E6"/>
    <w:rsid w:val="00BB46F9"/>
    <w:rsid w:val="00BB4885"/>
    <w:rsid w:val="00BB4CE8"/>
    <w:rsid w:val="00BB4DC6"/>
    <w:rsid w:val="00BB50A9"/>
    <w:rsid w:val="00BB511F"/>
    <w:rsid w:val="00BB5385"/>
    <w:rsid w:val="00BB56D4"/>
    <w:rsid w:val="00BB57C9"/>
    <w:rsid w:val="00BB5813"/>
    <w:rsid w:val="00BB5BEB"/>
    <w:rsid w:val="00BB5E1E"/>
    <w:rsid w:val="00BB61EA"/>
    <w:rsid w:val="00BB644F"/>
    <w:rsid w:val="00BB6493"/>
    <w:rsid w:val="00BB64D3"/>
    <w:rsid w:val="00BB67B0"/>
    <w:rsid w:val="00BB693C"/>
    <w:rsid w:val="00BB69C5"/>
    <w:rsid w:val="00BB6D9E"/>
    <w:rsid w:val="00BB6DAF"/>
    <w:rsid w:val="00BB70F6"/>
    <w:rsid w:val="00BB7198"/>
    <w:rsid w:val="00BB756C"/>
    <w:rsid w:val="00BB7590"/>
    <w:rsid w:val="00BB764F"/>
    <w:rsid w:val="00BB7693"/>
    <w:rsid w:val="00BB78B2"/>
    <w:rsid w:val="00BB7AC6"/>
    <w:rsid w:val="00BB7B68"/>
    <w:rsid w:val="00BB7EF1"/>
    <w:rsid w:val="00BB7F4D"/>
    <w:rsid w:val="00BB7FA6"/>
    <w:rsid w:val="00BC0167"/>
    <w:rsid w:val="00BC0398"/>
    <w:rsid w:val="00BC0964"/>
    <w:rsid w:val="00BC0A5E"/>
    <w:rsid w:val="00BC0AE9"/>
    <w:rsid w:val="00BC0DEC"/>
    <w:rsid w:val="00BC1097"/>
    <w:rsid w:val="00BC1851"/>
    <w:rsid w:val="00BC1AA4"/>
    <w:rsid w:val="00BC1DCA"/>
    <w:rsid w:val="00BC21D0"/>
    <w:rsid w:val="00BC2422"/>
    <w:rsid w:val="00BC24A9"/>
    <w:rsid w:val="00BC2687"/>
    <w:rsid w:val="00BC2AC0"/>
    <w:rsid w:val="00BC2BD5"/>
    <w:rsid w:val="00BC2C8A"/>
    <w:rsid w:val="00BC2CAB"/>
    <w:rsid w:val="00BC2D3F"/>
    <w:rsid w:val="00BC303E"/>
    <w:rsid w:val="00BC3176"/>
    <w:rsid w:val="00BC3287"/>
    <w:rsid w:val="00BC33B4"/>
    <w:rsid w:val="00BC3514"/>
    <w:rsid w:val="00BC3898"/>
    <w:rsid w:val="00BC3C20"/>
    <w:rsid w:val="00BC3DB6"/>
    <w:rsid w:val="00BC3FFE"/>
    <w:rsid w:val="00BC4071"/>
    <w:rsid w:val="00BC40BA"/>
    <w:rsid w:val="00BC40D5"/>
    <w:rsid w:val="00BC455E"/>
    <w:rsid w:val="00BC4A89"/>
    <w:rsid w:val="00BC4BE6"/>
    <w:rsid w:val="00BC5473"/>
    <w:rsid w:val="00BC5718"/>
    <w:rsid w:val="00BC5821"/>
    <w:rsid w:val="00BC59F8"/>
    <w:rsid w:val="00BC5A28"/>
    <w:rsid w:val="00BC5AB0"/>
    <w:rsid w:val="00BC5EC3"/>
    <w:rsid w:val="00BC5F00"/>
    <w:rsid w:val="00BC60A1"/>
    <w:rsid w:val="00BC6493"/>
    <w:rsid w:val="00BC6605"/>
    <w:rsid w:val="00BC6649"/>
    <w:rsid w:val="00BC668A"/>
    <w:rsid w:val="00BC66A2"/>
    <w:rsid w:val="00BC68BA"/>
    <w:rsid w:val="00BC6B83"/>
    <w:rsid w:val="00BC6F56"/>
    <w:rsid w:val="00BC7597"/>
    <w:rsid w:val="00BC77A8"/>
    <w:rsid w:val="00BC7F75"/>
    <w:rsid w:val="00BD06CB"/>
    <w:rsid w:val="00BD0804"/>
    <w:rsid w:val="00BD0912"/>
    <w:rsid w:val="00BD0C52"/>
    <w:rsid w:val="00BD0D90"/>
    <w:rsid w:val="00BD0EA7"/>
    <w:rsid w:val="00BD0FCB"/>
    <w:rsid w:val="00BD13A4"/>
    <w:rsid w:val="00BD1529"/>
    <w:rsid w:val="00BD1723"/>
    <w:rsid w:val="00BD1754"/>
    <w:rsid w:val="00BD192B"/>
    <w:rsid w:val="00BD1A08"/>
    <w:rsid w:val="00BD1A6A"/>
    <w:rsid w:val="00BD1D00"/>
    <w:rsid w:val="00BD1D51"/>
    <w:rsid w:val="00BD1E42"/>
    <w:rsid w:val="00BD1E7B"/>
    <w:rsid w:val="00BD2000"/>
    <w:rsid w:val="00BD206C"/>
    <w:rsid w:val="00BD222A"/>
    <w:rsid w:val="00BD232E"/>
    <w:rsid w:val="00BD25A3"/>
    <w:rsid w:val="00BD2DB6"/>
    <w:rsid w:val="00BD3065"/>
    <w:rsid w:val="00BD3539"/>
    <w:rsid w:val="00BD3609"/>
    <w:rsid w:val="00BD36CD"/>
    <w:rsid w:val="00BD3752"/>
    <w:rsid w:val="00BD3823"/>
    <w:rsid w:val="00BD382B"/>
    <w:rsid w:val="00BD3C19"/>
    <w:rsid w:val="00BD3C75"/>
    <w:rsid w:val="00BD4050"/>
    <w:rsid w:val="00BD4056"/>
    <w:rsid w:val="00BD41A7"/>
    <w:rsid w:val="00BD439E"/>
    <w:rsid w:val="00BD456D"/>
    <w:rsid w:val="00BD4574"/>
    <w:rsid w:val="00BD465F"/>
    <w:rsid w:val="00BD49E9"/>
    <w:rsid w:val="00BD4CE1"/>
    <w:rsid w:val="00BD4D9C"/>
    <w:rsid w:val="00BD4F60"/>
    <w:rsid w:val="00BD4FC7"/>
    <w:rsid w:val="00BD4FE6"/>
    <w:rsid w:val="00BD57C0"/>
    <w:rsid w:val="00BD58D8"/>
    <w:rsid w:val="00BD5C02"/>
    <w:rsid w:val="00BD606F"/>
    <w:rsid w:val="00BD60E5"/>
    <w:rsid w:val="00BD6214"/>
    <w:rsid w:val="00BD62DC"/>
    <w:rsid w:val="00BD6497"/>
    <w:rsid w:val="00BD6553"/>
    <w:rsid w:val="00BD663C"/>
    <w:rsid w:val="00BD6AC6"/>
    <w:rsid w:val="00BD6CC6"/>
    <w:rsid w:val="00BD6CD3"/>
    <w:rsid w:val="00BD6F1D"/>
    <w:rsid w:val="00BD6FFC"/>
    <w:rsid w:val="00BD7137"/>
    <w:rsid w:val="00BD7198"/>
    <w:rsid w:val="00BD72BB"/>
    <w:rsid w:val="00BD73CE"/>
    <w:rsid w:val="00BD7401"/>
    <w:rsid w:val="00BD75EE"/>
    <w:rsid w:val="00BD7649"/>
    <w:rsid w:val="00BD7727"/>
    <w:rsid w:val="00BD777E"/>
    <w:rsid w:val="00BD7A2A"/>
    <w:rsid w:val="00BD7BF3"/>
    <w:rsid w:val="00BD7C2B"/>
    <w:rsid w:val="00BD7D7F"/>
    <w:rsid w:val="00BD7ED2"/>
    <w:rsid w:val="00BE033A"/>
    <w:rsid w:val="00BE0476"/>
    <w:rsid w:val="00BE053C"/>
    <w:rsid w:val="00BE0617"/>
    <w:rsid w:val="00BE06C3"/>
    <w:rsid w:val="00BE0797"/>
    <w:rsid w:val="00BE0D57"/>
    <w:rsid w:val="00BE0EF1"/>
    <w:rsid w:val="00BE0F5F"/>
    <w:rsid w:val="00BE0FAD"/>
    <w:rsid w:val="00BE116A"/>
    <w:rsid w:val="00BE11EB"/>
    <w:rsid w:val="00BE12AD"/>
    <w:rsid w:val="00BE1669"/>
    <w:rsid w:val="00BE17F1"/>
    <w:rsid w:val="00BE1ADC"/>
    <w:rsid w:val="00BE1B1C"/>
    <w:rsid w:val="00BE1CA7"/>
    <w:rsid w:val="00BE1CC4"/>
    <w:rsid w:val="00BE1CEC"/>
    <w:rsid w:val="00BE21C5"/>
    <w:rsid w:val="00BE2642"/>
    <w:rsid w:val="00BE27A8"/>
    <w:rsid w:val="00BE28D7"/>
    <w:rsid w:val="00BE2977"/>
    <w:rsid w:val="00BE299D"/>
    <w:rsid w:val="00BE2DC5"/>
    <w:rsid w:val="00BE2DF4"/>
    <w:rsid w:val="00BE2E43"/>
    <w:rsid w:val="00BE2F54"/>
    <w:rsid w:val="00BE3041"/>
    <w:rsid w:val="00BE3384"/>
    <w:rsid w:val="00BE37D7"/>
    <w:rsid w:val="00BE3987"/>
    <w:rsid w:val="00BE3EA5"/>
    <w:rsid w:val="00BE3F87"/>
    <w:rsid w:val="00BE401E"/>
    <w:rsid w:val="00BE4128"/>
    <w:rsid w:val="00BE4355"/>
    <w:rsid w:val="00BE4B02"/>
    <w:rsid w:val="00BE4DD4"/>
    <w:rsid w:val="00BE4E27"/>
    <w:rsid w:val="00BE4E40"/>
    <w:rsid w:val="00BE52B0"/>
    <w:rsid w:val="00BE5363"/>
    <w:rsid w:val="00BE56C1"/>
    <w:rsid w:val="00BE5887"/>
    <w:rsid w:val="00BE593F"/>
    <w:rsid w:val="00BE5BD3"/>
    <w:rsid w:val="00BE5D9A"/>
    <w:rsid w:val="00BE5E7A"/>
    <w:rsid w:val="00BE5E93"/>
    <w:rsid w:val="00BE6195"/>
    <w:rsid w:val="00BE61C7"/>
    <w:rsid w:val="00BE67C7"/>
    <w:rsid w:val="00BE6DA0"/>
    <w:rsid w:val="00BE7293"/>
    <w:rsid w:val="00BE7938"/>
    <w:rsid w:val="00BE79ED"/>
    <w:rsid w:val="00BE7BAF"/>
    <w:rsid w:val="00BE7D1C"/>
    <w:rsid w:val="00BE7DBE"/>
    <w:rsid w:val="00BF01E9"/>
    <w:rsid w:val="00BF0505"/>
    <w:rsid w:val="00BF0581"/>
    <w:rsid w:val="00BF0634"/>
    <w:rsid w:val="00BF0651"/>
    <w:rsid w:val="00BF079D"/>
    <w:rsid w:val="00BF0B0D"/>
    <w:rsid w:val="00BF0C2A"/>
    <w:rsid w:val="00BF0C37"/>
    <w:rsid w:val="00BF0DEA"/>
    <w:rsid w:val="00BF10CB"/>
    <w:rsid w:val="00BF136B"/>
    <w:rsid w:val="00BF1605"/>
    <w:rsid w:val="00BF1792"/>
    <w:rsid w:val="00BF1AF3"/>
    <w:rsid w:val="00BF1BAE"/>
    <w:rsid w:val="00BF1CD4"/>
    <w:rsid w:val="00BF1E80"/>
    <w:rsid w:val="00BF266A"/>
    <w:rsid w:val="00BF275E"/>
    <w:rsid w:val="00BF2877"/>
    <w:rsid w:val="00BF29FA"/>
    <w:rsid w:val="00BF2BE1"/>
    <w:rsid w:val="00BF2C55"/>
    <w:rsid w:val="00BF2F4C"/>
    <w:rsid w:val="00BF3124"/>
    <w:rsid w:val="00BF3225"/>
    <w:rsid w:val="00BF3438"/>
    <w:rsid w:val="00BF3963"/>
    <w:rsid w:val="00BF3D73"/>
    <w:rsid w:val="00BF3D7B"/>
    <w:rsid w:val="00BF3E77"/>
    <w:rsid w:val="00BF3F0C"/>
    <w:rsid w:val="00BF4242"/>
    <w:rsid w:val="00BF424D"/>
    <w:rsid w:val="00BF42E8"/>
    <w:rsid w:val="00BF434A"/>
    <w:rsid w:val="00BF490F"/>
    <w:rsid w:val="00BF4AA0"/>
    <w:rsid w:val="00BF4C7C"/>
    <w:rsid w:val="00BF4D90"/>
    <w:rsid w:val="00BF50E8"/>
    <w:rsid w:val="00BF52E7"/>
    <w:rsid w:val="00BF53F6"/>
    <w:rsid w:val="00BF5909"/>
    <w:rsid w:val="00BF5AD5"/>
    <w:rsid w:val="00BF5B71"/>
    <w:rsid w:val="00BF5BD0"/>
    <w:rsid w:val="00BF5E9E"/>
    <w:rsid w:val="00BF5F9D"/>
    <w:rsid w:val="00BF60B3"/>
    <w:rsid w:val="00BF6170"/>
    <w:rsid w:val="00BF6187"/>
    <w:rsid w:val="00BF6218"/>
    <w:rsid w:val="00BF63B4"/>
    <w:rsid w:val="00BF64F1"/>
    <w:rsid w:val="00BF66C6"/>
    <w:rsid w:val="00BF69E9"/>
    <w:rsid w:val="00BF6A32"/>
    <w:rsid w:val="00BF6C27"/>
    <w:rsid w:val="00BF6D5F"/>
    <w:rsid w:val="00BF6FAD"/>
    <w:rsid w:val="00BF7052"/>
    <w:rsid w:val="00BF72C6"/>
    <w:rsid w:val="00BF767D"/>
    <w:rsid w:val="00BF777F"/>
    <w:rsid w:val="00BF77B0"/>
    <w:rsid w:val="00BF780E"/>
    <w:rsid w:val="00C00851"/>
    <w:rsid w:val="00C00879"/>
    <w:rsid w:val="00C00892"/>
    <w:rsid w:val="00C00897"/>
    <w:rsid w:val="00C00A3E"/>
    <w:rsid w:val="00C00D4B"/>
    <w:rsid w:val="00C00D7B"/>
    <w:rsid w:val="00C00FA9"/>
    <w:rsid w:val="00C012D7"/>
    <w:rsid w:val="00C01366"/>
    <w:rsid w:val="00C01AD0"/>
    <w:rsid w:val="00C01E0E"/>
    <w:rsid w:val="00C01E3D"/>
    <w:rsid w:val="00C01E6F"/>
    <w:rsid w:val="00C01EFF"/>
    <w:rsid w:val="00C020C8"/>
    <w:rsid w:val="00C02116"/>
    <w:rsid w:val="00C02198"/>
    <w:rsid w:val="00C0245D"/>
    <w:rsid w:val="00C02589"/>
    <w:rsid w:val="00C02599"/>
    <w:rsid w:val="00C028CB"/>
    <w:rsid w:val="00C02B25"/>
    <w:rsid w:val="00C02CD4"/>
    <w:rsid w:val="00C02F90"/>
    <w:rsid w:val="00C0320B"/>
    <w:rsid w:val="00C032A2"/>
    <w:rsid w:val="00C03519"/>
    <w:rsid w:val="00C035A9"/>
    <w:rsid w:val="00C0360B"/>
    <w:rsid w:val="00C03715"/>
    <w:rsid w:val="00C03762"/>
    <w:rsid w:val="00C03832"/>
    <w:rsid w:val="00C03C7C"/>
    <w:rsid w:val="00C043F7"/>
    <w:rsid w:val="00C0464A"/>
    <w:rsid w:val="00C04650"/>
    <w:rsid w:val="00C04765"/>
    <w:rsid w:val="00C047C9"/>
    <w:rsid w:val="00C048E5"/>
    <w:rsid w:val="00C05095"/>
    <w:rsid w:val="00C053ED"/>
    <w:rsid w:val="00C05431"/>
    <w:rsid w:val="00C054B0"/>
    <w:rsid w:val="00C05627"/>
    <w:rsid w:val="00C0596B"/>
    <w:rsid w:val="00C0599C"/>
    <w:rsid w:val="00C05BF1"/>
    <w:rsid w:val="00C05D74"/>
    <w:rsid w:val="00C05ECE"/>
    <w:rsid w:val="00C05F33"/>
    <w:rsid w:val="00C060E4"/>
    <w:rsid w:val="00C06127"/>
    <w:rsid w:val="00C061DE"/>
    <w:rsid w:val="00C0624E"/>
    <w:rsid w:val="00C06334"/>
    <w:rsid w:val="00C06342"/>
    <w:rsid w:val="00C06627"/>
    <w:rsid w:val="00C067B3"/>
    <w:rsid w:val="00C0695D"/>
    <w:rsid w:val="00C06992"/>
    <w:rsid w:val="00C06A05"/>
    <w:rsid w:val="00C06A78"/>
    <w:rsid w:val="00C06B6A"/>
    <w:rsid w:val="00C07107"/>
    <w:rsid w:val="00C07216"/>
    <w:rsid w:val="00C0729B"/>
    <w:rsid w:val="00C0745E"/>
    <w:rsid w:val="00C075A3"/>
    <w:rsid w:val="00C0766C"/>
    <w:rsid w:val="00C07A5C"/>
    <w:rsid w:val="00C07DFF"/>
    <w:rsid w:val="00C07EBC"/>
    <w:rsid w:val="00C07F18"/>
    <w:rsid w:val="00C07F4F"/>
    <w:rsid w:val="00C07FC3"/>
    <w:rsid w:val="00C07FE0"/>
    <w:rsid w:val="00C10002"/>
    <w:rsid w:val="00C102BD"/>
    <w:rsid w:val="00C10343"/>
    <w:rsid w:val="00C10514"/>
    <w:rsid w:val="00C10975"/>
    <w:rsid w:val="00C10CC6"/>
    <w:rsid w:val="00C10E68"/>
    <w:rsid w:val="00C11231"/>
    <w:rsid w:val="00C11392"/>
    <w:rsid w:val="00C114CB"/>
    <w:rsid w:val="00C1165F"/>
    <w:rsid w:val="00C1196A"/>
    <w:rsid w:val="00C1197C"/>
    <w:rsid w:val="00C119B2"/>
    <w:rsid w:val="00C11BEC"/>
    <w:rsid w:val="00C11DD3"/>
    <w:rsid w:val="00C11F23"/>
    <w:rsid w:val="00C11FD1"/>
    <w:rsid w:val="00C11FDF"/>
    <w:rsid w:val="00C1213B"/>
    <w:rsid w:val="00C12284"/>
    <w:rsid w:val="00C1229A"/>
    <w:rsid w:val="00C123CC"/>
    <w:rsid w:val="00C123E3"/>
    <w:rsid w:val="00C128C1"/>
    <w:rsid w:val="00C1296A"/>
    <w:rsid w:val="00C12BB5"/>
    <w:rsid w:val="00C12BC0"/>
    <w:rsid w:val="00C12CDF"/>
    <w:rsid w:val="00C12EDE"/>
    <w:rsid w:val="00C1307A"/>
    <w:rsid w:val="00C133A3"/>
    <w:rsid w:val="00C134C4"/>
    <w:rsid w:val="00C13549"/>
    <w:rsid w:val="00C135CE"/>
    <w:rsid w:val="00C135ED"/>
    <w:rsid w:val="00C13612"/>
    <w:rsid w:val="00C1375C"/>
    <w:rsid w:val="00C138A9"/>
    <w:rsid w:val="00C1398A"/>
    <w:rsid w:val="00C13B4E"/>
    <w:rsid w:val="00C13B67"/>
    <w:rsid w:val="00C13CF3"/>
    <w:rsid w:val="00C1402F"/>
    <w:rsid w:val="00C140B8"/>
    <w:rsid w:val="00C14122"/>
    <w:rsid w:val="00C1455E"/>
    <w:rsid w:val="00C14689"/>
    <w:rsid w:val="00C14841"/>
    <w:rsid w:val="00C14CCA"/>
    <w:rsid w:val="00C151EC"/>
    <w:rsid w:val="00C1522E"/>
    <w:rsid w:val="00C15322"/>
    <w:rsid w:val="00C15758"/>
    <w:rsid w:val="00C159C7"/>
    <w:rsid w:val="00C15AEA"/>
    <w:rsid w:val="00C15B4C"/>
    <w:rsid w:val="00C15C2C"/>
    <w:rsid w:val="00C15D0F"/>
    <w:rsid w:val="00C15FDB"/>
    <w:rsid w:val="00C1609E"/>
    <w:rsid w:val="00C162CF"/>
    <w:rsid w:val="00C1654A"/>
    <w:rsid w:val="00C16597"/>
    <w:rsid w:val="00C16610"/>
    <w:rsid w:val="00C169A6"/>
    <w:rsid w:val="00C16A71"/>
    <w:rsid w:val="00C16D27"/>
    <w:rsid w:val="00C17402"/>
    <w:rsid w:val="00C17589"/>
    <w:rsid w:val="00C17792"/>
    <w:rsid w:val="00C178E2"/>
    <w:rsid w:val="00C17934"/>
    <w:rsid w:val="00C17B24"/>
    <w:rsid w:val="00C17E87"/>
    <w:rsid w:val="00C2028F"/>
    <w:rsid w:val="00C202A1"/>
    <w:rsid w:val="00C2031A"/>
    <w:rsid w:val="00C20929"/>
    <w:rsid w:val="00C2092E"/>
    <w:rsid w:val="00C20AFB"/>
    <w:rsid w:val="00C20B47"/>
    <w:rsid w:val="00C20D31"/>
    <w:rsid w:val="00C20D38"/>
    <w:rsid w:val="00C20E21"/>
    <w:rsid w:val="00C21342"/>
    <w:rsid w:val="00C21422"/>
    <w:rsid w:val="00C2160C"/>
    <w:rsid w:val="00C217A0"/>
    <w:rsid w:val="00C2186E"/>
    <w:rsid w:val="00C21887"/>
    <w:rsid w:val="00C21A50"/>
    <w:rsid w:val="00C21ADE"/>
    <w:rsid w:val="00C21C37"/>
    <w:rsid w:val="00C21F19"/>
    <w:rsid w:val="00C220FB"/>
    <w:rsid w:val="00C222BF"/>
    <w:rsid w:val="00C22378"/>
    <w:rsid w:val="00C223CE"/>
    <w:rsid w:val="00C22477"/>
    <w:rsid w:val="00C224F0"/>
    <w:rsid w:val="00C2295B"/>
    <w:rsid w:val="00C22A7F"/>
    <w:rsid w:val="00C22ABF"/>
    <w:rsid w:val="00C22B1E"/>
    <w:rsid w:val="00C230BB"/>
    <w:rsid w:val="00C23231"/>
    <w:rsid w:val="00C2347D"/>
    <w:rsid w:val="00C23795"/>
    <w:rsid w:val="00C237DF"/>
    <w:rsid w:val="00C23C33"/>
    <w:rsid w:val="00C23CA5"/>
    <w:rsid w:val="00C240AA"/>
    <w:rsid w:val="00C24190"/>
    <w:rsid w:val="00C24492"/>
    <w:rsid w:val="00C24767"/>
    <w:rsid w:val="00C2482F"/>
    <w:rsid w:val="00C24B3C"/>
    <w:rsid w:val="00C25394"/>
    <w:rsid w:val="00C254D0"/>
    <w:rsid w:val="00C2558C"/>
    <w:rsid w:val="00C25714"/>
    <w:rsid w:val="00C25886"/>
    <w:rsid w:val="00C25920"/>
    <w:rsid w:val="00C25957"/>
    <w:rsid w:val="00C259B6"/>
    <w:rsid w:val="00C25A65"/>
    <w:rsid w:val="00C25CE0"/>
    <w:rsid w:val="00C260DD"/>
    <w:rsid w:val="00C26150"/>
    <w:rsid w:val="00C263A6"/>
    <w:rsid w:val="00C266AF"/>
    <w:rsid w:val="00C26AC2"/>
    <w:rsid w:val="00C26AF2"/>
    <w:rsid w:val="00C26D39"/>
    <w:rsid w:val="00C26D87"/>
    <w:rsid w:val="00C26FD6"/>
    <w:rsid w:val="00C271E2"/>
    <w:rsid w:val="00C277E4"/>
    <w:rsid w:val="00C30143"/>
    <w:rsid w:val="00C301ED"/>
    <w:rsid w:val="00C30264"/>
    <w:rsid w:val="00C3052F"/>
    <w:rsid w:val="00C30539"/>
    <w:rsid w:val="00C30637"/>
    <w:rsid w:val="00C3070B"/>
    <w:rsid w:val="00C309A8"/>
    <w:rsid w:val="00C30A80"/>
    <w:rsid w:val="00C30A9F"/>
    <w:rsid w:val="00C31094"/>
    <w:rsid w:val="00C31121"/>
    <w:rsid w:val="00C3112B"/>
    <w:rsid w:val="00C3174C"/>
    <w:rsid w:val="00C318A5"/>
    <w:rsid w:val="00C31A40"/>
    <w:rsid w:val="00C31D22"/>
    <w:rsid w:val="00C32013"/>
    <w:rsid w:val="00C321D3"/>
    <w:rsid w:val="00C326AF"/>
    <w:rsid w:val="00C32B8B"/>
    <w:rsid w:val="00C32D4D"/>
    <w:rsid w:val="00C32FA2"/>
    <w:rsid w:val="00C33221"/>
    <w:rsid w:val="00C33377"/>
    <w:rsid w:val="00C33D0B"/>
    <w:rsid w:val="00C33D38"/>
    <w:rsid w:val="00C33E72"/>
    <w:rsid w:val="00C33EDA"/>
    <w:rsid w:val="00C33F9A"/>
    <w:rsid w:val="00C341F5"/>
    <w:rsid w:val="00C34227"/>
    <w:rsid w:val="00C343A0"/>
    <w:rsid w:val="00C343AF"/>
    <w:rsid w:val="00C344B8"/>
    <w:rsid w:val="00C34631"/>
    <w:rsid w:val="00C3480C"/>
    <w:rsid w:val="00C3498C"/>
    <w:rsid w:val="00C34BB4"/>
    <w:rsid w:val="00C34E51"/>
    <w:rsid w:val="00C34FDC"/>
    <w:rsid w:val="00C35032"/>
    <w:rsid w:val="00C35381"/>
    <w:rsid w:val="00C3541D"/>
    <w:rsid w:val="00C35539"/>
    <w:rsid w:val="00C356CB"/>
    <w:rsid w:val="00C35844"/>
    <w:rsid w:val="00C359C4"/>
    <w:rsid w:val="00C359E4"/>
    <w:rsid w:val="00C359F8"/>
    <w:rsid w:val="00C35D88"/>
    <w:rsid w:val="00C35FAE"/>
    <w:rsid w:val="00C36149"/>
    <w:rsid w:val="00C362C6"/>
    <w:rsid w:val="00C363F0"/>
    <w:rsid w:val="00C36489"/>
    <w:rsid w:val="00C364DE"/>
    <w:rsid w:val="00C365E4"/>
    <w:rsid w:val="00C365F5"/>
    <w:rsid w:val="00C366CE"/>
    <w:rsid w:val="00C36895"/>
    <w:rsid w:val="00C36FAB"/>
    <w:rsid w:val="00C37310"/>
    <w:rsid w:val="00C37784"/>
    <w:rsid w:val="00C37B47"/>
    <w:rsid w:val="00C37F09"/>
    <w:rsid w:val="00C40033"/>
    <w:rsid w:val="00C401B6"/>
    <w:rsid w:val="00C4035C"/>
    <w:rsid w:val="00C40940"/>
    <w:rsid w:val="00C41110"/>
    <w:rsid w:val="00C4136B"/>
    <w:rsid w:val="00C414F8"/>
    <w:rsid w:val="00C41583"/>
    <w:rsid w:val="00C419E7"/>
    <w:rsid w:val="00C41BC1"/>
    <w:rsid w:val="00C41CD6"/>
    <w:rsid w:val="00C41EA3"/>
    <w:rsid w:val="00C41F12"/>
    <w:rsid w:val="00C41FDD"/>
    <w:rsid w:val="00C424E4"/>
    <w:rsid w:val="00C4264F"/>
    <w:rsid w:val="00C42C22"/>
    <w:rsid w:val="00C42F66"/>
    <w:rsid w:val="00C43042"/>
    <w:rsid w:val="00C4319F"/>
    <w:rsid w:val="00C433E4"/>
    <w:rsid w:val="00C434AF"/>
    <w:rsid w:val="00C434B0"/>
    <w:rsid w:val="00C43813"/>
    <w:rsid w:val="00C43A85"/>
    <w:rsid w:val="00C43BE6"/>
    <w:rsid w:val="00C43D77"/>
    <w:rsid w:val="00C43E9F"/>
    <w:rsid w:val="00C44032"/>
    <w:rsid w:val="00C443D4"/>
    <w:rsid w:val="00C44539"/>
    <w:rsid w:val="00C44560"/>
    <w:rsid w:val="00C44750"/>
    <w:rsid w:val="00C449B2"/>
    <w:rsid w:val="00C44B49"/>
    <w:rsid w:val="00C44D90"/>
    <w:rsid w:val="00C44ECE"/>
    <w:rsid w:val="00C44F59"/>
    <w:rsid w:val="00C45036"/>
    <w:rsid w:val="00C45056"/>
    <w:rsid w:val="00C45467"/>
    <w:rsid w:val="00C45471"/>
    <w:rsid w:val="00C45576"/>
    <w:rsid w:val="00C459D9"/>
    <w:rsid w:val="00C45A16"/>
    <w:rsid w:val="00C45DE0"/>
    <w:rsid w:val="00C45E62"/>
    <w:rsid w:val="00C461E6"/>
    <w:rsid w:val="00C463A3"/>
    <w:rsid w:val="00C463EC"/>
    <w:rsid w:val="00C4643A"/>
    <w:rsid w:val="00C46517"/>
    <w:rsid w:val="00C4652B"/>
    <w:rsid w:val="00C46554"/>
    <w:rsid w:val="00C465A2"/>
    <w:rsid w:val="00C46758"/>
    <w:rsid w:val="00C46940"/>
    <w:rsid w:val="00C46969"/>
    <w:rsid w:val="00C469DB"/>
    <w:rsid w:val="00C46D70"/>
    <w:rsid w:val="00C46F60"/>
    <w:rsid w:val="00C470C5"/>
    <w:rsid w:val="00C47343"/>
    <w:rsid w:val="00C473FF"/>
    <w:rsid w:val="00C47589"/>
    <w:rsid w:val="00C47A03"/>
    <w:rsid w:val="00C47A73"/>
    <w:rsid w:val="00C47DFF"/>
    <w:rsid w:val="00C47ED9"/>
    <w:rsid w:val="00C47F86"/>
    <w:rsid w:val="00C500F1"/>
    <w:rsid w:val="00C50142"/>
    <w:rsid w:val="00C50D6C"/>
    <w:rsid w:val="00C50E7D"/>
    <w:rsid w:val="00C512BE"/>
    <w:rsid w:val="00C513E4"/>
    <w:rsid w:val="00C5154C"/>
    <w:rsid w:val="00C515CF"/>
    <w:rsid w:val="00C517E8"/>
    <w:rsid w:val="00C519D4"/>
    <w:rsid w:val="00C51BA7"/>
    <w:rsid w:val="00C51C72"/>
    <w:rsid w:val="00C521BE"/>
    <w:rsid w:val="00C52299"/>
    <w:rsid w:val="00C523D7"/>
    <w:rsid w:val="00C5243C"/>
    <w:rsid w:val="00C528B8"/>
    <w:rsid w:val="00C5293A"/>
    <w:rsid w:val="00C5298B"/>
    <w:rsid w:val="00C529CE"/>
    <w:rsid w:val="00C52AD4"/>
    <w:rsid w:val="00C52AFB"/>
    <w:rsid w:val="00C52E71"/>
    <w:rsid w:val="00C53131"/>
    <w:rsid w:val="00C538E9"/>
    <w:rsid w:val="00C53B5F"/>
    <w:rsid w:val="00C5403E"/>
    <w:rsid w:val="00C54115"/>
    <w:rsid w:val="00C54211"/>
    <w:rsid w:val="00C542A7"/>
    <w:rsid w:val="00C5441B"/>
    <w:rsid w:val="00C54647"/>
    <w:rsid w:val="00C54970"/>
    <w:rsid w:val="00C54A36"/>
    <w:rsid w:val="00C54B6F"/>
    <w:rsid w:val="00C55774"/>
    <w:rsid w:val="00C55B3A"/>
    <w:rsid w:val="00C55BBA"/>
    <w:rsid w:val="00C55BCC"/>
    <w:rsid w:val="00C56058"/>
    <w:rsid w:val="00C561C9"/>
    <w:rsid w:val="00C56201"/>
    <w:rsid w:val="00C56216"/>
    <w:rsid w:val="00C562DD"/>
    <w:rsid w:val="00C565DB"/>
    <w:rsid w:val="00C56973"/>
    <w:rsid w:val="00C56CF0"/>
    <w:rsid w:val="00C56D50"/>
    <w:rsid w:val="00C57060"/>
    <w:rsid w:val="00C57110"/>
    <w:rsid w:val="00C57126"/>
    <w:rsid w:val="00C5715E"/>
    <w:rsid w:val="00C5743F"/>
    <w:rsid w:val="00C5747E"/>
    <w:rsid w:val="00C575B5"/>
    <w:rsid w:val="00C57919"/>
    <w:rsid w:val="00C57BC6"/>
    <w:rsid w:val="00C57CA0"/>
    <w:rsid w:val="00C57FCF"/>
    <w:rsid w:val="00C604C7"/>
    <w:rsid w:val="00C606BF"/>
    <w:rsid w:val="00C607CF"/>
    <w:rsid w:val="00C61326"/>
    <w:rsid w:val="00C613E5"/>
    <w:rsid w:val="00C61D40"/>
    <w:rsid w:val="00C61D63"/>
    <w:rsid w:val="00C61F31"/>
    <w:rsid w:val="00C62022"/>
    <w:rsid w:val="00C622CE"/>
    <w:rsid w:val="00C62312"/>
    <w:rsid w:val="00C62335"/>
    <w:rsid w:val="00C62360"/>
    <w:rsid w:val="00C6237D"/>
    <w:rsid w:val="00C624AB"/>
    <w:rsid w:val="00C62656"/>
    <w:rsid w:val="00C62834"/>
    <w:rsid w:val="00C62B33"/>
    <w:rsid w:val="00C62CE5"/>
    <w:rsid w:val="00C62E02"/>
    <w:rsid w:val="00C62F0E"/>
    <w:rsid w:val="00C63116"/>
    <w:rsid w:val="00C6326D"/>
    <w:rsid w:val="00C636F5"/>
    <w:rsid w:val="00C63899"/>
    <w:rsid w:val="00C638DF"/>
    <w:rsid w:val="00C63B50"/>
    <w:rsid w:val="00C63D10"/>
    <w:rsid w:val="00C63D85"/>
    <w:rsid w:val="00C63DC5"/>
    <w:rsid w:val="00C63F52"/>
    <w:rsid w:val="00C64159"/>
    <w:rsid w:val="00C64236"/>
    <w:rsid w:val="00C64400"/>
    <w:rsid w:val="00C64441"/>
    <w:rsid w:val="00C6445D"/>
    <w:rsid w:val="00C6464C"/>
    <w:rsid w:val="00C64719"/>
    <w:rsid w:val="00C64924"/>
    <w:rsid w:val="00C64E49"/>
    <w:rsid w:val="00C64E8F"/>
    <w:rsid w:val="00C65062"/>
    <w:rsid w:val="00C65255"/>
    <w:rsid w:val="00C6530F"/>
    <w:rsid w:val="00C65658"/>
    <w:rsid w:val="00C65A86"/>
    <w:rsid w:val="00C65BAD"/>
    <w:rsid w:val="00C65C3D"/>
    <w:rsid w:val="00C65C85"/>
    <w:rsid w:val="00C65D03"/>
    <w:rsid w:val="00C65F7A"/>
    <w:rsid w:val="00C66991"/>
    <w:rsid w:val="00C669B8"/>
    <w:rsid w:val="00C66AB1"/>
    <w:rsid w:val="00C66E56"/>
    <w:rsid w:val="00C672DD"/>
    <w:rsid w:val="00C6758D"/>
    <w:rsid w:val="00C675B8"/>
    <w:rsid w:val="00C675CC"/>
    <w:rsid w:val="00C67B0F"/>
    <w:rsid w:val="00C67F48"/>
    <w:rsid w:val="00C70343"/>
    <w:rsid w:val="00C7044D"/>
    <w:rsid w:val="00C70638"/>
    <w:rsid w:val="00C7067B"/>
    <w:rsid w:val="00C70745"/>
    <w:rsid w:val="00C70882"/>
    <w:rsid w:val="00C70994"/>
    <w:rsid w:val="00C70BB6"/>
    <w:rsid w:val="00C70BDB"/>
    <w:rsid w:val="00C70CA2"/>
    <w:rsid w:val="00C70DBA"/>
    <w:rsid w:val="00C70EA2"/>
    <w:rsid w:val="00C70F3B"/>
    <w:rsid w:val="00C7106A"/>
    <w:rsid w:val="00C710C0"/>
    <w:rsid w:val="00C7117A"/>
    <w:rsid w:val="00C713EF"/>
    <w:rsid w:val="00C714FB"/>
    <w:rsid w:val="00C715D8"/>
    <w:rsid w:val="00C71832"/>
    <w:rsid w:val="00C71AA7"/>
    <w:rsid w:val="00C724AD"/>
    <w:rsid w:val="00C725F2"/>
    <w:rsid w:val="00C72993"/>
    <w:rsid w:val="00C729DE"/>
    <w:rsid w:val="00C72A8B"/>
    <w:rsid w:val="00C72DD1"/>
    <w:rsid w:val="00C72E25"/>
    <w:rsid w:val="00C73005"/>
    <w:rsid w:val="00C73033"/>
    <w:rsid w:val="00C7344D"/>
    <w:rsid w:val="00C736F0"/>
    <w:rsid w:val="00C7391C"/>
    <w:rsid w:val="00C73BB7"/>
    <w:rsid w:val="00C73D01"/>
    <w:rsid w:val="00C73D4E"/>
    <w:rsid w:val="00C73F01"/>
    <w:rsid w:val="00C74039"/>
    <w:rsid w:val="00C740AD"/>
    <w:rsid w:val="00C74303"/>
    <w:rsid w:val="00C74470"/>
    <w:rsid w:val="00C744DD"/>
    <w:rsid w:val="00C74634"/>
    <w:rsid w:val="00C7463C"/>
    <w:rsid w:val="00C748D9"/>
    <w:rsid w:val="00C74ABE"/>
    <w:rsid w:val="00C74E20"/>
    <w:rsid w:val="00C750E7"/>
    <w:rsid w:val="00C75186"/>
    <w:rsid w:val="00C753A6"/>
    <w:rsid w:val="00C7551E"/>
    <w:rsid w:val="00C755BA"/>
    <w:rsid w:val="00C75651"/>
    <w:rsid w:val="00C75828"/>
    <w:rsid w:val="00C7586D"/>
    <w:rsid w:val="00C759C4"/>
    <w:rsid w:val="00C75D5A"/>
    <w:rsid w:val="00C75EDD"/>
    <w:rsid w:val="00C76461"/>
    <w:rsid w:val="00C764C8"/>
    <w:rsid w:val="00C766D7"/>
    <w:rsid w:val="00C76760"/>
    <w:rsid w:val="00C76883"/>
    <w:rsid w:val="00C76897"/>
    <w:rsid w:val="00C768F5"/>
    <w:rsid w:val="00C76912"/>
    <w:rsid w:val="00C76C3B"/>
    <w:rsid w:val="00C76D9D"/>
    <w:rsid w:val="00C76DCF"/>
    <w:rsid w:val="00C76DDA"/>
    <w:rsid w:val="00C770F3"/>
    <w:rsid w:val="00C772DF"/>
    <w:rsid w:val="00C77435"/>
    <w:rsid w:val="00C77481"/>
    <w:rsid w:val="00C77639"/>
    <w:rsid w:val="00C77952"/>
    <w:rsid w:val="00C779A8"/>
    <w:rsid w:val="00C77A7C"/>
    <w:rsid w:val="00C77B4A"/>
    <w:rsid w:val="00C77E76"/>
    <w:rsid w:val="00C77FCD"/>
    <w:rsid w:val="00C801C5"/>
    <w:rsid w:val="00C80261"/>
    <w:rsid w:val="00C8049C"/>
    <w:rsid w:val="00C805EA"/>
    <w:rsid w:val="00C80DFE"/>
    <w:rsid w:val="00C81500"/>
    <w:rsid w:val="00C81640"/>
    <w:rsid w:val="00C8167A"/>
    <w:rsid w:val="00C8173E"/>
    <w:rsid w:val="00C817C7"/>
    <w:rsid w:val="00C81819"/>
    <w:rsid w:val="00C81CD4"/>
    <w:rsid w:val="00C81D18"/>
    <w:rsid w:val="00C81D55"/>
    <w:rsid w:val="00C81DEB"/>
    <w:rsid w:val="00C8204C"/>
    <w:rsid w:val="00C821E2"/>
    <w:rsid w:val="00C821FD"/>
    <w:rsid w:val="00C82286"/>
    <w:rsid w:val="00C82661"/>
    <w:rsid w:val="00C82681"/>
    <w:rsid w:val="00C82713"/>
    <w:rsid w:val="00C827D6"/>
    <w:rsid w:val="00C82C7F"/>
    <w:rsid w:val="00C831F9"/>
    <w:rsid w:val="00C836C5"/>
    <w:rsid w:val="00C839DE"/>
    <w:rsid w:val="00C83A07"/>
    <w:rsid w:val="00C83A5A"/>
    <w:rsid w:val="00C83C78"/>
    <w:rsid w:val="00C83DD9"/>
    <w:rsid w:val="00C83EC5"/>
    <w:rsid w:val="00C83F92"/>
    <w:rsid w:val="00C84466"/>
    <w:rsid w:val="00C84695"/>
    <w:rsid w:val="00C84A3F"/>
    <w:rsid w:val="00C84AAF"/>
    <w:rsid w:val="00C84BBF"/>
    <w:rsid w:val="00C84C45"/>
    <w:rsid w:val="00C84D25"/>
    <w:rsid w:val="00C84D38"/>
    <w:rsid w:val="00C84F67"/>
    <w:rsid w:val="00C84F97"/>
    <w:rsid w:val="00C85014"/>
    <w:rsid w:val="00C85071"/>
    <w:rsid w:val="00C85095"/>
    <w:rsid w:val="00C854BC"/>
    <w:rsid w:val="00C85906"/>
    <w:rsid w:val="00C85995"/>
    <w:rsid w:val="00C85A9B"/>
    <w:rsid w:val="00C85F68"/>
    <w:rsid w:val="00C86196"/>
    <w:rsid w:val="00C862CB"/>
    <w:rsid w:val="00C8656D"/>
    <w:rsid w:val="00C86595"/>
    <w:rsid w:val="00C8661B"/>
    <w:rsid w:val="00C86943"/>
    <w:rsid w:val="00C86C55"/>
    <w:rsid w:val="00C86F20"/>
    <w:rsid w:val="00C8701B"/>
    <w:rsid w:val="00C870EC"/>
    <w:rsid w:val="00C870F1"/>
    <w:rsid w:val="00C8742D"/>
    <w:rsid w:val="00C87432"/>
    <w:rsid w:val="00C879EB"/>
    <w:rsid w:val="00C87A4B"/>
    <w:rsid w:val="00C87AA3"/>
    <w:rsid w:val="00C87AC3"/>
    <w:rsid w:val="00C87B2A"/>
    <w:rsid w:val="00C87BCF"/>
    <w:rsid w:val="00C87C24"/>
    <w:rsid w:val="00C87CD6"/>
    <w:rsid w:val="00C87E0E"/>
    <w:rsid w:val="00C906C1"/>
    <w:rsid w:val="00C9088B"/>
    <w:rsid w:val="00C90925"/>
    <w:rsid w:val="00C90A50"/>
    <w:rsid w:val="00C90D45"/>
    <w:rsid w:val="00C90D68"/>
    <w:rsid w:val="00C90F89"/>
    <w:rsid w:val="00C9122A"/>
    <w:rsid w:val="00C9138F"/>
    <w:rsid w:val="00C91476"/>
    <w:rsid w:val="00C91755"/>
    <w:rsid w:val="00C917AB"/>
    <w:rsid w:val="00C91ACA"/>
    <w:rsid w:val="00C91B4A"/>
    <w:rsid w:val="00C91D55"/>
    <w:rsid w:val="00C91F3E"/>
    <w:rsid w:val="00C921FA"/>
    <w:rsid w:val="00C926DF"/>
    <w:rsid w:val="00C92916"/>
    <w:rsid w:val="00C92AD8"/>
    <w:rsid w:val="00C92C6D"/>
    <w:rsid w:val="00C92C7C"/>
    <w:rsid w:val="00C92D4A"/>
    <w:rsid w:val="00C92E5F"/>
    <w:rsid w:val="00C92F26"/>
    <w:rsid w:val="00C937F2"/>
    <w:rsid w:val="00C93946"/>
    <w:rsid w:val="00C9397C"/>
    <w:rsid w:val="00C93A58"/>
    <w:rsid w:val="00C93AFA"/>
    <w:rsid w:val="00C93BBC"/>
    <w:rsid w:val="00C93C08"/>
    <w:rsid w:val="00C93C3F"/>
    <w:rsid w:val="00C93D48"/>
    <w:rsid w:val="00C93E60"/>
    <w:rsid w:val="00C93F16"/>
    <w:rsid w:val="00C942F3"/>
    <w:rsid w:val="00C943DD"/>
    <w:rsid w:val="00C9446C"/>
    <w:rsid w:val="00C94497"/>
    <w:rsid w:val="00C94770"/>
    <w:rsid w:val="00C949FF"/>
    <w:rsid w:val="00C94A97"/>
    <w:rsid w:val="00C94AAB"/>
    <w:rsid w:val="00C94FB0"/>
    <w:rsid w:val="00C9513D"/>
    <w:rsid w:val="00C95163"/>
    <w:rsid w:val="00C954BE"/>
    <w:rsid w:val="00C95831"/>
    <w:rsid w:val="00C95870"/>
    <w:rsid w:val="00C95995"/>
    <w:rsid w:val="00C95C4A"/>
    <w:rsid w:val="00C95EEA"/>
    <w:rsid w:val="00C9614C"/>
    <w:rsid w:val="00C961E6"/>
    <w:rsid w:val="00C96326"/>
    <w:rsid w:val="00C964F7"/>
    <w:rsid w:val="00C96AE6"/>
    <w:rsid w:val="00C96B5C"/>
    <w:rsid w:val="00C96E5E"/>
    <w:rsid w:val="00C9702D"/>
    <w:rsid w:val="00C9726D"/>
    <w:rsid w:val="00C97399"/>
    <w:rsid w:val="00C974F3"/>
    <w:rsid w:val="00C97964"/>
    <w:rsid w:val="00C97F1E"/>
    <w:rsid w:val="00CA045A"/>
    <w:rsid w:val="00CA04C1"/>
    <w:rsid w:val="00CA0525"/>
    <w:rsid w:val="00CA0601"/>
    <w:rsid w:val="00CA06E5"/>
    <w:rsid w:val="00CA08A0"/>
    <w:rsid w:val="00CA0B2D"/>
    <w:rsid w:val="00CA0DAE"/>
    <w:rsid w:val="00CA139C"/>
    <w:rsid w:val="00CA1502"/>
    <w:rsid w:val="00CA1869"/>
    <w:rsid w:val="00CA1AAD"/>
    <w:rsid w:val="00CA1D27"/>
    <w:rsid w:val="00CA1D3C"/>
    <w:rsid w:val="00CA1EEB"/>
    <w:rsid w:val="00CA202C"/>
    <w:rsid w:val="00CA207D"/>
    <w:rsid w:val="00CA20C7"/>
    <w:rsid w:val="00CA21D0"/>
    <w:rsid w:val="00CA25A0"/>
    <w:rsid w:val="00CA25F2"/>
    <w:rsid w:val="00CA2877"/>
    <w:rsid w:val="00CA2BF3"/>
    <w:rsid w:val="00CA2C00"/>
    <w:rsid w:val="00CA2DB4"/>
    <w:rsid w:val="00CA2E5B"/>
    <w:rsid w:val="00CA2F52"/>
    <w:rsid w:val="00CA36CA"/>
    <w:rsid w:val="00CA37FF"/>
    <w:rsid w:val="00CA38AC"/>
    <w:rsid w:val="00CA3A0F"/>
    <w:rsid w:val="00CA3B02"/>
    <w:rsid w:val="00CA3B11"/>
    <w:rsid w:val="00CA3B1D"/>
    <w:rsid w:val="00CA3D3F"/>
    <w:rsid w:val="00CA3F52"/>
    <w:rsid w:val="00CA3F58"/>
    <w:rsid w:val="00CA4127"/>
    <w:rsid w:val="00CA419E"/>
    <w:rsid w:val="00CA428C"/>
    <w:rsid w:val="00CA4353"/>
    <w:rsid w:val="00CA45D8"/>
    <w:rsid w:val="00CA47F5"/>
    <w:rsid w:val="00CA4A97"/>
    <w:rsid w:val="00CA4DDB"/>
    <w:rsid w:val="00CA4F8C"/>
    <w:rsid w:val="00CA5210"/>
    <w:rsid w:val="00CA5531"/>
    <w:rsid w:val="00CA588F"/>
    <w:rsid w:val="00CA591B"/>
    <w:rsid w:val="00CA5A0E"/>
    <w:rsid w:val="00CA5D3D"/>
    <w:rsid w:val="00CA6272"/>
    <w:rsid w:val="00CA65CA"/>
    <w:rsid w:val="00CA685A"/>
    <w:rsid w:val="00CA6D84"/>
    <w:rsid w:val="00CA6F1B"/>
    <w:rsid w:val="00CA6F5E"/>
    <w:rsid w:val="00CA76B1"/>
    <w:rsid w:val="00CA7898"/>
    <w:rsid w:val="00CA7C94"/>
    <w:rsid w:val="00CA7CF3"/>
    <w:rsid w:val="00CA7D9D"/>
    <w:rsid w:val="00CA7DE4"/>
    <w:rsid w:val="00CB0377"/>
    <w:rsid w:val="00CB0979"/>
    <w:rsid w:val="00CB0B19"/>
    <w:rsid w:val="00CB0F2D"/>
    <w:rsid w:val="00CB146C"/>
    <w:rsid w:val="00CB18B5"/>
    <w:rsid w:val="00CB1A25"/>
    <w:rsid w:val="00CB1CC3"/>
    <w:rsid w:val="00CB1D62"/>
    <w:rsid w:val="00CB1F57"/>
    <w:rsid w:val="00CB1FCD"/>
    <w:rsid w:val="00CB1FFF"/>
    <w:rsid w:val="00CB2015"/>
    <w:rsid w:val="00CB2364"/>
    <w:rsid w:val="00CB23B1"/>
    <w:rsid w:val="00CB23E0"/>
    <w:rsid w:val="00CB2B06"/>
    <w:rsid w:val="00CB3236"/>
    <w:rsid w:val="00CB33BA"/>
    <w:rsid w:val="00CB34A1"/>
    <w:rsid w:val="00CB39B5"/>
    <w:rsid w:val="00CB39FA"/>
    <w:rsid w:val="00CB3B75"/>
    <w:rsid w:val="00CB3D77"/>
    <w:rsid w:val="00CB3E49"/>
    <w:rsid w:val="00CB40F9"/>
    <w:rsid w:val="00CB412C"/>
    <w:rsid w:val="00CB41A7"/>
    <w:rsid w:val="00CB4353"/>
    <w:rsid w:val="00CB440C"/>
    <w:rsid w:val="00CB4564"/>
    <w:rsid w:val="00CB4698"/>
    <w:rsid w:val="00CB4750"/>
    <w:rsid w:val="00CB4C9B"/>
    <w:rsid w:val="00CB4D59"/>
    <w:rsid w:val="00CB4D6F"/>
    <w:rsid w:val="00CB4E56"/>
    <w:rsid w:val="00CB5013"/>
    <w:rsid w:val="00CB5243"/>
    <w:rsid w:val="00CB5343"/>
    <w:rsid w:val="00CB582D"/>
    <w:rsid w:val="00CB5D32"/>
    <w:rsid w:val="00CB5E1D"/>
    <w:rsid w:val="00CB6615"/>
    <w:rsid w:val="00CB6C33"/>
    <w:rsid w:val="00CB6C39"/>
    <w:rsid w:val="00CB6CB3"/>
    <w:rsid w:val="00CB760F"/>
    <w:rsid w:val="00CB7721"/>
    <w:rsid w:val="00CB7986"/>
    <w:rsid w:val="00CB7A95"/>
    <w:rsid w:val="00CB7C8C"/>
    <w:rsid w:val="00CB7F66"/>
    <w:rsid w:val="00CC0311"/>
    <w:rsid w:val="00CC0DB7"/>
    <w:rsid w:val="00CC0DF6"/>
    <w:rsid w:val="00CC1466"/>
    <w:rsid w:val="00CC14D3"/>
    <w:rsid w:val="00CC155A"/>
    <w:rsid w:val="00CC15CA"/>
    <w:rsid w:val="00CC18BE"/>
    <w:rsid w:val="00CC1912"/>
    <w:rsid w:val="00CC1DD3"/>
    <w:rsid w:val="00CC1EB4"/>
    <w:rsid w:val="00CC2054"/>
    <w:rsid w:val="00CC2090"/>
    <w:rsid w:val="00CC209C"/>
    <w:rsid w:val="00CC2CA5"/>
    <w:rsid w:val="00CC2F39"/>
    <w:rsid w:val="00CC2F72"/>
    <w:rsid w:val="00CC337E"/>
    <w:rsid w:val="00CC348A"/>
    <w:rsid w:val="00CC3793"/>
    <w:rsid w:val="00CC393B"/>
    <w:rsid w:val="00CC3A53"/>
    <w:rsid w:val="00CC3AD7"/>
    <w:rsid w:val="00CC3CB5"/>
    <w:rsid w:val="00CC3E2B"/>
    <w:rsid w:val="00CC3EC0"/>
    <w:rsid w:val="00CC3F7B"/>
    <w:rsid w:val="00CC3F92"/>
    <w:rsid w:val="00CC4159"/>
    <w:rsid w:val="00CC44D2"/>
    <w:rsid w:val="00CC469E"/>
    <w:rsid w:val="00CC4954"/>
    <w:rsid w:val="00CC4B98"/>
    <w:rsid w:val="00CC514E"/>
    <w:rsid w:val="00CC52BE"/>
    <w:rsid w:val="00CC5383"/>
    <w:rsid w:val="00CC5579"/>
    <w:rsid w:val="00CC5601"/>
    <w:rsid w:val="00CC5C4A"/>
    <w:rsid w:val="00CC5CA6"/>
    <w:rsid w:val="00CC6174"/>
    <w:rsid w:val="00CC632B"/>
    <w:rsid w:val="00CC63A6"/>
    <w:rsid w:val="00CC670C"/>
    <w:rsid w:val="00CC6741"/>
    <w:rsid w:val="00CC6892"/>
    <w:rsid w:val="00CC6984"/>
    <w:rsid w:val="00CC6EAC"/>
    <w:rsid w:val="00CC7249"/>
    <w:rsid w:val="00CC7628"/>
    <w:rsid w:val="00CC778E"/>
    <w:rsid w:val="00CC78CA"/>
    <w:rsid w:val="00CC7AF9"/>
    <w:rsid w:val="00CC7B07"/>
    <w:rsid w:val="00CC7B87"/>
    <w:rsid w:val="00CC7CF9"/>
    <w:rsid w:val="00CC7D45"/>
    <w:rsid w:val="00CC7F19"/>
    <w:rsid w:val="00CD0074"/>
    <w:rsid w:val="00CD058F"/>
    <w:rsid w:val="00CD076B"/>
    <w:rsid w:val="00CD07E3"/>
    <w:rsid w:val="00CD0845"/>
    <w:rsid w:val="00CD0928"/>
    <w:rsid w:val="00CD0AAA"/>
    <w:rsid w:val="00CD0B1C"/>
    <w:rsid w:val="00CD0BF0"/>
    <w:rsid w:val="00CD0E30"/>
    <w:rsid w:val="00CD1009"/>
    <w:rsid w:val="00CD13B0"/>
    <w:rsid w:val="00CD1700"/>
    <w:rsid w:val="00CD1896"/>
    <w:rsid w:val="00CD1989"/>
    <w:rsid w:val="00CD19E6"/>
    <w:rsid w:val="00CD1C74"/>
    <w:rsid w:val="00CD2189"/>
    <w:rsid w:val="00CD223F"/>
    <w:rsid w:val="00CD2305"/>
    <w:rsid w:val="00CD2714"/>
    <w:rsid w:val="00CD2803"/>
    <w:rsid w:val="00CD2AC5"/>
    <w:rsid w:val="00CD2C01"/>
    <w:rsid w:val="00CD2DAE"/>
    <w:rsid w:val="00CD32BD"/>
    <w:rsid w:val="00CD32C9"/>
    <w:rsid w:val="00CD381D"/>
    <w:rsid w:val="00CD3D03"/>
    <w:rsid w:val="00CD3EFE"/>
    <w:rsid w:val="00CD3F3F"/>
    <w:rsid w:val="00CD40BF"/>
    <w:rsid w:val="00CD410B"/>
    <w:rsid w:val="00CD481A"/>
    <w:rsid w:val="00CD48F3"/>
    <w:rsid w:val="00CD4C0E"/>
    <w:rsid w:val="00CD4CC4"/>
    <w:rsid w:val="00CD4CCE"/>
    <w:rsid w:val="00CD4DE8"/>
    <w:rsid w:val="00CD50A0"/>
    <w:rsid w:val="00CD52FA"/>
    <w:rsid w:val="00CD5505"/>
    <w:rsid w:val="00CD557E"/>
    <w:rsid w:val="00CD5591"/>
    <w:rsid w:val="00CD57A4"/>
    <w:rsid w:val="00CD5A17"/>
    <w:rsid w:val="00CD5DE7"/>
    <w:rsid w:val="00CD5E8E"/>
    <w:rsid w:val="00CD60F1"/>
    <w:rsid w:val="00CD6453"/>
    <w:rsid w:val="00CD652A"/>
    <w:rsid w:val="00CD66C1"/>
    <w:rsid w:val="00CD69E4"/>
    <w:rsid w:val="00CD6BD4"/>
    <w:rsid w:val="00CD71EE"/>
    <w:rsid w:val="00CD745C"/>
    <w:rsid w:val="00CD7A43"/>
    <w:rsid w:val="00CD7D8C"/>
    <w:rsid w:val="00CD7F38"/>
    <w:rsid w:val="00CE0175"/>
    <w:rsid w:val="00CE0221"/>
    <w:rsid w:val="00CE0288"/>
    <w:rsid w:val="00CE0384"/>
    <w:rsid w:val="00CE0597"/>
    <w:rsid w:val="00CE05AB"/>
    <w:rsid w:val="00CE0719"/>
    <w:rsid w:val="00CE0AD3"/>
    <w:rsid w:val="00CE0C8C"/>
    <w:rsid w:val="00CE1235"/>
    <w:rsid w:val="00CE1587"/>
    <w:rsid w:val="00CE1631"/>
    <w:rsid w:val="00CE1CE5"/>
    <w:rsid w:val="00CE1D2B"/>
    <w:rsid w:val="00CE1F35"/>
    <w:rsid w:val="00CE1F59"/>
    <w:rsid w:val="00CE1FC6"/>
    <w:rsid w:val="00CE21C3"/>
    <w:rsid w:val="00CE22E4"/>
    <w:rsid w:val="00CE22E7"/>
    <w:rsid w:val="00CE261B"/>
    <w:rsid w:val="00CE2684"/>
    <w:rsid w:val="00CE2713"/>
    <w:rsid w:val="00CE291D"/>
    <w:rsid w:val="00CE2923"/>
    <w:rsid w:val="00CE2C74"/>
    <w:rsid w:val="00CE2F90"/>
    <w:rsid w:val="00CE3127"/>
    <w:rsid w:val="00CE3566"/>
    <w:rsid w:val="00CE35B9"/>
    <w:rsid w:val="00CE3750"/>
    <w:rsid w:val="00CE3E37"/>
    <w:rsid w:val="00CE3F0C"/>
    <w:rsid w:val="00CE3F5F"/>
    <w:rsid w:val="00CE42D4"/>
    <w:rsid w:val="00CE466A"/>
    <w:rsid w:val="00CE4788"/>
    <w:rsid w:val="00CE4C02"/>
    <w:rsid w:val="00CE4C39"/>
    <w:rsid w:val="00CE4CA3"/>
    <w:rsid w:val="00CE4CAC"/>
    <w:rsid w:val="00CE4DAC"/>
    <w:rsid w:val="00CE4DD4"/>
    <w:rsid w:val="00CE5004"/>
    <w:rsid w:val="00CE5486"/>
    <w:rsid w:val="00CE55B8"/>
    <w:rsid w:val="00CE57BF"/>
    <w:rsid w:val="00CE5A5A"/>
    <w:rsid w:val="00CE5DCF"/>
    <w:rsid w:val="00CE6101"/>
    <w:rsid w:val="00CE618F"/>
    <w:rsid w:val="00CE62B6"/>
    <w:rsid w:val="00CE662B"/>
    <w:rsid w:val="00CE6A90"/>
    <w:rsid w:val="00CE6AAC"/>
    <w:rsid w:val="00CE6E0C"/>
    <w:rsid w:val="00CE71E5"/>
    <w:rsid w:val="00CE738A"/>
    <w:rsid w:val="00CE7432"/>
    <w:rsid w:val="00CE7452"/>
    <w:rsid w:val="00CE7549"/>
    <w:rsid w:val="00CE762A"/>
    <w:rsid w:val="00CE7683"/>
    <w:rsid w:val="00CE7B26"/>
    <w:rsid w:val="00CE7FDC"/>
    <w:rsid w:val="00CF00CC"/>
    <w:rsid w:val="00CF0142"/>
    <w:rsid w:val="00CF02E0"/>
    <w:rsid w:val="00CF05F0"/>
    <w:rsid w:val="00CF0688"/>
    <w:rsid w:val="00CF07E5"/>
    <w:rsid w:val="00CF09F6"/>
    <w:rsid w:val="00CF11C4"/>
    <w:rsid w:val="00CF1596"/>
    <w:rsid w:val="00CF161B"/>
    <w:rsid w:val="00CF1B2A"/>
    <w:rsid w:val="00CF1C30"/>
    <w:rsid w:val="00CF1E41"/>
    <w:rsid w:val="00CF21B1"/>
    <w:rsid w:val="00CF26A2"/>
    <w:rsid w:val="00CF280B"/>
    <w:rsid w:val="00CF28C6"/>
    <w:rsid w:val="00CF2CC5"/>
    <w:rsid w:val="00CF2DA6"/>
    <w:rsid w:val="00CF2F4F"/>
    <w:rsid w:val="00CF30A2"/>
    <w:rsid w:val="00CF320A"/>
    <w:rsid w:val="00CF32BA"/>
    <w:rsid w:val="00CF3790"/>
    <w:rsid w:val="00CF3AE3"/>
    <w:rsid w:val="00CF3C37"/>
    <w:rsid w:val="00CF3D25"/>
    <w:rsid w:val="00CF3E12"/>
    <w:rsid w:val="00CF3E4F"/>
    <w:rsid w:val="00CF41B6"/>
    <w:rsid w:val="00CF41C5"/>
    <w:rsid w:val="00CF42EF"/>
    <w:rsid w:val="00CF447F"/>
    <w:rsid w:val="00CF494D"/>
    <w:rsid w:val="00CF4C2C"/>
    <w:rsid w:val="00CF4D5C"/>
    <w:rsid w:val="00CF4FE2"/>
    <w:rsid w:val="00CF507E"/>
    <w:rsid w:val="00CF55CA"/>
    <w:rsid w:val="00CF58FD"/>
    <w:rsid w:val="00CF59D6"/>
    <w:rsid w:val="00CF5B40"/>
    <w:rsid w:val="00CF5B80"/>
    <w:rsid w:val="00CF5BBD"/>
    <w:rsid w:val="00CF5C3A"/>
    <w:rsid w:val="00CF603A"/>
    <w:rsid w:val="00CF654F"/>
    <w:rsid w:val="00CF6601"/>
    <w:rsid w:val="00CF66C4"/>
    <w:rsid w:val="00CF670C"/>
    <w:rsid w:val="00CF6974"/>
    <w:rsid w:val="00CF6B21"/>
    <w:rsid w:val="00CF6BCF"/>
    <w:rsid w:val="00CF6CF8"/>
    <w:rsid w:val="00CF6DCE"/>
    <w:rsid w:val="00CF6F69"/>
    <w:rsid w:val="00CF6FE3"/>
    <w:rsid w:val="00CF7213"/>
    <w:rsid w:val="00CF7408"/>
    <w:rsid w:val="00CF742F"/>
    <w:rsid w:val="00CF7607"/>
    <w:rsid w:val="00CF77C7"/>
    <w:rsid w:val="00CF7A69"/>
    <w:rsid w:val="00CF7F8C"/>
    <w:rsid w:val="00D0005B"/>
    <w:rsid w:val="00D00180"/>
    <w:rsid w:val="00D0022E"/>
    <w:rsid w:val="00D004A3"/>
    <w:rsid w:val="00D0143C"/>
    <w:rsid w:val="00D0151F"/>
    <w:rsid w:val="00D0164B"/>
    <w:rsid w:val="00D01AB0"/>
    <w:rsid w:val="00D0206C"/>
    <w:rsid w:val="00D02157"/>
    <w:rsid w:val="00D02211"/>
    <w:rsid w:val="00D025BA"/>
    <w:rsid w:val="00D025FE"/>
    <w:rsid w:val="00D0261D"/>
    <w:rsid w:val="00D02C87"/>
    <w:rsid w:val="00D02CF2"/>
    <w:rsid w:val="00D03185"/>
    <w:rsid w:val="00D031EF"/>
    <w:rsid w:val="00D033B0"/>
    <w:rsid w:val="00D034C2"/>
    <w:rsid w:val="00D03688"/>
    <w:rsid w:val="00D0377C"/>
    <w:rsid w:val="00D03810"/>
    <w:rsid w:val="00D03B6A"/>
    <w:rsid w:val="00D03DE6"/>
    <w:rsid w:val="00D03E6E"/>
    <w:rsid w:val="00D03F71"/>
    <w:rsid w:val="00D040AD"/>
    <w:rsid w:val="00D04777"/>
    <w:rsid w:val="00D04818"/>
    <w:rsid w:val="00D04AB1"/>
    <w:rsid w:val="00D04C0C"/>
    <w:rsid w:val="00D04E43"/>
    <w:rsid w:val="00D0519D"/>
    <w:rsid w:val="00D05701"/>
    <w:rsid w:val="00D057A8"/>
    <w:rsid w:val="00D057D3"/>
    <w:rsid w:val="00D05816"/>
    <w:rsid w:val="00D0599A"/>
    <w:rsid w:val="00D05C34"/>
    <w:rsid w:val="00D05D62"/>
    <w:rsid w:val="00D05E2A"/>
    <w:rsid w:val="00D05F1C"/>
    <w:rsid w:val="00D05F7D"/>
    <w:rsid w:val="00D060CB"/>
    <w:rsid w:val="00D06190"/>
    <w:rsid w:val="00D06B53"/>
    <w:rsid w:val="00D06B8C"/>
    <w:rsid w:val="00D06CA7"/>
    <w:rsid w:val="00D06DCD"/>
    <w:rsid w:val="00D06E14"/>
    <w:rsid w:val="00D06E77"/>
    <w:rsid w:val="00D06EC0"/>
    <w:rsid w:val="00D06F13"/>
    <w:rsid w:val="00D06F65"/>
    <w:rsid w:val="00D07107"/>
    <w:rsid w:val="00D072B9"/>
    <w:rsid w:val="00D075C7"/>
    <w:rsid w:val="00D0771A"/>
    <w:rsid w:val="00D07B05"/>
    <w:rsid w:val="00D07D10"/>
    <w:rsid w:val="00D07D39"/>
    <w:rsid w:val="00D07EBC"/>
    <w:rsid w:val="00D10146"/>
    <w:rsid w:val="00D1029D"/>
    <w:rsid w:val="00D104CF"/>
    <w:rsid w:val="00D10825"/>
    <w:rsid w:val="00D108C6"/>
    <w:rsid w:val="00D115BE"/>
    <w:rsid w:val="00D11A01"/>
    <w:rsid w:val="00D11B83"/>
    <w:rsid w:val="00D11DEC"/>
    <w:rsid w:val="00D11F91"/>
    <w:rsid w:val="00D123EB"/>
    <w:rsid w:val="00D1250C"/>
    <w:rsid w:val="00D125BE"/>
    <w:rsid w:val="00D127F2"/>
    <w:rsid w:val="00D129CB"/>
    <w:rsid w:val="00D129CF"/>
    <w:rsid w:val="00D12A0A"/>
    <w:rsid w:val="00D12B85"/>
    <w:rsid w:val="00D12EAD"/>
    <w:rsid w:val="00D12FA7"/>
    <w:rsid w:val="00D13092"/>
    <w:rsid w:val="00D131D4"/>
    <w:rsid w:val="00D1320E"/>
    <w:rsid w:val="00D132FE"/>
    <w:rsid w:val="00D134A2"/>
    <w:rsid w:val="00D139D4"/>
    <w:rsid w:val="00D13B45"/>
    <w:rsid w:val="00D13B4F"/>
    <w:rsid w:val="00D13F59"/>
    <w:rsid w:val="00D14028"/>
    <w:rsid w:val="00D140BE"/>
    <w:rsid w:val="00D144C2"/>
    <w:rsid w:val="00D1468D"/>
    <w:rsid w:val="00D148EB"/>
    <w:rsid w:val="00D14A06"/>
    <w:rsid w:val="00D14DCF"/>
    <w:rsid w:val="00D14EDC"/>
    <w:rsid w:val="00D151BC"/>
    <w:rsid w:val="00D156C6"/>
    <w:rsid w:val="00D15D81"/>
    <w:rsid w:val="00D15ECC"/>
    <w:rsid w:val="00D15EEA"/>
    <w:rsid w:val="00D15F0E"/>
    <w:rsid w:val="00D15FA5"/>
    <w:rsid w:val="00D16164"/>
    <w:rsid w:val="00D161BD"/>
    <w:rsid w:val="00D16686"/>
    <w:rsid w:val="00D16844"/>
    <w:rsid w:val="00D168EA"/>
    <w:rsid w:val="00D1691A"/>
    <w:rsid w:val="00D16923"/>
    <w:rsid w:val="00D16D6A"/>
    <w:rsid w:val="00D16E42"/>
    <w:rsid w:val="00D172E4"/>
    <w:rsid w:val="00D174DE"/>
    <w:rsid w:val="00D17562"/>
    <w:rsid w:val="00D1757E"/>
    <w:rsid w:val="00D177F9"/>
    <w:rsid w:val="00D179FA"/>
    <w:rsid w:val="00D17B1D"/>
    <w:rsid w:val="00D17C19"/>
    <w:rsid w:val="00D17E22"/>
    <w:rsid w:val="00D17E2E"/>
    <w:rsid w:val="00D17FE9"/>
    <w:rsid w:val="00D2007F"/>
    <w:rsid w:val="00D201F6"/>
    <w:rsid w:val="00D20237"/>
    <w:rsid w:val="00D2023E"/>
    <w:rsid w:val="00D20287"/>
    <w:rsid w:val="00D20345"/>
    <w:rsid w:val="00D20602"/>
    <w:rsid w:val="00D20AC2"/>
    <w:rsid w:val="00D20D9E"/>
    <w:rsid w:val="00D2104C"/>
    <w:rsid w:val="00D21223"/>
    <w:rsid w:val="00D212D8"/>
    <w:rsid w:val="00D21604"/>
    <w:rsid w:val="00D21C2B"/>
    <w:rsid w:val="00D21CEF"/>
    <w:rsid w:val="00D2200C"/>
    <w:rsid w:val="00D221B2"/>
    <w:rsid w:val="00D225E9"/>
    <w:rsid w:val="00D2299E"/>
    <w:rsid w:val="00D22A2D"/>
    <w:rsid w:val="00D22BBA"/>
    <w:rsid w:val="00D22BBE"/>
    <w:rsid w:val="00D22F66"/>
    <w:rsid w:val="00D22F7C"/>
    <w:rsid w:val="00D231CD"/>
    <w:rsid w:val="00D232D0"/>
    <w:rsid w:val="00D2344D"/>
    <w:rsid w:val="00D23711"/>
    <w:rsid w:val="00D2383C"/>
    <w:rsid w:val="00D2384F"/>
    <w:rsid w:val="00D23E09"/>
    <w:rsid w:val="00D23EAA"/>
    <w:rsid w:val="00D2401F"/>
    <w:rsid w:val="00D24270"/>
    <w:rsid w:val="00D2451A"/>
    <w:rsid w:val="00D248FB"/>
    <w:rsid w:val="00D249E7"/>
    <w:rsid w:val="00D24A60"/>
    <w:rsid w:val="00D24D14"/>
    <w:rsid w:val="00D24E66"/>
    <w:rsid w:val="00D24E7E"/>
    <w:rsid w:val="00D24EBD"/>
    <w:rsid w:val="00D253AB"/>
    <w:rsid w:val="00D25461"/>
    <w:rsid w:val="00D25734"/>
    <w:rsid w:val="00D2580E"/>
    <w:rsid w:val="00D25973"/>
    <w:rsid w:val="00D25AEA"/>
    <w:rsid w:val="00D25BC4"/>
    <w:rsid w:val="00D25E72"/>
    <w:rsid w:val="00D260E3"/>
    <w:rsid w:val="00D2651F"/>
    <w:rsid w:val="00D2655E"/>
    <w:rsid w:val="00D26920"/>
    <w:rsid w:val="00D26A6E"/>
    <w:rsid w:val="00D26B41"/>
    <w:rsid w:val="00D26B72"/>
    <w:rsid w:val="00D26DC7"/>
    <w:rsid w:val="00D26E35"/>
    <w:rsid w:val="00D27069"/>
    <w:rsid w:val="00D27234"/>
    <w:rsid w:val="00D278E2"/>
    <w:rsid w:val="00D278F6"/>
    <w:rsid w:val="00D2792E"/>
    <w:rsid w:val="00D2793C"/>
    <w:rsid w:val="00D27B08"/>
    <w:rsid w:val="00D301C9"/>
    <w:rsid w:val="00D303EB"/>
    <w:rsid w:val="00D30595"/>
    <w:rsid w:val="00D305DD"/>
    <w:rsid w:val="00D305F6"/>
    <w:rsid w:val="00D307B5"/>
    <w:rsid w:val="00D308E7"/>
    <w:rsid w:val="00D30B9B"/>
    <w:rsid w:val="00D30CCB"/>
    <w:rsid w:val="00D30DE4"/>
    <w:rsid w:val="00D30E0D"/>
    <w:rsid w:val="00D30FD3"/>
    <w:rsid w:val="00D310AD"/>
    <w:rsid w:val="00D3130C"/>
    <w:rsid w:val="00D31809"/>
    <w:rsid w:val="00D3188F"/>
    <w:rsid w:val="00D31A04"/>
    <w:rsid w:val="00D31AD1"/>
    <w:rsid w:val="00D31F90"/>
    <w:rsid w:val="00D32010"/>
    <w:rsid w:val="00D32134"/>
    <w:rsid w:val="00D32218"/>
    <w:rsid w:val="00D32522"/>
    <w:rsid w:val="00D327A0"/>
    <w:rsid w:val="00D32976"/>
    <w:rsid w:val="00D32BB8"/>
    <w:rsid w:val="00D33269"/>
    <w:rsid w:val="00D33313"/>
    <w:rsid w:val="00D33470"/>
    <w:rsid w:val="00D33642"/>
    <w:rsid w:val="00D336B2"/>
    <w:rsid w:val="00D3374C"/>
    <w:rsid w:val="00D33ADF"/>
    <w:rsid w:val="00D33AE2"/>
    <w:rsid w:val="00D33E15"/>
    <w:rsid w:val="00D340EA"/>
    <w:rsid w:val="00D343B5"/>
    <w:rsid w:val="00D343EE"/>
    <w:rsid w:val="00D344A6"/>
    <w:rsid w:val="00D34727"/>
    <w:rsid w:val="00D348AA"/>
    <w:rsid w:val="00D34B0F"/>
    <w:rsid w:val="00D34C75"/>
    <w:rsid w:val="00D350BF"/>
    <w:rsid w:val="00D3516D"/>
    <w:rsid w:val="00D354EE"/>
    <w:rsid w:val="00D35662"/>
    <w:rsid w:val="00D3570D"/>
    <w:rsid w:val="00D35893"/>
    <w:rsid w:val="00D358F5"/>
    <w:rsid w:val="00D35984"/>
    <w:rsid w:val="00D359A6"/>
    <w:rsid w:val="00D35B2E"/>
    <w:rsid w:val="00D35F3E"/>
    <w:rsid w:val="00D35FD2"/>
    <w:rsid w:val="00D361F0"/>
    <w:rsid w:val="00D361FB"/>
    <w:rsid w:val="00D36345"/>
    <w:rsid w:val="00D364CA"/>
    <w:rsid w:val="00D36685"/>
    <w:rsid w:val="00D366C7"/>
    <w:rsid w:val="00D366D4"/>
    <w:rsid w:val="00D3691C"/>
    <w:rsid w:val="00D369C0"/>
    <w:rsid w:val="00D369EA"/>
    <w:rsid w:val="00D36A56"/>
    <w:rsid w:val="00D36A8F"/>
    <w:rsid w:val="00D36CF2"/>
    <w:rsid w:val="00D37036"/>
    <w:rsid w:val="00D370E2"/>
    <w:rsid w:val="00D3731E"/>
    <w:rsid w:val="00D37B53"/>
    <w:rsid w:val="00D37D1D"/>
    <w:rsid w:val="00D37DBF"/>
    <w:rsid w:val="00D37F31"/>
    <w:rsid w:val="00D40256"/>
    <w:rsid w:val="00D404EF"/>
    <w:rsid w:val="00D4064E"/>
    <w:rsid w:val="00D40685"/>
    <w:rsid w:val="00D4076E"/>
    <w:rsid w:val="00D40A43"/>
    <w:rsid w:val="00D40F4C"/>
    <w:rsid w:val="00D412B7"/>
    <w:rsid w:val="00D4148C"/>
    <w:rsid w:val="00D4162F"/>
    <w:rsid w:val="00D41735"/>
    <w:rsid w:val="00D41930"/>
    <w:rsid w:val="00D41BC2"/>
    <w:rsid w:val="00D41D6D"/>
    <w:rsid w:val="00D41FE3"/>
    <w:rsid w:val="00D42318"/>
    <w:rsid w:val="00D425ED"/>
    <w:rsid w:val="00D425F7"/>
    <w:rsid w:val="00D42800"/>
    <w:rsid w:val="00D4281C"/>
    <w:rsid w:val="00D42901"/>
    <w:rsid w:val="00D429E5"/>
    <w:rsid w:val="00D42A1A"/>
    <w:rsid w:val="00D42A94"/>
    <w:rsid w:val="00D42C80"/>
    <w:rsid w:val="00D42CEC"/>
    <w:rsid w:val="00D42D5E"/>
    <w:rsid w:val="00D42D6A"/>
    <w:rsid w:val="00D42EE5"/>
    <w:rsid w:val="00D42F52"/>
    <w:rsid w:val="00D43317"/>
    <w:rsid w:val="00D43378"/>
    <w:rsid w:val="00D434D7"/>
    <w:rsid w:val="00D43549"/>
    <w:rsid w:val="00D43880"/>
    <w:rsid w:val="00D43A8C"/>
    <w:rsid w:val="00D43B72"/>
    <w:rsid w:val="00D440D5"/>
    <w:rsid w:val="00D44893"/>
    <w:rsid w:val="00D449A9"/>
    <w:rsid w:val="00D44B07"/>
    <w:rsid w:val="00D44DE2"/>
    <w:rsid w:val="00D4510F"/>
    <w:rsid w:val="00D4519D"/>
    <w:rsid w:val="00D45201"/>
    <w:rsid w:val="00D45537"/>
    <w:rsid w:val="00D45887"/>
    <w:rsid w:val="00D45A03"/>
    <w:rsid w:val="00D45A31"/>
    <w:rsid w:val="00D45F2E"/>
    <w:rsid w:val="00D4605A"/>
    <w:rsid w:val="00D46270"/>
    <w:rsid w:val="00D462EA"/>
    <w:rsid w:val="00D46871"/>
    <w:rsid w:val="00D46972"/>
    <w:rsid w:val="00D46AFB"/>
    <w:rsid w:val="00D46B6A"/>
    <w:rsid w:val="00D46DED"/>
    <w:rsid w:val="00D46FF6"/>
    <w:rsid w:val="00D472AF"/>
    <w:rsid w:val="00D47517"/>
    <w:rsid w:val="00D4766B"/>
    <w:rsid w:val="00D478C0"/>
    <w:rsid w:val="00D47DF3"/>
    <w:rsid w:val="00D5005A"/>
    <w:rsid w:val="00D500B0"/>
    <w:rsid w:val="00D504A0"/>
    <w:rsid w:val="00D5057F"/>
    <w:rsid w:val="00D50814"/>
    <w:rsid w:val="00D508A2"/>
    <w:rsid w:val="00D50D12"/>
    <w:rsid w:val="00D5138D"/>
    <w:rsid w:val="00D51588"/>
    <w:rsid w:val="00D519BE"/>
    <w:rsid w:val="00D51A26"/>
    <w:rsid w:val="00D51BB6"/>
    <w:rsid w:val="00D51C95"/>
    <w:rsid w:val="00D51F1D"/>
    <w:rsid w:val="00D52690"/>
    <w:rsid w:val="00D52B34"/>
    <w:rsid w:val="00D52D25"/>
    <w:rsid w:val="00D52DBB"/>
    <w:rsid w:val="00D52ED7"/>
    <w:rsid w:val="00D535A5"/>
    <w:rsid w:val="00D536A6"/>
    <w:rsid w:val="00D5386B"/>
    <w:rsid w:val="00D53B70"/>
    <w:rsid w:val="00D53B81"/>
    <w:rsid w:val="00D53C36"/>
    <w:rsid w:val="00D53DB3"/>
    <w:rsid w:val="00D53E09"/>
    <w:rsid w:val="00D543BC"/>
    <w:rsid w:val="00D5460B"/>
    <w:rsid w:val="00D54654"/>
    <w:rsid w:val="00D546B2"/>
    <w:rsid w:val="00D54734"/>
    <w:rsid w:val="00D5478C"/>
    <w:rsid w:val="00D548D5"/>
    <w:rsid w:val="00D54A5C"/>
    <w:rsid w:val="00D54AFF"/>
    <w:rsid w:val="00D552E0"/>
    <w:rsid w:val="00D55569"/>
    <w:rsid w:val="00D55913"/>
    <w:rsid w:val="00D55B87"/>
    <w:rsid w:val="00D5601C"/>
    <w:rsid w:val="00D562E7"/>
    <w:rsid w:val="00D5655B"/>
    <w:rsid w:val="00D5680C"/>
    <w:rsid w:val="00D56889"/>
    <w:rsid w:val="00D569F0"/>
    <w:rsid w:val="00D56AC3"/>
    <w:rsid w:val="00D56EEE"/>
    <w:rsid w:val="00D56FF5"/>
    <w:rsid w:val="00D571AC"/>
    <w:rsid w:val="00D572E2"/>
    <w:rsid w:val="00D574A1"/>
    <w:rsid w:val="00D57512"/>
    <w:rsid w:val="00D57687"/>
    <w:rsid w:val="00D57797"/>
    <w:rsid w:val="00D577FE"/>
    <w:rsid w:val="00D5785B"/>
    <w:rsid w:val="00D5798E"/>
    <w:rsid w:val="00D57A74"/>
    <w:rsid w:val="00D57DF4"/>
    <w:rsid w:val="00D57FB9"/>
    <w:rsid w:val="00D6001F"/>
    <w:rsid w:val="00D60282"/>
    <w:rsid w:val="00D6050A"/>
    <w:rsid w:val="00D605D0"/>
    <w:rsid w:val="00D607FA"/>
    <w:rsid w:val="00D60973"/>
    <w:rsid w:val="00D61072"/>
    <w:rsid w:val="00D610B3"/>
    <w:rsid w:val="00D612C5"/>
    <w:rsid w:val="00D61506"/>
    <w:rsid w:val="00D61544"/>
    <w:rsid w:val="00D615C3"/>
    <w:rsid w:val="00D61664"/>
    <w:rsid w:val="00D61763"/>
    <w:rsid w:val="00D61C44"/>
    <w:rsid w:val="00D61EEA"/>
    <w:rsid w:val="00D62000"/>
    <w:rsid w:val="00D62014"/>
    <w:rsid w:val="00D6201E"/>
    <w:rsid w:val="00D6274E"/>
    <w:rsid w:val="00D62A5E"/>
    <w:rsid w:val="00D62CF8"/>
    <w:rsid w:val="00D62EC5"/>
    <w:rsid w:val="00D6315C"/>
    <w:rsid w:val="00D631F1"/>
    <w:rsid w:val="00D63217"/>
    <w:rsid w:val="00D63430"/>
    <w:rsid w:val="00D634F8"/>
    <w:rsid w:val="00D63515"/>
    <w:rsid w:val="00D638B7"/>
    <w:rsid w:val="00D63908"/>
    <w:rsid w:val="00D63953"/>
    <w:rsid w:val="00D63F1B"/>
    <w:rsid w:val="00D63F67"/>
    <w:rsid w:val="00D640AD"/>
    <w:rsid w:val="00D6449A"/>
    <w:rsid w:val="00D6469C"/>
    <w:rsid w:val="00D646C7"/>
    <w:rsid w:val="00D64926"/>
    <w:rsid w:val="00D64DCB"/>
    <w:rsid w:val="00D65076"/>
    <w:rsid w:val="00D65315"/>
    <w:rsid w:val="00D6531D"/>
    <w:rsid w:val="00D65556"/>
    <w:rsid w:val="00D65819"/>
    <w:rsid w:val="00D65974"/>
    <w:rsid w:val="00D65CC5"/>
    <w:rsid w:val="00D65F79"/>
    <w:rsid w:val="00D65F89"/>
    <w:rsid w:val="00D6618A"/>
    <w:rsid w:val="00D66293"/>
    <w:rsid w:val="00D66363"/>
    <w:rsid w:val="00D6661D"/>
    <w:rsid w:val="00D66627"/>
    <w:rsid w:val="00D6667E"/>
    <w:rsid w:val="00D6668E"/>
    <w:rsid w:val="00D66828"/>
    <w:rsid w:val="00D66A52"/>
    <w:rsid w:val="00D66C1D"/>
    <w:rsid w:val="00D66D67"/>
    <w:rsid w:val="00D66F2E"/>
    <w:rsid w:val="00D66F70"/>
    <w:rsid w:val="00D66F74"/>
    <w:rsid w:val="00D67083"/>
    <w:rsid w:val="00D6710A"/>
    <w:rsid w:val="00D67245"/>
    <w:rsid w:val="00D672A2"/>
    <w:rsid w:val="00D676E5"/>
    <w:rsid w:val="00D67D63"/>
    <w:rsid w:val="00D70796"/>
    <w:rsid w:val="00D707B1"/>
    <w:rsid w:val="00D707D0"/>
    <w:rsid w:val="00D70BFA"/>
    <w:rsid w:val="00D70E78"/>
    <w:rsid w:val="00D71136"/>
    <w:rsid w:val="00D7117F"/>
    <w:rsid w:val="00D71325"/>
    <w:rsid w:val="00D714F3"/>
    <w:rsid w:val="00D715D4"/>
    <w:rsid w:val="00D71623"/>
    <w:rsid w:val="00D7167C"/>
    <w:rsid w:val="00D71681"/>
    <w:rsid w:val="00D71A9E"/>
    <w:rsid w:val="00D71E9D"/>
    <w:rsid w:val="00D71ECC"/>
    <w:rsid w:val="00D720B1"/>
    <w:rsid w:val="00D72130"/>
    <w:rsid w:val="00D721DB"/>
    <w:rsid w:val="00D7220D"/>
    <w:rsid w:val="00D72336"/>
    <w:rsid w:val="00D7236F"/>
    <w:rsid w:val="00D7242E"/>
    <w:rsid w:val="00D724BD"/>
    <w:rsid w:val="00D72584"/>
    <w:rsid w:val="00D727A3"/>
    <w:rsid w:val="00D72BB2"/>
    <w:rsid w:val="00D72C58"/>
    <w:rsid w:val="00D72C89"/>
    <w:rsid w:val="00D73219"/>
    <w:rsid w:val="00D73630"/>
    <w:rsid w:val="00D7363D"/>
    <w:rsid w:val="00D73694"/>
    <w:rsid w:val="00D7369A"/>
    <w:rsid w:val="00D73890"/>
    <w:rsid w:val="00D738E7"/>
    <w:rsid w:val="00D738FD"/>
    <w:rsid w:val="00D73AC7"/>
    <w:rsid w:val="00D73D8C"/>
    <w:rsid w:val="00D73E85"/>
    <w:rsid w:val="00D73ED9"/>
    <w:rsid w:val="00D742C2"/>
    <w:rsid w:val="00D744D7"/>
    <w:rsid w:val="00D7457A"/>
    <w:rsid w:val="00D745A6"/>
    <w:rsid w:val="00D74601"/>
    <w:rsid w:val="00D74945"/>
    <w:rsid w:val="00D74BB0"/>
    <w:rsid w:val="00D74C19"/>
    <w:rsid w:val="00D74C60"/>
    <w:rsid w:val="00D74C95"/>
    <w:rsid w:val="00D74E2A"/>
    <w:rsid w:val="00D74E67"/>
    <w:rsid w:val="00D74F93"/>
    <w:rsid w:val="00D7507F"/>
    <w:rsid w:val="00D7517E"/>
    <w:rsid w:val="00D751BD"/>
    <w:rsid w:val="00D75412"/>
    <w:rsid w:val="00D756B1"/>
    <w:rsid w:val="00D757F7"/>
    <w:rsid w:val="00D758E2"/>
    <w:rsid w:val="00D75924"/>
    <w:rsid w:val="00D75A06"/>
    <w:rsid w:val="00D75A60"/>
    <w:rsid w:val="00D75DD9"/>
    <w:rsid w:val="00D7613B"/>
    <w:rsid w:val="00D7614D"/>
    <w:rsid w:val="00D761D5"/>
    <w:rsid w:val="00D764CC"/>
    <w:rsid w:val="00D768E8"/>
    <w:rsid w:val="00D76B59"/>
    <w:rsid w:val="00D76B98"/>
    <w:rsid w:val="00D76D07"/>
    <w:rsid w:val="00D771C3"/>
    <w:rsid w:val="00D77372"/>
    <w:rsid w:val="00D77807"/>
    <w:rsid w:val="00D7795F"/>
    <w:rsid w:val="00D77E47"/>
    <w:rsid w:val="00D800C7"/>
    <w:rsid w:val="00D805E9"/>
    <w:rsid w:val="00D80681"/>
    <w:rsid w:val="00D807C5"/>
    <w:rsid w:val="00D807CB"/>
    <w:rsid w:val="00D80860"/>
    <w:rsid w:val="00D80C81"/>
    <w:rsid w:val="00D80F25"/>
    <w:rsid w:val="00D81060"/>
    <w:rsid w:val="00D8107E"/>
    <w:rsid w:val="00D81244"/>
    <w:rsid w:val="00D8136D"/>
    <w:rsid w:val="00D81647"/>
    <w:rsid w:val="00D8164D"/>
    <w:rsid w:val="00D81A79"/>
    <w:rsid w:val="00D81B68"/>
    <w:rsid w:val="00D81E66"/>
    <w:rsid w:val="00D81F67"/>
    <w:rsid w:val="00D81FF9"/>
    <w:rsid w:val="00D8205F"/>
    <w:rsid w:val="00D821FE"/>
    <w:rsid w:val="00D829C1"/>
    <w:rsid w:val="00D82A29"/>
    <w:rsid w:val="00D82BDE"/>
    <w:rsid w:val="00D82F27"/>
    <w:rsid w:val="00D831FD"/>
    <w:rsid w:val="00D8364B"/>
    <w:rsid w:val="00D83749"/>
    <w:rsid w:val="00D83A8D"/>
    <w:rsid w:val="00D83B27"/>
    <w:rsid w:val="00D83E74"/>
    <w:rsid w:val="00D83EC4"/>
    <w:rsid w:val="00D83ED0"/>
    <w:rsid w:val="00D84206"/>
    <w:rsid w:val="00D84284"/>
    <w:rsid w:val="00D84539"/>
    <w:rsid w:val="00D847A6"/>
    <w:rsid w:val="00D84A26"/>
    <w:rsid w:val="00D84B50"/>
    <w:rsid w:val="00D84D30"/>
    <w:rsid w:val="00D84D89"/>
    <w:rsid w:val="00D85176"/>
    <w:rsid w:val="00D851B0"/>
    <w:rsid w:val="00D8532D"/>
    <w:rsid w:val="00D85374"/>
    <w:rsid w:val="00D8541D"/>
    <w:rsid w:val="00D85508"/>
    <w:rsid w:val="00D857E3"/>
    <w:rsid w:val="00D85802"/>
    <w:rsid w:val="00D85C38"/>
    <w:rsid w:val="00D85C39"/>
    <w:rsid w:val="00D85D70"/>
    <w:rsid w:val="00D85E24"/>
    <w:rsid w:val="00D85E30"/>
    <w:rsid w:val="00D85F7C"/>
    <w:rsid w:val="00D85F9D"/>
    <w:rsid w:val="00D865B2"/>
    <w:rsid w:val="00D86751"/>
    <w:rsid w:val="00D86B10"/>
    <w:rsid w:val="00D86B91"/>
    <w:rsid w:val="00D86BB4"/>
    <w:rsid w:val="00D86E25"/>
    <w:rsid w:val="00D86F41"/>
    <w:rsid w:val="00D86F66"/>
    <w:rsid w:val="00D870E1"/>
    <w:rsid w:val="00D874AC"/>
    <w:rsid w:val="00D8770C"/>
    <w:rsid w:val="00D877D4"/>
    <w:rsid w:val="00D87A40"/>
    <w:rsid w:val="00D87AC1"/>
    <w:rsid w:val="00D87D93"/>
    <w:rsid w:val="00D905FC"/>
    <w:rsid w:val="00D906EE"/>
    <w:rsid w:val="00D9087F"/>
    <w:rsid w:val="00D90A88"/>
    <w:rsid w:val="00D90AED"/>
    <w:rsid w:val="00D90D96"/>
    <w:rsid w:val="00D910A3"/>
    <w:rsid w:val="00D9168D"/>
    <w:rsid w:val="00D917EF"/>
    <w:rsid w:val="00D91976"/>
    <w:rsid w:val="00D91979"/>
    <w:rsid w:val="00D91A7E"/>
    <w:rsid w:val="00D91A8F"/>
    <w:rsid w:val="00D91C6E"/>
    <w:rsid w:val="00D91CAA"/>
    <w:rsid w:val="00D91D25"/>
    <w:rsid w:val="00D92070"/>
    <w:rsid w:val="00D92269"/>
    <w:rsid w:val="00D924E9"/>
    <w:rsid w:val="00D92519"/>
    <w:rsid w:val="00D92861"/>
    <w:rsid w:val="00D92866"/>
    <w:rsid w:val="00D92E5C"/>
    <w:rsid w:val="00D930CF"/>
    <w:rsid w:val="00D93255"/>
    <w:rsid w:val="00D932B4"/>
    <w:rsid w:val="00D93363"/>
    <w:rsid w:val="00D9361E"/>
    <w:rsid w:val="00D93693"/>
    <w:rsid w:val="00D936B4"/>
    <w:rsid w:val="00D93790"/>
    <w:rsid w:val="00D93867"/>
    <w:rsid w:val="00D93882"/>
    <w:rsid w:val="00D9389B"/>
    <w:rsid w:val="00D9396D"/>
    <w:rsid w:val="00D939C1"/>
    <w:rsid w:val="00D939C8"/>
    <w:rsid w:val="00D93CFD"/>
    <w:rsid w:val="00D93E49"/>
    <w:rsid w:val="00D94001"/>
    <w:rsid w:val="00D941B7"/>
    <w:rsid w:val="00D943F1"/>
    <w:rsid w:val="00D94845"/>
    <w:rsid w:val="00D94866"/>
    <w:rsid w:val="00D949B7"/>
    <w:rsid w:val="00D94C7E"/>
    <w:rsid w:val="00D94E9C"/>
    <w:rsid w:val="00D94F75"/>
    <w:rsid w:val="00D9538C"/>
    <w:rsid w:val="00D95556"/>
    <w:rsid w:val="00D9572C"/>
    <w:rsid w:val="00D9585E"/>
    <w:rsid w:val="00D958CA"/>
    <w:rsid w:val="00D95E11"/>
    <w:rsid w:val="00D96140"/>
    <w:rsid w:val="00D96493"/>
    <w:rsid w:val="00D96597"/>
    <w:rsid w:val="00D96646"/>
    <w:rsid w:val="00D96C1B"/>
    <w:rsid w:val="00D96DB9"/>
    <w:rsid w:val="00D96F19"/>
    <w:rsid w:val="00D97170"/>
    <w:rsid w:val="00D9772B"/>
    <w:rsid w:val="00D9784C"/>
    <w:rsid w:val="00D97B09"/>
    <w:rsid w:val="00D97BA1"/>
    <w:rsid w:val="00DA0028"/>
    <w:rsid w:val="00DA004F"/>
    <w:rsid w:val="00DA01D7"/>
    <w:rsid w:val="00DA0331"/>
    <w:rsid w:val="00DA0564"/>
    <w:rsid w:val="00DA0948"/>
    <w:rsid w:val="00DA0DD9"/>
    <w:rsid w:val="00DA0FD6"/>
    <w:rsid w:val="00DA102D"/>
    <w:rsid w:val="00DA11FD"/>
    <w:rsid w:val="00DA1308"/>
    <w:rsid w:val="00DA18F9"/>
    <w:rsid w:val="00DA199E"/>
    <w:rsid w:val="00DA1AA3"/>
    <w:rsid w:val="00DA1B03"/>
    <w:rsid w:val="00DA1B8B"/>
    <w:rsid w:val="00DA1C3A"/>
    <w:rsid w:val="00DA1D0F"/>
    <w:rsid w:val="00DA2309"/>
    <w:rsid w:val="00DA23B0"/>
    <w:rsid w:val="00DA260D"/>
    <w:rsid w:val="00DA26EA"/>
    <w:rsid w:val="00DA2D06"/>
    <w:rsid w:val="00DA2F84"/>
    <w:rsid w:val="00DA3048"/>
    <w:rsid w:val="00DA30AB"/>
    <w:rsid w:val="00DA3AF2"/>
    <w:rsid w:val="00DA3BD6"/>
    <w:rsid w:val="00DA3CCE"/>
    <w:rsid w:val="00DA3ED7"/>
    <w:rsid w:val="00DA4390"/>
    <w:rsid w:val="00DA450D"/>
    <w:rsid w:val="00DA4DEC"/>
    <w:rsid w:val="00DA5073"/>
    <w:rsid w:val="00DA5202"/>
    <w:rsid w:val="00DA5560"/>
    <w:rsid w:val="00DA557C"/>
    <w:rsid w:val="00DA5626"/>
    <w:rsid w:val="00DA56BD"/>
    <w:rsid w:val="00DA5807"/>
    <w:rsid w:val="00DA585B"/>
    <w:rsid w:val="00DA5A96"/>
    <w:rsid w:val="00DA5B29"/>
    <w:rsid w:val="00DA5BAF"/>
    <w:rsid w:val="00DA5F44"/>
    <w:rsid w:val="00DA6228"/>
    <w:rsid w:val="00DA63B3"/>
    <w:rsid w:val="00DA6465"/>
    <w:rsid w:val="00DA6A64"/>
    <w:rsid w:val="00DA6F5B"/>
    <w:rsid w:val="00DA6FD5"/>
    <w:rsid w:val="00DA7081"/>
    <w:rsid w:val="00DA70EF"/>
    <w:rsid w:val="00DA7143"/>
    <w:rsid w:val="00DA73E5"/>
    <w:rsid w:val="00DA7B37"/>
    <w:rsid w:val="00DA7B8D"/>
    <w:rsid w:val="00DA7C18"/>
    <w:rsid w:val="00DA7E2B"/>
    <w:rsid w:val="00DB0104"/>
    <w:rsid w:val="00DB01A7"/>
    <w:rsid w:val="00DB0449"/>
    <w:rsid w:val="00DB04AE"/>
    <w:rsid w:val="00DB052A"/>
    <w:rsid w:val="00DB0578"/>
    <w:rsid w:val="00DB059B"/>
    <w:rsid w:val="00DB0B05"/>
    <w:rsid w:val="00DB0D82"/>
    <w:rsid w:val="00DB0E5F"/>
    <w:rsid w:val="00DB0E91"/>
    <w:rsid w:val="00DB0F7D"/>
    <w:rsid w:val="00DB1086"/>
    <w:rsid w:val="00DB14F3"/>
    <w:rsid w:val="00DB16F7"/>
    <w:rsid w:val="00DB1C96"/>
    <w:rsid w:val="00DB1DEB"/>
    <w:rsid w:val="00DB1ECC"/>
    <w:rsid w:val="00DB2006"/>
    <w:rsid w:val="00DB220E"/>
    <w:rsid w:val="00DB23A0"/>
    <w:rsid w:val="00DB24BC"/>
    <w:rsid w:val="00DB2747"/>
    <w:rsid w:val="00DB27FD"/>
    <w:rsid w:val="00DB28CE"/>
    <w:rsid w:val="00DB28FA"/>
    <w:rsid w:val="00DB2B64"/>
    <w:rsid w:val="00DB2EFC"/>
    <w:rsid w:val="00DB31E0"/>
    <w:rsid w:val="00DB329E"/>
    <w:rsid w:val="00DB332E"/>
    <w:rsid w:val="00DB333C"/>
    <w:rsid w:val="00DB3358"/>
    <w:rsid w:val="00DB3471"/>
    <w:rsid w:val="00DB35F0"/>
    <w:rsid w:val="00DB36DF"/>
    <w:rsid w:val="00DB36E7"/>
    <w:rsid w:val="00DB3733"/>
    <w:rsid w:val="00DB389A"/>
    <w:rsid w:val="00DB3D5B"/>
    <w:rsid w:val="00DB3DFF"/>
    <w:rsid w:val="00DB40AC"/>
    <w:rsid w:val="00DB4269"/>
    <w:rsid w:val="00DB42ED"/>
    <w:rsid w:val="00DB4566"/>
    <w:rsid w:val="00DB45E7"/>
    <w:rsid w:val="00DB462F"/>
    <w:rsid w:val="00DB464D"/>
    <w:rsid w:val="00DB4A5D"/>
    <w:rsid w:val="00DB4EF9"/>
    <w:rsid w:val="00DB5097"/>
    <w:rsid w:val="00DB5161"/>
    <w:rsid w:val="00DB5636"/>
    <w:rsid w:val="00DB5888"/>
    <w:rsid w:val="00DB591B"/>
    <w:rsid w:val="00DB5B38"/>
    <w:rsid w:val="00DB5B7B"/>
    <w:rsid w:val="00DB5C54"/>
    <w:rsid w:val="00DB5DA5"/>
    <w:rsid w:val="00DB62C5"/>
    <w:rsid w:val="00DB6462"/>
    <w:rsid w:val="00DB66E0"/>
    <w:rsid w:val="00DB700B"/>
    <w:rsid w:val="00DB7495"/>
    <w:rsid w:val="00DB7665"/>
    <w:rsid w:val="00DB7CB5"/>
    <w:rsid w:val="00DB7DF4"/>
    <w:rsid w:val="00DC052C"/>
    <w:rsid w:val="00DC074A"/>
    <w:rsid w:val="00DC088D"/>
    <w:rsid w:val="00DC08CE"/>
    <w:rsid w:val="00DC098A"/>
    <w:rsid w:val="00DC09E2"/>
    <w:rsid w:val="00DC0D0B"/>
    <w:rsid w:val="00DC0DA1"/>
    <w:rsid w:val="00DC0DB5"/>
    <w:rsid w:val="00DC0E09"/>
    <w:rsid w:val="00DC0E8D"/>
    <w:rsid w:val="00DC1043"/>
    <w:rsid w:val="00DC10BD"/>
    <w:rsid w:val="00DC1153"/>
    <w:rsid w:val="00DC11DE"/>
    <w:rsid w:val="00DC1354"/>
    <w:rsid w:val="00DC1943"/>
    <w:rsid w:val="00DC1D8D"/>
    <w:rsid w:val="00DC2333"/>
    <w:rsid w:val="00DC243B"/>
    <w:rsid w:val="00DC2932"/>
    <w:rsid w:val="00DC2A5D"/>
    <w:rsid w:val="00DC2B07"/>
    <w:rsid w:val="00DC2E0F"/>
    <w:rsid w:val="00DC302E"/>
    <w:rsid w:val="00DC30F0"/>
    <w:rsid w:val="00DC3248"/>
    <w:rsid w:val="00DC3334"/>
    <w:rsid w:val="00DC33EE"/>
    <w:rsid w:val="00DC361C"/>
    <w:rsid w:val="00DC3780"/>
    <w:rsid w:val="00DC38FA"/>
    <w:rsid w:val="00DC3EE5"/>
    <w:rsid w:val="00DC4096"/>
    <w:rsid w:val="00DC432E"/>
    <w:rsid w:val="00DC4577"/>
    <w:rsid w:val="00DC4761"/>
    <w:rsid w:val="00DC495C"/>
    <w:rsid w:val="00DC49AF"/>
    <w:rsid w:val="00DC4C7B"/>
    <w:rsid w:val="00DC4CA0"/>
    <w:rsid w:val="00DC4DBE"/>
    <w:rsid w:val="00DC4FEF"/>
    <w:rsid w:val="00DC50C5"/>
    <w:rsid w:val="00DC5142"/>
    <w:rsid w:val="00DC51F7"/>
    <w:rsid w:val="00DC5321"/>
    <w:rsid w:val="00DC53AB"/>
    <w:rsid w:val="00DC59EE"/>
    <w:rsid w:val="00DC5A88"/>
    <w:rsid w:val="00DC5CE9"/>
    <w:rsid w:val="00DC5CF0"/>
    <w:rsid w:val="00DC6306"/>
    <w:rsid w:val="00DC6532"/>
    <w:rsid w:val="00DC669C"/>
    <w:rsid w:val="00DC66BA"/>
    <w:rsid w:val="00DC6724"/>
    <w:rsid w:val="00DC67AE"/>
    <w:rsid w:val="00DC6976"/>
    <w:rsid w:val="00DC6CC0"/>
    <w:rsid w:val="00DC711E"/>
    <w:rsid w:val="00DC7363"/>
    <w:rsid w:val="00DC73D8"/>
    <w:rsid w:val="00DC73E1"/>
    <w:rsid w:val="00DC7428"/>
    <w:rsid w:val="00DC7608"/>
    <w:rsid w:val="00DC7A69"/>
    <w:rsid w:val="00DC7CB6"/>
    <w:rsid w:val="00DC7FF6"/>
    <w:rsid w:val="00DD02A8"/>
    <w:rsid w:val="00DD0377"/>
    <w:rsid w:val="00DD0E3C"/>
    <w:rsid w:val="00DD0FF2"/>
    <w:rsid w:val="00DD10E8"/>
    <w:rsid w:val="00DD11BF"/>
    <w:rsid w:val="00DD11F1"/>
    <w:rsid w:val="00DD13A1"/>
    <w:rsid w:val="00DD1A84"/>
    <w:rsid w:val="00DD1EAE"/>
    <w:rsid w:val="00DD213A"/>
    <w:rsid w:val="00DD2924"/>
    <w:rsid w:val="00DD2B24"/>
    <w:rsid w:val="00DD2BC8"/>
    <w:rsid w:val="00DD2BEF"/>
    <w:rsid w:val="00DD2C80"/>
    <w:rsid w:val="00DD2D38"/>
    <w:rsid w:val="00DD2E19"/>
    <w:rsid w:val="00DD3334"/>
    <w:rsid w:val="00DD337F"/>
    <w:rsid w:val="00DD33D5"/>
    <w:rsid w:val="00DD3505"/>
    <w:rsid w:val="00DD3769"/>
    <w:rsid w:val="00DD37C5"/>
    <w:rsid w:val="00DD3838"/>
    <w:rsid w:val="00DD39E3"/>
    <w:rsid w:val="00DD3E2C"/>
    <w:rsid w:val="00DD41A9"/>
    <w:rsid w:val="00DD44E9"/>
    <w:rsid w:val="00DD4518"/>
    <w:rsid w:val="00DD456F"/>
    <w:rsid w:val="00DD4842"/>
    <w:rsid w:val="00DD4969"/>
    <w:rsid w:val="00DD4AA1"/>
    <w:rsid w:val="00DD4CCE"/>
    <w:rsid w:val="00DD4E70"/>
    <w:rsid w:val="00DD5054"/>
    <w:rsid w:val="00DD530A"/>
    <w:rsid w:val="00DD530D"/>
    <w:rsid w:val="00DD53F2"/>
    <w:rsid w:val="00DD5418"/>
    <w:rsid w:val="00DD54C6"/>
    <w:rsid w:val="00DD574E"/>
    <w:rsid w:val="00DD5794"/>
    <w:rsid w:val="00DD5823"/>
    <w:rsid w:val="00DD5861"/>
    <w:rsid w:val="00DD5C48"/>
    <w:rsid w:val="00DD5C54"/>
    <w:rsid w:val="00DD5DF0"/>
    <w:rsid w:val="00DD5F30"/>
    <w:rsid w:val="00DD643E"/>
    <w:rsid w:val="00DD6632"/>
    <w:rsid w:val="00DD667D"/>
    <w:rsid w:val="00DD6710"/>
    <w:rsid w:val="00DD6851"/>
    <w:rsid w:val="00DD68CB"/>
    <w:rsid w:val="00DD6A00"/>
    <w:rsid w:val="00DD6A14"/>
    <w:rsid w:val="00DD6B6B"/>
    <w:rsid w:val="00DD6BC1"/>
    <w:rsid w:val="00DD6E96"/>
    <w:rsid w:val="00DD7218"/>
    <w:rsid w:val="00DD72B5"/>
    <w:rsid w:val="00DD7311"/>
    <w:rsid w:val="00DD7398"/>
    <w:rsid w:val="00DD7410"/>
    <w:rsid w:val="00DD75EE"/>
    <w:rsid w:val="00DD771A"/>
    <w:rsid w:val="00DD7739"/>
    <w:rsid w:val="00DD791E"/>
    <w:rsid w:val="00DD7D67"/>
    <w:rsid w:val="00DE0182"/>
    <w:rsid w:val="00DE03D7"/>
    <w:rsid w:val="00DE05DD"/>
    <w:rsid w:val="00DE0D0E"/>
    <w:rsid w:val="00DE0D41"/>
    <w:rsid w:val="00DE10AC"/>
    <w:rsid w:val="00DE1551"/>
    <w:rsid w:val="00DE18BF"/>
    <w:rsid w:val="00DE1B51"/>
    <w:rsid w:val="00DE1CF9"/>
    <w:rsid w:val="00DE20AC"/>
    <w:rsid w:val="00DE22B3"/>
    <w:rsid w:val="00DE2369"/>
    <w:rsid w:val="00DE236E"/>
    <w:rsid w:val="00DE24B9"/>
    <w:rsid w:val="00DE29DF"/>
    <w:rsid w:val="00DE2C2F"/>
    <w:rsid w:val="00DE2C6D"/>
    <w:rsid w:val="00DE2D53"/>
    <w:rsid w:val="00DE3021"/>
    <w:rsid w:val="00DE33F4"/>
    <w:rsid w:val="00DE36A4"/>
    <w:rsid w:val="00DE382F"/>
    <w:rsid w:val="00DE3A4B"/>
    <w:rsid w:val="00DE3C7B"/>
    <w:rsid w:val="00DE3E4E"/>
    <w:rsid w:val="00DE4001"/>
    <w:rsid w:val="00DE43A9"/>
    <w:rsid w:val="00DE45C7"/>
    <w:rsid w:val="00DE4825"/>
    <w:rsid w:val="00DE4D1D"/>
    <w:rsid w:val="00DE4F8A"/>
    <w:rsid w:val="00DE51B2"/>
    <w:rsid w:val="00DE5602"/>
    <w:rsid w:val="00DE5799"/>
    <w:rsid w:val="00DE57E0"/>
    <w:rsid w:val="00DE588E"/>
    <w:rsid w:val="00DE5FBA"/>
    <w:rsid w:val="00DE62AD"/>
    <w:rsid w:val="00DE6392"/>
    <w:rsid w:val="00DE6769"/>
    <w:rsid w:val="00DE6D4E"/>
    <w:rsid w:val="00DE70FE"/>
    <w:rsid w:val="00DE7402"/>
    <w:rsid w:val="00DE766F"/>
    <w:rsid w:val="00DE787E"/>
    <w:rsid w:val="00DE78E0"/>
    <w:rsid w:val="00DE7AFB"/>
    <w:rsid w:val="00DE7B97"/>
    <w:rsid w:val="00DE7EBE"/>
    <w:rsid w:val="00DF0920"/>
    <w:rsid w:val="00DF0BA3"/>
    <w:rsid w:val="00DF0EE8"/>
    <w:rsid w:val="00DF1575"/>
    <w:rsid w:val="00DF168D"/>
    <w:rsid w:val="00DF1887"/>
    <w:rsid w:val="00DF19E7"/>
    <w:rsid w:val="00DF1D64"/>
    <w:rsid w:val="00DF1EF0"/>
    <w:rsid w:val="00DF1F50"/>
    <w:rsid w:val="00DF201E"/>
    <w:rsid w:val="00DF22CF"/>
    <w:rsid w:val="00DF2376"/>
    <w:rsid w:val="00DF2882"/>
    <w:rsid w:val="00DF2B5B"/>
    <w:rsid w:val="00DF2BAB"/>
    <w:rsid w:val="00DF314D"/>
    <w:rsid w:val="00DF34DF"/>
    <w:rsid w:val="00DF3B05"/>
    <w:rsid w:val="00DF3D8E"/>
    <w:rsid w:val="00DF4127"/>
    <w:rsid w:val="00DF41E1"/>
    <w:rsid w:val="00DF4E05"/>
    <w:rsid w:val="00DF50C5"/>
    <w:rsid w:val="00DF510A"/>
    <w:rsid w:val="00DF514A"/>
    <w:rsid w:val="00DF5230"/>
    <w:rsid w:val="00DF52A0"/>
    <w:rsid w:val="00DF55DF"/>
    <w:rsid w:val="00DF5610"/>
    <w:rsid w:val="00DF582D"/>
    <w:rsid w:val="00DF5D65"/>
    <w:rsid w:val="00DF5DA6"/>
    <w:rsid w:val="00DF6409"/>
    <w:rsid w:val="00DF6471"/>
    <w:rsid w:val="00DF6595"/>
    <w:rsid w:val="00DF682A"/>
    <w:rsid w:val="00DF6BE4"/>
    <w:rsid w:val="00DF7177"/>
    <w:rsid w:val="00DF723F"/>
    <w:rsid w:val="00DF73A6"/>
    <w:rsid w:val="00DF74DD"/>
    <w:rsid w:val="00DF7717"/>
    <w:rsid w:val="00DF7E86"/>
    <w:rsid w:val="00E000FB"/>
    <w:rsid w:val="00E001A5"/>
    <w:rsid w:val="00E003A2"/>
    <w:rsid w:val="00E004A8"/>
    <w:rsid w:val="00E004FA"/>
    <w:rsid w:val="00E00530"/>
    <w:rsid w:val="00E00981"/>
    <w:rsid w:val="00E00B91"/>
    <w:rsid w:val="00E01045"/>
    <w:rsid w:val="00E01193"/>
    <w:rsid w:val="00E01311"/>
    <w:rsid w:val="00E01394"/>
    <w:rsid w:val="00E013C2"/>
    <w:rsid w:val="00E0152D"/>
    <w:rsid w:val="00E017EF"/>
    <w:rsid w:val="00E01A4D"/>
    <w:rsid w:val="00E01A57"/>
    <w:rsid w:val="00E01D8C"/>
    <w:rsid w:val="00E01EBF"/>
    <w:rsid w:val="00E0253D"/>
    <w:rsid w:val="00E028E9"/>
    <w:rsid w:val="00E02A8A"/>
    <w:rsid w:val="00E02DFF"/>
    <w:rsid w:val="00E02FC6"/>
    <w:rsid w:val="00E03290"/>
    <w:rsid w:val="00E034D5"/>
    <w:rsid w:val="00E0355F"/>
    <w:rsid w:val="00E036BB"/>
    <w:rsid w:val="00E037EE"/>
    <w:rsid w:val="00E03A06"/>
    <w:rsid w:val="00E03D20"/>
    <w:rsid w:val="00E04371"/>
    <w:rsid w:val="00E04382"/>
    <w:rsid w:val="00E049CE"/>
    <w:rsid w:val="00E04BCB"/>
    <w:rsid w:val="00E04D74"/>
    <w:rsid w:val="00E04F11"/>
    <w:rsid w:val="00E050E3"/>
    <w:rsid w:val="00E051BC"/>
    <w:rsid w:val="00E052CA"/>
    <w:rsid w:val="00E05456"/>
    <w:rsid w:val="00E0551C"/>
    <w:rsid w:val="00E055F7"/>
    <w:rsid w:val="00E05707"/>
    <w:rsid w:val="00E05CB6"/>
    <w:rsid w:val="00E05E5F"/>
    <w:rsid w:val="00E05EF2"/>
    <w:rsid w:val="00E0603E"/>
    <w:rsid w:val="00E0606C"/>
    <w:rsid w:val="00E060FE"/>
    <w:rsid w:val="00E0614E"/>
    <w:rsid w:val="00E06423"/>
    <w:rsid w:val="00E0667B"/>
    <w:rsid w:val="00E067B6"/>
    <w:rsid w:val="00E06A53"/>
    <w:rsid w:val="00E06C7B"/>
    <w:rsid w:val="00E06CC6"/>
    <w:rsid w:val="00E06CE3"/>
    <w:rsid w:val="00E07111"/>
    <w:rsid w:val="00E07826"/>
    <w:rsid w:val="00E07ADE"/>
    <w:rsid w:val="00E07ED4"/>
    <w:rsid w:val="00E10045"/>
    <w:rsid w:val="00E101C7"/>
    <w:rsid w:val="00E102A3"/>
    <w:rsid w:val="00E10397"/>
    <w:rsid w:val="00E104B4"/>
    <w:rsid w:val="00E1052E"/>
    <w:rsid w:val="00E1063A"/>
    <w:rsid w:val="00E10981"/>
    <w:rsid w:val="00E10C6C"/>
    <w:rsid w:val="00E10E7A"/>
    <w:rsid w:val="00E10F87"/>
    <w:rsid w:val="00E110B1"/>
    <w:rsid w:val="00E112D5"/>
    <w:rsid w:val="00E114E6"/>
    <w:rsid w:val="00E115EF"/>
    <w:rsid w:val="00E119FF"/>
    <w:rsid w:val="00E11BAE"/>
    <w:rsid w:val="00E11D90"/>
    <w:rsid w:val="00E11E1E"/>
    <w:rsid w:val="00E11EF2"/>
    <w:rsid w:val="00E12028"/>
    <w:rsid w:val="00E121A1"/>
    <w:rsid w:val="00E12636"/>
    <w:rsid w:val="00E12662"/>
    <w:rsid w:val="00E12770"/>
    <w:rsid w:val="00E127C1"/>
    <w:rsid w:val="00E127FF"/>
    <w:rsid w:val="00E12854"/>
    <w:rsid w:val="00E1289D"/>
    <w:rsid w:val="00E12DDC"/>
    <w:rsid w:val="00E13073"/>
    <w:rsid w:val="00E134FA"/>
    <w:rsid w:val="00E1367F"/>
    <w:rsid w:val="00E139B6"/>
    <w:rsid w:val="00E13E17"/>
    <w:rsid w:val="00E14077"/>
    <w:rsid w:val="00E142D9"/>
    <w:rsid w:val="00E142EB"/>
    <w:rsid w:val="00E14645"/>
    <w:rsid w:val="00E148DF"/>
    <w:rsid w:val="00E148F4"/>
    <w:rsid w:val="00E14AF0"/>
    <w:rsid w:val="00E14CCB"/>
    <w:rsid w:val="00E14F7C"/>
    <w:rsid w:val="00E15026"/>
    <w:rsid w:val="00E15336"/>
    <w:rsid w:val="00E1554B"/>
    <w:rsid w:val="00E15567"/>
    <w:rsid w:val="00E155E7"/>
    <w:rsid w:val="00E15A54"/>
    <w:rsid w:val="00E15BBF"/>
    <w:rsid w:val="00E15C13"/>
    <w:rsid w:val="00E15F34"/>
    <w:rsid w:val="00E1602F"/>
    <w:rsid w:val="00E1604F"/>
    <w:rsid w:val="00E160BE"/>
    <w:rsid w:val="00E16334"/>
    <w:rsid w:val="00E16337"/>
    <w:rsid w:val="00E1656E"/>
    <w:rsid w:val="00E166EE"/>
    <w:rsid w:val="00E16738"/>
    <w:rsid w:val="00E16742"/>
    <w:rsid w:val="00E16945"/>
    <w:rsid w:val="00E16A11"/>
    <w:rsid w:val="00E16B05"/>
    <w:rsid w:val="00E16B61"/>
    <w:rsid w:val="00E16D08"/>
    <w:rsid w:val="00E16D7F"/>
    <w:rsid w:val="00E17324"/>
    <w:rsid w:val="00E1745F"/>
    <w:rsid w:val="00E17684"/>
    <w:rsid w:val="00E17688"/>
    <w:rsid w:val="00E17755"/>
    <w:rsid w:val="00E1777C"/>
    <w:rsid w:val="00E179C4"/>
    <w:rsid w:val="00E17A6F"/>
    <w:rsid w:val="00E17B8C"/>
    <w:rsid w:val="00E200A3"/>
    <w:rsid w:val="00E20196"/>
    <w:rsid w:val="00E201C5"/>
    <w:rsid w:val="00E20225"/>
    <w:rsid w:val="00E202D6"/>
    <w:rsid w:val="00E20A77"/>
    <w:rsid w:val="00E20D1C"/>
    <w:rsid w:val="00E20D4D"/>
    <w:rsid w:val="00E212EA"/>
    <w:rsid w:val="00E21A9D"/>
    <w:rsid w:val="00E21D5D"/>
    <w:rsid w:val="00E21EEF"/>
    <w:rsid w:val="00E22105"/>
    <w:rsid w:val="00E22132"/>
    <w:rsid w:val="00E221DA"/>
    <w:rsid w:val="00E221F0"/>
    <w:rsid w:val="00E22776"/>
    <w:rsid w:val="00E228D9"/>
    <w:rsid w:val="00E2290B"/>
    <w:rsid w:val="00E22A25"/>
    <w:rsid w:val="00E22CEF"/>
    <w:rsid w:val="00E22FF8"/>
    <w:rsid w:val="00E2334E"/>
    <w:rsid w:val="00E234B0"/>
    <w:rsid w:val="00E2356E"/>
    <w:rsid w:val="00E23C3B"/>
    <w:rsid w:val="00E23F86"/>
    <w:rsid w:val="00E23F90"/>
    <w:rsid w:val="00E23FEA"/>
    <w:rsid w:val="00E24302"/>
    <w:rsid w:val="00E2431B"/>
    <w:rsid w:val="00E24430"/>
    <w:rsid w:val="00E24547"/>
    <w:rsid w:val="00E24827"/>
    <w:rsid w:val="00E24914"/>
    <w:rsid w:val="00E24B41"/>
    <w:rsid w:val="00E24CD7"/>
    <w:rsid w:val="00E24FB7"/>
    <w:rsid w:val="00E2531E"/>
    <w:rsid w:val="00E25978"/>
    <w:rsid w:val="00E25E4E"/>
    <w:rsid w:val="00E25F2F"/>
    <w:rsid w:val="00E25FBF"/>
    <w:rsid w:val="00E261AF"/>
    <w:rsid w:val="00E2622E"/>
    <w:rsid w:val="00E2635D"/>
    <w:rsid w:val="00E2663D"/>
    <w:rsid w:val="00E267BF"/>
    <w:rsid w:val="00E26CCB"/>
    <w:rsid w:val="00E26EF0"/>
    <w:rsid w:val="00E26EF4"/>
    <w:rsid w:val="00E26F7E"/>
    <w:rsid w:val="00E271D3"/>
    <w:rsid w:val="00E2728F"/>
    <w:rsid w:val="00E272C1"/>
    <w:rsid w:val="00E273E1"/>
    <w:rsid w:val="00E2768C"/>
    <w:rsid w:val="00E2774F"/>
    <w:rsid w:val="00E277E9"/>
    <w:rsid w:val="00E27926"/>
    <w:rsid w:val="00E27A4F"/>
    <w:rsid w:val="00E27BD2"/>
    <w:rsid w:val="00E27E24"/>
    <w:rsid w:val="00E301A7"/>
    <w:rsid w:val="00E301B7"/>
    <w:rsid w:val="00E302EC"/>
    <w:rsid w:val="00E304D7"/>
    <w:rsid w:val="00E3054F"/>
    <w:rsid w:val="00E30722"/>
    <w:rsid w:val="00E308A2"/>
    <w:rsid w:val="00E30960"/>
    <w:rsid w:val="00E30DA5"/>
    <w:rsid w:val="00E3131D"/>
    <w:rsid w:val="00E313EA"/>
    <w:rsid w:val="00E314DA"/>
    <w:rsid w:val="00E31681"/>
    <w:rsid w:val="00E316FE"/>
    <w:rsid w:val="00E317B7"/>
    <w:rsid w:val="00E3187C"/>
    <w:rsid w:val="00E31CF5"/>
    <w:rsid w:val="00E31D0A"/>
    <w:rsid w:val="00E31EB6"/>
    <w:rsid w:val="00E31FE2"/>
    <w:rsid w:val="00E32297"/>
    <w:rsid w:val="00E32385"/>
    <w:rsid w:val="00E32593"/>
    <w:rsid w:val="00E326DA"/>
    <w:rsid w:val="00E3286E"/>
    <w:rsid w:val="00E3294E"/>
    <w:rsid w:val="00E32964"/>
    <w:rsid w:val="00E329A7"/>
    <w:rsid w:val="00E32C6E"/>
    <w:rsid w:val="00E32C86"/>
    <w:rsid w:val="00E32DBF"/>
    <w:rsid w:val="00E32F0B"/>
    <w:rsid w:val="00E32F62"/>
    <w:rsid w:val="00E32F8E"/>
    <w:rsid w:val="00E330F2"/>
    <w:rsid w:val="00E33119"/>
    <w:rsid w:val="00E3321E"/>
    <w:rsid w:val="00E33269"/>
    <w:rsid w:val="00E33284"/>
    <w:rsid w:val="00E3343A"/>
    <w:rsid w:val="00E33477"/>
    <w:rsid w:val="00E334C7"/>
    <w:rsid w:val="00E33522"/>
    <w:rsid w:val="00E336B8"/>
    <w:rsid w:val="00E338CB"/>
    <w:rsid w:val="00E33970"/>
    <w:rsid w:val="00E33A29"/>
    <w:rsid w:val="00E33A9F"/>
    <w:rsid w:val="00E33B02"/>
    <w:rsid w:val="00E33F83"/>
    <w:rsid w:val="00E3443E"/>
    <w:rsid w:val="00E34599"/>
    <w:rsid w:val="00E3471C"/>
    <w:rsid w:val="00E34804"/>
    <w:rsid w:val="00E34A92"/>
    <w:rsid w:val="00E34AB2"/>
    <w:rsid w:val="00E34DDB"/>
    <w:rsid w:val="00E34F72"/>
    <w:rsid w:val="00E3505D"/>
    <w:rsid w:val="00E350AB"/>
    <w:rsid w:val="00E352AC"/>
    <w:rsid w:val="00E354D8"/>
    <w:rsid w:val="00E35517"/>
    <w:rsid w:val="00E35B6F"/>
    <w:rsid w:val="00E35C76"/>
    <w:rsid w:val="00E35D66"/>
    <w:rsid w:val="00E361C4"/>
    <w:rsid w:val="00E3628B"/>
    <w:rsid w:val="00E36451"/>
    <w:rsid w:val="00E365F3"/>
    <w:rsid w:val="00E36720"/>
    <w:rsid w:val="00E36743"/>
    <w:rsid w:val="00E36A22"/>
    <w:rsid w:val="00E36BF9"/>
    <w:rsid w:val="00E36CCC"/>
    <w:rsid w:val="00E36F04"/>
    <w:rsid w:val="00E3703E"/>
    <w:rsid w:val="00E3717F"/>
    <w:rsid w:val="00E371AD"/>
    <w:rsid w:val="00E3780E"/>
    <w:rsid w:val="00E37C6A"/>
    <w:rsid w:val="00E37E99"/>
    <w:rsid w:val="00E4000E"/>
    <w:rsid w:val="00E40129"/>
    <w:rsid w:val="00E40157"/>
    <w:rsid w:val="00E40235"/>
    <w:rsid w:val="00E40562"/>
    <w:rsid w:val="00E4067B"/>
    <w:rsid w:val="00E4070C"/>
    <w:rsid w:val="00E4072E"/>
    <w:rsid w:val="00E4074E"/>
    <w:rsid w:val="00E40924"/>
    <w:rsid w:val="00E40963"/>
    <w:rsid w:val="00E40A16"/>
    <w:rsid w:val="00E40BA4"/>
    <w:rsid w:val="00E40BA5"/>
    <w:rsid w:val="00E40F19"/>
    <w:rsid w:val="00E41148"/>
    <w:rsid w:val="00E4175D"/>
    <w:rsid w:val="00E417E7"/>
    <w:rsid w:val="00E4199A"/>
    <w:rsid w:val="00E41B4C"/>
    <w:rsid w:val="00E41FE4"/>
    <w:rsid w:val="00E42BAB"/>
    <w:rsid w:val="00E42CA2"/>
    <w:rsid w:val="00E43069"/>
    <w:rsid w:val="00E431BF"/>
    <w:rsid w:val="00E43702"/>
    <w:rsid w:val="00E4382A"/>
    <w:rsid w:val="00E43872"/>
    <w:rsid w:val="00E43A28"/>
    <w:rsid w:val="00E43D7C"/>
    <w:rsid w:val="00E43D87"/>
    <w:rsid w:val="00E43DB4"/>
    <w:rsid w:val="00E43EC1"/>
    <w:rsid w:val="00E4424E"/>
    <w:rsid w:val="00E44353"/>
    <w:rsid w:val="00E444FC"/>
    <w:rsid w:val="00E44598"/>
    <w:rsid w:val="00E4459C"/>
    <w:rsid w:val="00E4487D"/>
    <w:rsid w:val="00E44B03"/>
    <w:rsid w:val="00E44C2D"/>
    <w:rsid w:val="00E44CBC"/>
    <w:rsid w:val="00E44D7B"/>
    <w:rsid w:val="00E44DC2"/>
    <w:rsid w:val="00E44FE9"/>
    <w:rsid w:val="00E44FF4"/>
    <w:rsid w:val="00E456D5"/>
    <w:rsid w:val="00E45B28"/>
    <w:rsid w:val="00E45C1B"/>
    <w:rsid w:val="00E45F1E"/>
    <w:rsid w:val="00E46036"/>
    <w:rsid w:val="00E460E0"/>
    <w:rsid w:val="00E466AE"/>
    <w:rsid w:val="00E46CBB"/>
    <w:rsid w:val="00E46E3C"/>
    <w:rsid w:val="00E46FB5"/>
    <w:rsid w:val="00E4700F"/>
    <w:rsid w:val="00E470BB"/>
    <w:rsid w:val="00E47230"/>
    <w:rsid w:val="00E4735A"/>
    <w:rsid w:val="00E474CF"/>
    <w:rsid w:val="00E47928"/>
    <w:rsid w:val="00E479A0"/>
    <w:rsid w:val="00E47B0B"/>
    <w:rsid w:val="00E500E9"/>
    <w:rsid w:val="00E50427"/>
    <w:rsid w:val="00E50581"/>
    <w:rsid w:val="00E505F8"/>
    <w:rsid w:val="00E5078C"/>
    <w:rsid w:val="00E508ED"/>
    <w:rsid w:val="00E50AAA"/>
    <w:rsid w:val="00E50ADE"/>
    <w:rsid w:val="00E50B33"/>
    <w:rsid w:val="00E50C00"/>
    <w:rsid w:val="00E50E3B"/>
    <w:rsid w:val="00E50FA4"/>
    <w:rsid w:val="00E51120"/>
    <w:rsid w:val="00E5119E"/>
    <w:rsid w:val="00E5122E"/>
    <w:rsid w:val="00E512CB"/>
    <w:rsid w:val="00E51739"/>
    <w:rsid w:val="00E517E9"/>
    <w:rsid w:val="00E5192F"/>
    <w:rsid w:val="00E51942"/>
    <w:rsid w:val="00E51A2D"/>
    <w:rsid w:val="00E51A5A"/>
    <w:rsid w:val="00E5286F"/>
    <w:rsid w:val="00E529FF"/>
    <w:rsid w:val="00E52D1C"/>
    <w:rsid w:val="00E52D73"/>
    <w:rsid w:val="00E52DBB"/>
    <w:rsid w:val="00E52E5C"/>
    <w:rsid w:val="00E52F80"/>
    <w:rsid w:val="00E530D9"/>
    <w:rsid w:val="00E53232"/>
    <w:rsid w:val="00E532AC"/>
    <w:rsid w:val="00E53348"/>
    <w:rsid w:val="00E5339A"/>
    <w:rsid w:val="00E53423"/>
    <w:rsid w:val="00E5379A"/>
    <w:rsid w:val="00E53C55"/>
    <w:rsid w:val="00E53DE8"/>
    <w:rsid w:val="00E540FC"/>
    <w:rsid w:val="00E549D2"/>
    <w:rsid w:val="00E54AAD"/>
    <w:rsid w:val="00E5572B"/>
    <w:rsid w:val="00E55814"/>
    <w:rsid w:val="00E5595C"/>
    <w:rsid w:val="00E55B1D"/>
    <w:rsid w:val="00E55D57"/>
    <w:rsid w:val="00E560D2"/>
    <w:rsid w:val="00E561FD"/>
    <w:rsid w:val="00E56240"/>
    <w:rsid w:val="00E56320"/>
    <w:rsid w:val="00E56530"/>
    <w:rsid w:val="00E56574"/>
    <w:rsid w:val="00E565F9"/>
    <w:rsid w:val="00E568B8"/>
    <w:rsid w:val="00E56B05"/>
    <w:rsid w:val="00E56B78"/>
    <w:rsid w:val="00E574BD"/>
    <w:rsid w:val="00E579BA"/>
    <w:rsid w:val="00E57AC1"/>
    <w:rsid w:val="00E57C1F"/>
    <w:rsid w:val="00E57CCE"/>
    <w:rsid w:val="00E57E7F"/>
    <w:rsid w:val="00E6036B"/>
    <w:rsid w:val="00E6054C"/>
    <w:rsid w:val="00E60692"/>
    <w:rsid w:val="00E6078B"/>
    <w:rsid w:val="00E6082F"/>
    <w:rsid w:val="00E60A8E"/>
    <w:rsid w:val="00E60C7B"/>
    <w:rsid w:val="00E60FA6"/>
    <w:rsid w:val="00E611CA"/>
    <w:rsid w:val="00E6133B"/>
    <w:rsid w:val="00E615CA"/>
    <w:rsid w:val="00E616DC"/>
    <w:rsid w:val="00E618A2"/>
    <w:rsid w:val="00E618B9"/>
    <w:rsid w:val="00E61925"/>
    <w:rsid w:val="00E61C66"/>
    <w:rsid w:val="00E61C70"/>
    <w:rsid w:val="00E61CC9"/>
    <w:rsid w:val="00E61EC0"/>
    <w:rsid w:val="00E61EEB"/>
    <w:rsid w:val="00E62092"/>
    <w:rsid w:val="00E62137"/>
    <w:rsid w:val="00E62169"/>
    <w:rsid w:val="00E62193"/>
    <w:rsid w:val="00E621AF"/>
    <w:rsid w:val="00E623E4"/>
    <w:rsid w:val="00E626DC"/>
    <w:rsid w:val="00E6288E"/>
    <w:rsid w:val="00E629A8"/>
    <w:rsid w:val="00E63150"/>
    <w:rsid w:val="00E633F5"/>
    <w:rsid w:val="00E63627"/>
    <w:rsid w:val="00E63782"/>
    <w:rsid w:val="00E637F6"/>
    <w:rsid w:val="00E638D7"/>
    <w:rsid w:val="00E63913"/>
    <w:rsid w:val="00E63C0E"/>
    <w:rsid w:val="00E63C23"/>
    <w:rsid w:val="00E63E22"/>
    <w:rsid w:val="00E644CA"/>
    <w:rsid w:val="00E646E9"/>
    <w:rsid w:val="00E648B7"/>
    <w:rsid w:val="00E64AE5"/>
    <w:rsid w:val="00E64CF0"/>
    <w:rsid w:val="00E64D2D"/>
    <w:rsid w:val="00E64DDF"/>
    <w:rsid w:val="00E650AC"/>
    <w:rsid w:val="00E6512B"/>
    <w:rsid w:val="00E651B4"/>
    <w:rsid w:val="00E65335"/>
    <w:rsid w:val="00E65B21"/>
    <w:rsid w:val="00E65DB4"/>
    <w:rsid w:val="00E65FA3"/>
    <w:rsid w:val="00E66459"/>
    <w:rsid w:val="00E66909"/>
    <w:rsid w:val="00E66A9B"/>
    <w:rsid w:val="00E66B2E"/>
    <w:rsid w:val="00E66B6B"/>
    <w:rsid w:val="00E66BAC"/>
    <w:rsid w:val="00E66CE4"/>
    <w:rsid w:val="00E66D0B"/>
    <w:rsid w:val="00E66D2A"/>
    <w:rsid w:val="00E676C4"/>
    <w:rsid w:val="00E677FC"/>
    <w:rsid w:val="00E67837"/>
    <w:rsid w:val="00E67923"/>
    <w:rsid w:val="00E679C7"/>
    <w:rsid w:val="00E67CC2"/>
    <w:rsid w:val="00E700D7"/>
    <w:rsid w:val="00E70424"/>
    <w:rsid w:val="00E704DD"/>
    <w:rsid w:val="00E704F4"/>
    <w:rsid w:val="00E7064E"/>
    <w:rsid w:val="00E70884"/>
    <w:rsid w:val="00E7090E"/>
    <w:rsid w:val="00E70928"/>
    <w:rsid w:val="00E70D64"/>
    <w:rsid w:val="00E70F84"/>
    <w:rsid w:val="00E71326"/>
    <w:rsid w:val="00E71347"/>
    <w:rsid w:val="00E7138E"/>
    <w:rsid w:val="00E7159B"/>
    <w:rsid w:val="00E71719"/>
    <w:rsid w:val="00E71A82"/>
    <w:rsid w:val="00E71B67"/>
    <w:rsid w:val="00E71C3B"/>
    <w:rsid w:val="00E71C3D"/>
    <w:rsid w:val="00E71FFA"/>
    <w:rsid w:val="00E72187"/>
    <w:rsid w:val="00E7236E"/>
    <w:rsid w:val="00E724CC"/>
    <w:rsid w:val="00E72A61"/>
    <w:rsid w:val="00E72CB4"/>
    <w:rsid w:val="00E72D3A"/>
    <w:rsid w:val="00E72E25"/>
    <w:rsid w:val="00E72E85"/>
    <w:rsid w:val="00E72EA6"/>
    <w:rsid w:val="00E73177"/>
    <w:rsid w:val="00E73264"/>
    <w:rsid w:val="00E733E4"/>
    <w:rsid w:val="00E7349C"/>
    <w:rsid w:val="00E73810"/>
    <w:rsid w:val="00E73987"/>
    <w:rsid w:val="00E73E7A"/>
    <w:rsid w:val="00E73FA7"/>
    <w:rsid w:val="00E73FE5"/>
    <w:rsid w:val="00E740A1"/>
    <w:rsid w:val="00E740F3"/>
    <w:rsid w:val="00E7426E"/>
    <w:rsid w:val="00E74655"/>
    <w:rsid w:val="00E74664"/>
    <w:rsid w:val="00E74719"/>
    <w:rsid w:val="00E74835"/>
    <w:rsid w:val="00E74BB3"/>
    <w:rsid w:val="00E74CC1"/>
    <w:rsid w:val="00E74CF2"/>
    <w:rsid w:val="00E74E7B"/>
    <w:rsid w:val="00E74EEA"/>
    <w:rsid w:val="00E75037"/>
    <w:rsid w:val="00E7527F"/>
    <w:rsid w:val="00E7531F"/>
    <w:rsid w:val="00E75375"/>
    <w:rsid w:val="00E754D3"/>
    <w:rsid w:val="00E75607"/>
    <w:rsid w:val="00E756AE"/>
    <w:rsid w:val="00E7577B"/>
    <w:rsid w:val="00E759F4"/>
    <w:rsid w:val="00E75BAF"/>
    <w:rsid w:val="00E75CD5"/>
    <w:rsid w:val="00E75DF0"/>
    <w:rsid w:val="00E75F49"/>
    <w:rsid w:val="00E75FE1"/>
    <w:rsid w:val="00E760A4"/>
    <w:rsid w:val="00E760B2"/>
    <w:rsid w:val="00E763A3"/>
    <w:rsid w:val="00E76473"/>
    <w:rsid w:val="00E764B7"/>
    <w:rsid w:val="00E76616"/>
    <w:rsid w:val="00E76725"/>
    <w:rsid w:val="00E76764"/>
    <w:rsid w:val="00E767E2"/>
    <w:rsid w:val="00E768D7"/>
    <w:rsid w:val="00E76947"/>
    <w:rsid w:val="00E76A71"/>
    <w:rsid w:val="00E7759C"/>
    <w:rsid w:val="00E777B0"/>
    <w:rsid w:val="00E77857"/>
    <w:rsid w:val="00E7786E"/>
    <w:rsid w:val="00E77A1A"/>
    <w:rsid w:val="00E77ADD"/>
    <w:rsid w:val="00E77E47"/>
    <w:rsid w:val="00E77F04"/>
    <w:rsid w:val="00E80334"/>
    <w:rsid w:val="00E80373"/>
    <w:rsid w:val="00E80534"/>
    <w:rsid w:val="00E808E5"/>
    <w:rsid w:val="00E80B9D"/>
    <w:rsid w:val="00E80BD4"/>
    <w:rsid w:val="00E80D90"/>
    <w:rsid w:val="00E80E5D"/>
    <w:rsid w:val="00E8136F"/>
    <w:rsid w:val="00E81554"/>
    <w:rsid w:val="00E81674"/>
    <w:rsid w:val="00E817E4"/>
    <w:rsid w:val="00E8234D"/>
    <w:rsid w:val="00E82351"/>
    <w:rsid w:val="00E82412"/>
    <w:rsid w:val="00E828E8"/>
    <w:rsid w:val="00E8299D"/>
    <w:rsid w:val="00E82A1F"/>
    <w:rsid w:val="00E82EBF"/>
    <w:rsid w:val="00E82EEC"/>
    <w:rsid w:val="00E82F1A"/>
    <w:rsid w:val="00E82F1B"/>
    <w:rsid w:val="00E8322A"/>
    <w:rsid w:val="00E83355"/>
    <w:rsid w:val="00E83918"/>
    <w:rsid w:val="00E83D86"/>
    <w:rsid w:val="00E83DB5"/>
    <w:rsid w:val="00E83F71"/>
    <w:rsid w:val="00E83FEE"/>
    <w:rsid w:val="00E840A2"/>
    <w:rsid w:val="00E842DE"/>
    <w:rsid w:val="00E842F7"/>
    <w:rsid w:val="00E84BEC"/>
    <w:rsid w:val="00E84C9C"/>
    <w:rsid w:val="00E84D43"/>
    <w:rsid w:val="00E84EE4"/>
    <w:rsid w:val="00E850FC"/>
    <w:rsid w:val="00E855C3"/>
    <w:rsid w:val="00E857D8"/>
    <w:rsid w:val="00E85DBE"/>
    <w:rsid w:val="00E85E9B"/>
    <w:rsid w:val="00E86099"/>
    <w:rsid w:val="00E861AB"/>
    <w:rsid w:val="00E86358"/>
    <w:rsid w:val="00E8647C"/>
    <w:rsid w:val="00E864AC"/>
    <w:rsid w:val="00E865C1"/>
    <w:rsid w:val="00E867DB"/>
    <w:rsid w:val="00E86A36"/>
    <w:rsid w:val="00E86CEC"/>
    <w:rsid w:val="00E86FBB"/>
    <w:rsid w:val="00E8715D"/>
    <w:rsid w:val="00E87628"/>
    <w:rsid w:val="00E878E9"/>
    <w:rsid w:val="00E87E7F"/>
    <w:rsid w:val="00E87EFB"/>
    <w:rsid w:val="00E87F79"/>
    <w:rsid w:val="00E9041E"/>
    <w:rsid w:val="00E904FC"/>
    <w:rsid w:val="00E90A9B"/>
    <w:rsid w:val="00E90AA9"/>
    <w:rsid w:val="00E90B48"/>
    <w:rsid w:val="00E90BED"/>
    <w:rsid w:val="00E90C1D"/>
    <w:rsid w:val="00E90E77"/>
    <w:rsid w:val="00E90EB0"/>
    <w:rsid w:val="00E90FB2"/>
    <w:rsid w:val="00E90FCB"/>
    <w:rsid w:val="00E913B5"/>
    <w:rsid w:val="00E91609"/>
    <w:rsid w:val="00E91E07"/>
    <w:rsid w:val="00E921C9"/>
    <w:rsid w:val="00E92242"/>
    <w:rsid w:val="00E92367"/>
    <w:rsid w:val="00E926A8"/>
    <w:rsid w:val="00E9295B"/>
    <w:rsid w:val="00E92CAB"/>
    <w:rsid w:val="00E92D26"/>
    <w:rsid w:val="00E92E50"/>
    <w:rsid w:val="00E93067"/>
    <w:rsid w:val="00E9326B"/>
    <w:rsid w:val="00E93714"/>
    <w:rsid w:val="00E9399A"/>
    <w:rsid w:val="00E93A45"/>
    <w:rsid w:val="00E93ACD"/>
    <w:rsid w:val="00E93DCC"/>
    <w:rsid w:val="00E93E6F"/>
    <w:rsid w:val="00E93E93"/>
    <w:rsid w:val="00E94119"/>
    <w:rsid w:val="00E9419E"/>
    <w:rsid w:val="00E942C1"/>
    <w:rsid w:val="00E94493"/>
    <w:rsid w:val="00E94971"/>
    <w:rsid w:val="00E9506F"/>
    <w:rsid w:val="00E9526A"/>
    <w:rsid w:val="00E956A5"/>
    <w:rsid w:val="00E957A2"/>
    <w:rsid w:val="00E958A4"/>
    <w:rsid w:val="00E958F9"/>
    <w:rsid w:val="00E9594B"/>
    <w:rsid w:val="00E95BE1"/>
    <w:rsid w:val="00E96127"/>
    <w:rsid w:val="00E96456"/>
    <w:rsid w:val="00E96C25"/>
    <w:rsid w:val="00E970C9"/>
    <w:rsid w:val="00E971AB"/>
    <w:rsid w:val="00E97210"/>
    <w:rsid w:val="00E97325"/>
    <w:rsid w:val="00E976C4"/>
    <w:rsid w:val="00E97731"/>
    <w:rsid w:val="00E9774D"/>
    <w:rsid w:val="00E97A11"/>
    <w:rsid w:val="00E97B53"/>
    <w:rsid w:val="00E97CC7"/>
    <w:rsid w:val="00E97DE6"/>
    <w:rsid w:val="00EA015A"/>
    <w:rsid w:val="00EA02CE"/>
    <w:rsid w:val="00EA06C8"/>
    <w:rsid w:val="00EA0712"/>
    <w:rsid w:val="00EA07DC"/>
    <w:rsid w:val="00EA08D1"/>
    <w:rsid w:val="00EA0CB9"/>
    <w:rsid w:val="00EA0EBC"/>
    <w:rsid w:val="00EA0F2F"/>
    <w:rsid w:val="00EA0F64"/>
    <w:rsid w:val="00EA1057"/>
    <w:rsid w:val="00EA1064"/>
    <w:rsid w:val="00EA108A"/>
    <w:rsid w:val="00EA1394"/>
    <w:rsid w:val="00EA13C3"/>
    <w:rsid w:val="00EA145B"/>
    <w:rsid w:val="00EA169D"/>
    <w:rsid w:val="00EA19AB"/>
    <w:rsid w:val="00EA1F42"/>
    <w:rsid w:val="00EA1F52"/>
    <w:rsid w:val="00EA20A4"/>
    <w:rsid w:val="00EA2320"/>
    <w:rsid w:val="00EA2451"/>
    <w:rsid w:val="00EA24B0"/>
    <w:rsid w:val="00EA2569"/>
    <w:rsid w:val="00EA2A6A"/>
    <w:rsid w:val="00EA2E2F"/>
    <w:rsid w:val="00EA2FF9"/>
    <w:rsid w:val="00EA3501"/>
    <w:rsid w:val="00EA372C"/>
    <w:rsid w:val="00EA3BF7"/>
    <w:rsid w:val="00EA3E93"/>
    <w:rsid w:val="00EA4197"/>
    <w:rsid w:val="00EA4343"/>
    <w:rsid w:val="00EA4345"/>
    <w:rsid w:val="00EA482F"/>
    <w:rsid w:val="00EA48CC"/>
    <w:rsid w:val="00EA4E35"/>
    <w:rsid w:val="00EA5087"/>
    <w:rsid w:val="00EA50AD"/>
    <w:rsid w:val="00EA529A"/>
    <w:rsid w:val="00EA55D7"/>
    <w:rsid w:val="00EA5686"/>
    <w:rsid w:val="00EA5713"/>
    <w:rsid w:val="00EA59AD"/>
    <w:rsid w:val="00EA5C61"/>
    <w:rsid w:val="00EA5D39"/>
    <w:rsid w:val="00EA5E6C"/>
    <w:rsid w:val="00EA5E9E"/>
    <w:rsid w:val="00EA605C"/>
    <w:rsid w:val="00EA62DE"/>
    <w:rsid w:val="00EA63CB"/>
    <w:rsid w:val="00EA66B2"/>
    <w:rsid w:val="00EA687D"/>
    <w:rsid w:val="00EA69F9"/>
    <w:rsid w:val="00EA6AC4"/>
    <w:rsid w:val="00EA7392"/>
    <w:rsid w:val="00EA764D"/>
    <w:rsid w:val="00EA7994"/>
    <w:rsid w:val="00EA7AC4"/>
    <w:rsid w:val="00EA7B70"/>
    <w:rsid w:val="00EA7D2B"/>
    <w:rsid w:val="00EA7EE7"/>
    <w:rsid w:val="00EA7F2B"/>
    <w:rsid w:val="00EA7F8D"/>
    <w:rsid w:val="00EA7FF1"/>
    <w:rsid w:val="00EB0169"/>
    <w:rsid w:val="00EB0338"/>
    <w:rsid w:val="00EB03AD"/>
    <w:rsid w:val="00EB046A"/>
    <w:rsid w:val="00EB091E"/>
    <w:rsid w:val="00EB0FD8"/>
    <w:rsid w:val="00EB106F"/>
    <w:rsid w:val="00EB11F2"/>
    <w:rsid w:val="00EB1564"/>
    <w:rsid w:val="00EB1812"/>
    <w:rsid w:val="00EB1822"/>
    <w:rsid w:val="00EB183C"/>
    <w:rsid w:val="00EB185D"/>
    <w:rsid w:val="00EB1D70"/>
    <w:rsid w:val="00EB1E34"/>
    <w:rsid w:val="00EB1F1E"/>
    <w:rsid w:val="00EB1F4A"/>
    <w:rsid w:val="00EB2049"/>
    <w:rsid w:val="00EB245E"/>
    <w:rsid w:val="00EB2460"/>
    <w:rsid w:val="00EB27CA"/>
    <w:rsid w:val="00EB2BD3"/>
    <w:rsid w:val="00EB2D8E"/>
    <w:rsid w:val="00EB3454"/>
    <w:rsid w:val="00EB3689"/>
    <w:rsid w:val="00EB380A"/>
    <w:rsid w:val="00EB3B78"/>
    <w:rsid w:val="00EB3CA1"/>
    <w:rsid w:val="00EB3CE0"/>
    <w:rsid w:val="00EB4324"/>
    <w:rsid w:val="00EB4A0F"/>
    <w:rsid w:val="00EB4C41"/>
    <w:rsid w:val="00EB4C54"/>
    <w:rsid w:val="00EB5204"/>
    <w:rsid w:val="00EB521A"/>
    <w:rsid w:val="00EB547E"/>
    <w:rsid w:val="00EB5847"/>
    <w:rsid w:val="00EB58C4"/>
    <w:rsid w:val="00EB5C88"/>
    <w:rsid w:val="00EB5D9B"/>
    <w:rsid w:val="00EB5E53"/>
    <w:rsid w:val="00EB6259"/>
    <w:rsid w:val="00EB63B2"/>
    <w:rsid w:val="00EB65BF"/>
    <w:rsid w:val="00EB672A"/>
    <w:rsid w:val="00EB67A6"/>
    <w:rsid w:val="00EB68DA"/>
    <w:rsid w:val="00EB6929"/>
    <w:rsid w:val="00EB69A9"/>
    <w:rsid w:val="00EB69FF"/>
    <w:rsid w:val="00EB6AEB"/>
    <w:rsid w:val="00EB6D26"/>
    <w:rsid w:val="00EB6D9A"/>
    <w:rsid w:val="00EB6F41"/>
    <w:rsid w:val="00EB6F65"/>
    <w:rsid w:val="00EB70D1"/>
    <w:rsid w:val="00EB724D"/>
    <w:rsid w:val="00EB75A1"/>
    <w:rsid w:val="00EB77E5"/>
    <w:rsid w:val="00EB7FDE"/>
    <w:rsid w:val="00EC0253"/>
    <w:rsid w:val="00EC02F1"/>
    <w:rsid w:val="00EC0BA3"/>
    <w:rsid w:val="00EC0BBD"/>
    <w:rsid w:val="00EC0C4E"/>
    <w:rsid w:val="00EC0F36"/>
    <w:rsid w:val="00EC13FE"/>
    <w:rsid w:val="00EC14B6"/>
    <w:rsid w:val="00EC154F"/>
    <w:rsid w:val="00EC1584"/>
    <w:rsid w:val="00EC189D"/>
    <w:rsid w:val="00EC1A19"/>
    <w:rsid w:val="00EC2174"/>
    <w:rsid w:val="00EC25EA"/>
    <w:rsid w:val="00EC2757"/>
    <w:rsid w:val="00EC295B"/>
    <w:rsid w:val="00EC3153"/>
    <w:rsid w:val="00EC3402"/>
    <w:rsid w:val="00EC3544"/>
    <w:rsid w:val="00EC354A"/>
    <w:rsid w:val="00EC3655"/>
    <w:rsid w:val="00EC38C2"/>
    <w:rsid w:val="00EC394F"/>
    <w:rsid w:val="00EC3A59"/>
    <w:rsid w:val="00EC3DA8"/>
    <w:rsid w:val="00EC3F3E"/>
    <w:rsid w:val="00EC401A"/>
    <w:rsid w:val="00EC40F6"/>
    <w:rsid w:val="00EC4185"/>
    <w:rsid w:val="00EC46E0"/>
    <w:rsid w:val="00EC4830"/>
    <w:rsid w:val="00EC485C"/>
    <w:rsid w:val="00EC49EB"/>
    <w:rsid w:val="00EC4A65"/>
    <w:rsid w:val="00EC4AE1"/>
    <w:rsid w:val="00EC4D0D"/>
    <w:rsid w:val="00EC4DB0"/>
    <w:rsid w:val="00EC4E1F"/>
    <w:rsid w:val="00EC4E4E"/>
    <w:rsid w:val="00EC4F63"/>
    <w:rsid w:val="00EC4F8E"/>
    <w:rsid w:val="00EC4FCE"/>
    <w:rsid w:val="00EC5180"/>
    <w:rsid w:val="00EC563D"/>
    <w:rsid w:val="00EC59C5"/>
    <w:rsid w:val="00EC5D9D"/>
    <w:rsid w:val="00EC5E3B"/>
    <w:rsid w:val="00EC5EC6"/>
    <w:rsid w:val="00EC608B"/>
    <w:rsid w:val="00EC6246"/>
    <w:rsid w:val="00EC66EF"/>
    <w:rsid w:val="00EC675D"/>
    <w:rsid w:val="00EC6D45"/>
    <w:rsid w:val="00EC6FE1"/>
    <w:rsid w:val="00EC71F6"/>
    <w:rsid w:val="00EC7361"/>
    <w:rsid w:val="00EC77E2"/>
    <w:rsid w:val="00EC7B7C"/>
    <w:rsid w:val="00EC7D90"/>
    <w:rsid w:val="00EC7E1D"/>
    <w:rsid w:val="00ED0060"/>
    <w:rsid w:val="00ED0277"/>
    <w:rsid w:val="00ED050A"/>
    <w:rsid w:val="00ED056D"/>
    <w:rsid w:val="00ED060D"/>
    <w:rsid w:val="00ED0B0C"/>
    <w:rsid w:val="00ED0BE6"/>
    <w:rsid w:val="00ED0BFA"/>
    <w:rsid w:val="00ED0E97"/>
    <w:rsid w:val="00ED0EA1"/>
    <w:rsid w:val="00ED0F08"/>
    <w:rsid w:val="00ED0F15"/>
    <w:rsid w:val="00ED0F5F"/>
    <w:rsid w:val="00ED1061"/>
    <w:rsid w:val="00ED13DB"/>
    <w:rsid w:val="00ED1525"/>
    <w:rsid w:val="00ED1886"/>
    <w:rsid w:val="00ED1A3B"/>
    <w:rsid w:val="00ED1BCE"/>
    <w:rsid w:val="00ED1C34"/>
    <w:rsid w:val="00ED1F79"/>
    <w:rsid w:val="00ED206B"/>
    <w:rsid w:val="00ED2099"/>
    <w:rsid w:val="00ED2133"/>
    <w:rsid w:val="00ED2277"/>
    <w:rsid w:val="00ED2396"/>
    <w:rsid w:val="00ED23A4"/>
    <w:rsid w:val="00ED24D7"/>
    <w:rsid w:val="00ED287E"/>
    <w:rsid w:val="00ED29FA"/>
    <w:rsid w:val="00ED2AA0"/>
    <w:rsid w:val="00ED2B63"/>
    <w:rsid w:val="00ED2F82"/>
    <w:rsid w:val="00ED32C8"/>
    <w:rsid w:val="00ED3485"/>
    <w:rsid w:val="00ED3651"/>
    <w:rsid w:val="00ED37CC"/>
    <w:rsid w:val="00ED3B43"/>
    <w:rsid w:val="00ED3E6A"/>
    <w:rsid w:val="00ED433E"/>
    <w:rsid w:val="00ED438B"/>
    <w:rsid w:val="00ED4391"/>
    <w:rsid w:val="00ED43B6"/>
    <w:rsid w:val="00ED44ED"/>
    <w:rsid w:val="00ED4527"/>
    <w:rsid w:val="00ED460E"/>
    <w:rsid w:val="00ED46F9"/>
    <w:rsid w:val="00ED4886"/>
    <w:rsid w:val="00ED493A"/>
    <w:rsid w:val="00ED4B29"/>
    <w:rsid w:val="00ED5097"/>
    <w:rsid w:val="00ED538E"/>
    <w:rsid w:val="00ED53FE"/>
    <w:rsid w:val="00ED549C"/>
    <w:rsid w:val="00ED5578"/>
    <w:rsid w:val="00ED58E1"/>
    <w:rsid w:val="00ED58E8"/>
    <w:rsid w:val="00ED5996"/>
    <w:rsid w:val="00ED5C67"/>
    <w:rsid w:val="00ED5D9B"/>
    <w:rsid w:val="00ED5E61"/>
    <w:rsid w:val="00ED619B"/>
    <w:rsid w:val="00ED6246"/>
    <w:rsid w:val="00ED64EA"/>
    <w:rsid w:val="00ED663B"/>
    <w:rsid w:val="00ED6A2E"/>
    <w:rsid w:val="00ED6B8A"/>
    <w:rsid w:val="00ED6FCC"/>
    <w:rsid w:val="00ED73C7"/>
    <w:rsid w:val="00ED7479"/>
    <w:rsid w:val="00ED7574"/>
    <w:rsid w:val="00ED7757"/>
    <w:rsid w:val="00ED7942"/>
    <w:rsid w:val="00ED7A40"/>
    <w:rsid w:val="00ED7E20"/>
    <w:rsid w:val="00ED7E94"/>
    <w:rsid w:val="00ED7F50"/>
    <w:rsid w:val="00EE02E3"/>
    <w:rsid w:val="00EE0430"/>
    <w:rsid w:val="00EE04DC"/>
    <w:rsid w:val="00EE04DE"/>
    <w:rsid w:val="00EE0553"/>
    <w:rsid w:val="00EE0A76"/>
    <w:rsid w:val="00EE0CB1"/>
    <w:rsid w:val="00EE1009"/>
    <w:rsid w:val="00EE1343"/>
    <w:rsid w:val="00EE159D"/>
    <w:rsid w:val="00EE1610"/>
    <w:rsid w:val="00EE1E05"/>
    <w:rsid w:val="00EE211F"/>
    <w:rsid w:val="00EE21F5"/>
    <w:rsid w:val="00EE2450"/>
    <w:rsid w:val="00EE249B"/>
    <w:rsid w:val="00EE24B1"/>
    <w:rsid w:val="00EE2816"/>
    <w:rsid w:val="00EE28E3"/>
    <w:rsid w:val="00EE2A92"/>
    <w:rsid w:val="00EE351A"/>
    <w:rsid w:val="00EE3671"/>
    <w:rsid w:val="00EE3895"/>
    <w:rsid w:val="00EE39F1"/>
    <w:rsid w:val="00EE3C97"/>
    <w:rsid w:val="00EE3D85"/>
    <w:rsid w:val="00EE3EFC"/>
    <w:rsid w:val="00EE40F7"/>
    <w:rsid w:val="00EE427B"/>
    <w:rsid w:val="00EE42B3"/>
    <w:rsid w:val="00EE438E"/>
    <w:rsid w:val="00EE4482"/>
    <w:rsid w:val="00EE4542"/>
    <w:rsid w:val="00EE487B"/>
    <w:rsid w:val="00EE49D4"/>
    <w:rsid w:val="00EE537C"/>
    <w:rsid w:val="00EE548E"/>
    <w:rsid w:val="00EE5552"/>
    <w:rsid w:val="00EE5B2E"/>
    <w:rsid w:val="00EE6276"/>
    <w:rsid w:val="00EE62C4"/>
    <w:rsid w:val="00EE62F1"/>
    <w:rsid w:val="00EE6481"/>
    <w:rsid w:val="00EE65AA"/>
    <w:rsid w:val="00EE696D"/>
    <w:rsid w:val="00EE6AB3"/>
    <w:rsid w:val="00EE6BB4"/>
    <w:rsid w:val="00EE6DCB"/>
    <w:rsid w:val="00EE6E22"/>
    <w:rsid w:val="00EE6E29"/>
    <w:rsid w:val="00EE7147"/>
    <w:rsid w:val="00EE7230"/>
    <w:rsid w:val="00EE7310"/>
    <w:rsid w:val="00EE73D7"/>
    <w:rsid w:val="00EE7401"/>
    <w:rsid w:val="00EE7439"/>
    <w:rsid w:val="00EE7530"/>
    <w:rsid w:val="00EE76E5"/>
    <w:rsid w:val="00EE7907"/>
    <w:rsid w:val="00EE7A08"/>
    <w:rsid w:val="00EE7D92"/>
    <w:rsid w:val="00EE7F8D"/>
    <w:rsid w:val="00EF005D"/>
    <w:rsid w:val="00EF0196"/>
    <w:rsid w:val="00EF01B1"/>
    <w:rsid w:val="00EF07D1"/>
    <w:rsid w:val="00EF0870"/>
    <w:rsid w:val="00EF0AEE"/>
    <w:rsid w:val="00EF0BBD"/>
    <w:rsid w:val="00EF0C07"/>
    <w:rsid w:val="00EF0ED2"/>
    <w:rsid w:val="00EF0FA4"/>
    <w:rsid w:val="00EF1007"/>
    <w:rsid w:val="00EF1192"/>
    <w:rsid w:val="00EF147D"/>
    <w:rsid w:val="00EF1510"/>
    <w:rsid w:val="00EF15CC"/>
    <w:rsid w:val="00EF1672"/>
    <w:rsid w:val="00EF175C"/>
    <w:rsid w:val="00EF1CE8"/>
    <w:rsid w:val="00EF1F95"/>
    <w:rsid w:val="00EF203A"/>
    <w:rsid w:val="00EF2132"/>
    <w:rsid w:val="00EF23F2"/>
    <w:rsid w:val="00EF2700"/>
    <w:rsid w:val="00EF281B"/>
    <w:rsid w:val="00EF2B73"/>
    <w:rsid w:val="00EF2BCF"/>
    <w:rsid w:val="00EF2C05"/>
    <w:rsid w:val="00EF2F3A"/>
    <w:rsid w:val="00EF2F4E"/>
    <w:rsid w:val="00EF31E6"/>
    <w:rsid w:val="00EF3202"/>
    <w:rsid w:val="00EF38A1"/>
    <w:rsid w:val="00EF3CF3"/>
    <w:rsid w:val="00EF4056"/>
    <w:rsid w:val="00EF4371"/>
    <w:rsid w:val="00EF4507"/>
    <w:rsid w:val="00EF4717"/>
    <w:rsid w:val="00EF49A5"/>
    <w:rsid w:val="00EF4C78"/>
    <w:rsid w:val="00EF50E3"/>
    <w:rsid w:val="00EF50FB"/>
    <w:rsid w:val="00EF51A5"/>
    <w:rsid w:val="00EF5255"/>
    <w:rsid w:val="00EF58B0"/>
    <w:rsid w:val="00EF5951"/>
    <w:rsid w:val="00EF600E"/>
    <w:rsid w:val="00EF609A"/>
    <w:rsid w:val="00EF60A0"/>
    <w:rsid w:val="00EF6302"/>
    <w:rsid w:val="00EF66B5"/>
    <w:rsid w:val="00EF68EE"/>
    <w:rsid w:val="00EF6E24"/>
    <w:rsid w:val="00EF6EC6"/>
    <w:rsid w:val="00EF7141"/>
    <w:rsid w:val="00EF73A8"/>
    <w:rsid w:val="00EF7448"/>
    <w:rsid w:val="00EF7797"/>
    <w:rsid w:val="00EF77DB"/>
    <w:rsid w:val="00EF780C"/>
    <w:rsid w:val="00EF782D"/>
    <w:rsid w:val="00EF7A45"/>
    <w:rsid w:val="00EF7AA8"/>
    <w:rsid w:val="00EF7D3F"/>
    <w:rsid w:val="00F002F5"/>
    <w:rsid w:val="00F0037D"/>
    <w:rsid w:val="00F006ED"/>
    <w:rsid w:val="00F00774"/>
    <w:rsid w:val="00F00B47"/>
    <w:rsid w:val="00F00C04"/>
    <w:rsid w:val="00F010D6"/>
    <w:rsid w:val="00F01321"/>
    <w:rsid w:val="00F0141C"/>
    <w:rsid w:val="00F01775"/>
    <w:rsid w:val="00F01777"/>
    <w:rsid w:val="00F01BD9"/>
    <w:rsid w:val="00F01F96"/>
    <w:rsid w:val="00F0216D"/>
    <w:rsid w:val="00F02285"/>
    <w:rsid w:val="00F023E7"/>
    <w:rsid w:val="00F02B32"/>
    <w:rsid w:val="00F02CB9"/>
    <w:rsid w:val="00F02DC7"/>
    <w:rsid w:val="00F02E7D"/>
    <w:rsid w:val="00F02EAC"/>
    <w:rsid w:val="00F02EFA"/>
    <w:rsid w:val="00F02F84"/>
    <w:rsid w:val="00F03063"/>
    <w:rsid w:val="00F030AE"/>
    <w:rsid w:val="00F032E5"/>
    <w:rsid w:val="00F03740"/>
    <w:rsid w:val="00F038DF"/>
    <w:rsid w:val="00F03C8A"/>
    <w:rsid w:val="00F03E95"/>
    <w:rsid w:val="00F0412B"/>
    <w:rsid w:val="00F04467"/>
    <w:rsid w:val="00F0473C"/>
    <w:rsid w:val="00F04B55"/>
    <w:rsid w:val="00F04D81"/>
    <w:rsid w:val="00F04FFE"/>
    <w:rsid w:val="00F0507A"/>
    <w:rsid w:val="00F050B2"/>
    <w:rsid w:val="00F052E4"/>
    <w:rsid w:val="00F055A0"/>
    <w:rsid w:val="00F057C3"/>
    <w:rsid w:val="00F05826"/>
    <w:rsid w:val="00F058AE"/>
    <w:rsid w:val="00F05A5C"/>
    <w:rsid w:val="00F0616C"/>
    <w:rsid w:val="00F062DE"/>
    <w:rsid w:val="00F063B7"/>
    <w:rsid w:val="00F063CC"/>
    <w:rsid w:val="00F06442"/>
    <w:rsid w:val="00F067A0"/>
    <w:rsid w:val="00F067A2"/>
    <w:rsid w:val="00F06A34"/>
    <w:rsid w:val="00F06C3F"/>
    <w:rsid w:val="00F06DA5"/>
    <w:rsid w:val="00F07140"/>
    <w:rsid w:val="00F07219"/>
    <w:rsid w:val="00F0795C"/>
    <w:rsid w:val="00F07C9E"/>
    <w:rsid w:val="00F07F79"/>
    <w:rsid w:val="00F10238"/>
    <w:rsid w:val="00F1037F"/>
    <w:rsid w:val="00F1053F"/>
    <w:rsid w:val="00F105A5"/>
    <w:rsid w:val="00F10918"/>
    <w:rsid w:val="00F10B6D"/>
    <w:rsid w:val="00F10C56"/>
    <w:rsid w:val="00F10D3C"/>
    <w:rsid w:val="00F10F6B"/>
    <w:rsid w:val="00F10F8E"/>
    <w:rsid w:val="00F11045"/>
    <w:rsid w:val="00F11449"/>
    <w:rsid w:val="00F1145A"/>
    <w:rsid w:val="00F11879"/>
    <w:rsid w:val="00F1199E"/>
    <w:rsid w:val="00F11A16"/>
    <w:rsid w:val="00F11A23"/>
    <w:rsid w:val="00F11C67"/>
    <w:rsid w:val="00F11F9B"/>
    <w:rsid w:val="00F1204F"/>
    <w:rsid w:val="00F121F0"/>
    <w:rsid w:val="00F12555"/>
    <w:rsid w:val="00F1270E"/>
    <w:rsid w:val="00F12AE5"/>
    <w:rsid w:val="00F12B62"/>
    <w:rsid w:val="00F12D54"/>
    <w:rsid w:val="00F12FF2"/>
    <w:rsid w:val="00F13153"/>
    <w:rsid w:val="00F13207"/>
    <w:rsid w:val="00F1342D"/>
    <w:rsid w:val="00F134F5"/>
    <w:rsid w:val="00F13520"/>
    <w:rsid w:val="00F13964"/>
    <w:rsid w:val="00F13A75"/>
    <w:rsid w:val="00F13D39"/>
    <w:rsid w:val="00F13D49"/>
    <w:rsid w:val="00F14076"/>
    <w:rsid w:val="00F14142"/>
    <w:rsid w:val="00F14171"/>
    <w:rsid w:val="00F141F9"/>
    <w:rsid w:val="00F14267"/>
    <w:rsid w:val="00F14276"/>
    <w:rsid w:val="00F1437D"/>
    <w:rsid w:val="00F1442F"/>
    <w:rsid w:val="00F14A54"/>
    <w:rsid w:val="00F14BCA"/>
    <w:rsid w:val="00F15048"/>
    <w:rsid w:val="00F150C9"/>
    <w:rsid w:val="00F15132"/>
    <w:rsid w:val="00F151FE"/>
    <w:rsid w:val="00F15208"/>
    <w:rsid w:val="00F15436"/>
    <w:rsid w:val="00F154BA"/>
    <w:rsid w:val="00F157B8"/>
    <w:rsid w:val="00F1580A"/>
    <w:rsid w:val="00F158B9"/>
    <w:rsid w:val="00F1593C"/>
    <w:rsid w:val="00F15C37"/>
    <w:rsid w:val="00F15D41"/>
    <w:rsid w:val="00F15E88"/>
    <w:rsid w:val="00F15F04"/>
    <w:rsid w:val="00F15FC3"/>
    <w:rsid w:val="00F16000"/>
    <w:rsid w:val="00F16110"/>
    <w:rsid w:val="00F162F7"/>
    <w:rsid w:val="00F16308"/>
    <w:rsid w:val="00F166B6"/>
    <w:rsid w:val="00F16F6E"/>
    <w:rsid w:val="00F17356"/>
    <w:rsid w:val="00F17456"/>
    <w:rsid w:val="00F176B6"/>
    <w:rsid w:val="00F17A87"/>
    <w:rsid w:val="00F17DE0"/>
    <w:rsid w:val="00F201E0"/>
    <w:rsid w:val="00F203B6"/>
    <w:rsid w:val="00F20542"/>
    <w:rsid w:val="00F20676"/>
    <w:rsid w:val="00F2070C"/>
    <w:rsid w:val="00F2097D"/>
    <w:rsid w:val="00F21122"/>
    <w:rsid w:val="00F21132"/>
    <w:rsid w:val="00F213A7"/>
    <w:rsid w:val="00F21440"/>
    <w:rsid w:val="00F215BF"/>
    <w:rsid w:val="00F2163E"/>
    <w:rsid w:val="00F2185C"/>
    <w:rsid w:val="00F219BF"/>
    <w:rsid w:val="00F21FAF"/>
    <w:rsid w:val="00F22000"/>
    <w:rsid w:val="00F2220C"/>
    <w:rsid w:val="00F22390"/>
    <w:rsid w:val="00F22700"/>
    <w:rsid w:val="00F228C6"/>
    <w:rsid w:val="00F229A8"/>
    <w:rsid w:val="00F22C68"/>
    <w:rsid w:val="00F22F2C"/>
    <w:rsid w:val="00F23318"/>
    <w:rsid w:val="00F235CA"/>
    <w:rsid w:val="00F237D0"/>
    <w:rsid w:val="00F2388A"/>
    <w:rsid w:val="00F23B76"/>
    <w:rsid w:val="00F23D95"/>
    <w:rsid w:val="00F23DAA"/>
    <w:rsid w:val="00F244CA"/>
    <w:rsid w:val="00F24639"/>
    <w:rsid w:val="00F24754"/>
    <w:rsid w:val="00F2492D"/>
    <w:rsid w:val="00F24A12"/>
    <w:rsid w:val="00F24AAD"/>
    <w:rsid w:val="00F24DD7"/>
    <w:rsid w:val="00F24DF7"/>
    <w:rsid w:val="00F24E95"/>
    <w:rsid w:val="00F2512E"/>
    <w:rsid w:val="00F25288"/>
    <w:rsid w:val="00F2569B"/>
    <w:rsid w:val="00F256E2"/>
    <w:rsid w:val="00F25B84"/>
    <w:rsid w:val="00F25DDE"/>
    <w:rsid w:val="00F25E9C"/>
    <w:rsid w:val="00F26005"/>
    <w:rsid w:val="00F262BB"/>
    <w:rsid w:val="00F26671"/>
    <w:rsid w:val="00F266B4"/>
    <w:rsid w:val="00F26770"/>
    <w:rsid w:val="00F26832"/>
    <w:rsid w:val="00F26A06"/>
    <w:rsid w:val="00F26C2C"/>
    <w:rsid w:val="00F26C49"/>
    <w:rsid w:val="00F26D97"/>
    <w:rsid w:val="00F26EC1"/>
    <w:rsid w:val="00F26F79"/>
    <w:rsid w:val="00F27095"/>
    <w:rsid w:val="00F2714B"/>
    <w:rsid w:val="00F275E1"/>
    <w:rsid w:val="00F27813"/>
    <w:rsid w:val="00F2781C"/>
    <w:rsid w:val="00F27942"/>
    <w:rsid w:val="00F27D70"/>
    <w:rsid w:val="00F27D7B"/>
    <w:rsid w:val="00F30050"/>
    <w:rsid w:val="00F3005A"/>
    <w:rsid w:val="00F30249"/>
    <w:rsid w:val="00F304F1"/>
    <w:rsid w:val="00F307B2"/>
    <w:rsid w:val="00F30886"/>
    <w:rsid w:val="00F3097D"/>
    <w:rsid w:val="00F30B3F"/>
    <w:rsid w:val="00F30D65"/>
    <w:rsid w:val="00F30D8C"/>
    <w:rsid w:val="00F310A8"/>
    <w:rsid w:val="00F31269"/>
    <w:rsid w:val="00F317A7"/>
    <w:rsid w:val="00F3181B"/>
    <w:rsid w:val="00F31AEB"/>
    <w:rsid w:val="00F31B12"/>
    <w:rsid w:val="00F31B2A"/>
    <w:rsid w:val="00F31DBF"/>
    <w:rsid w:val="00F31F14"/>
    <w:rsid w:val="00F320AF"/>
    <w:rsid w:val="00F325A9"/>
    <w:rsid w:val="00F32871"/>
    <w:rsid w:val="00F32A8B"/>
    <w:rsid w:val="00F32ABE"/>
    <w:rsid w:val="00F32E0B"/>
    <w:rsid w:val="00F33042"/>
    <w:rsid w:val="00F33132"/>
    <w:rsid w:val="00F33180"/>
    <w:rsid w:val="00F3329A"/>
    <w:rsid w:val="00F33757"/>
    <w:rsid w:val="00F33932"/>
    <w:rsid w:val="00F33956"/>
    <w:rsid w:val="00F33C8C"/>
    <w:rsid w:val="00F33C9D"/>
    <w:rsid w:val="00F33F3E"/>
    <w:rsid w:val="00F34381"/>
    <w:rsid w:val="00F344DB"/>
    <w:rsid w:val="00F347F3"/>
    <w:rsid w:val="00F34A79"/>
    <w:rsid w:val="00F34B72"/>
    <w:rsid w:val="00F34D90"/>
    <w:rsid w:val="00F34EE1"/>
    <w:rsid w:val="00F34F42"/>
    <w:rsid w:val="00F35094"/>
    <w:rsid w:val="00F350E4"/>
    <w:rsid w:val="00F353F7"/>
    <w:rsid w:val="00F35654"/>
    <w:rsid w:val="00F3623D"/>
    <w:rsid w:val="00F36283"/>
    <w:rsid w:val="00F362C8"/>
    <w:rsid w:val="00F362F7"/>
    <w:rsid w:val="00F36304"/>
    <w:rsid w:val="00F365A6"/>
    <w:rsid w:val="00F36669"/>
    <w:rsid w:val="00F3666B"/>
    <w:rsid w:val="00F3696D"/>
    <w:rsid w:val="00F36A5F"/>
    <w:rsid w:val="00F36E55"/>
    <w:rsid w:val="00F37286"/>
    <w:rsid w:val="00F372BF"/>
    <w:rsid w:val="00F376DB"/>
    <w:rsid w:val="00F378CB"/>
    <w:rsid w:val="00F37A31"/>
    <w:rsid w:val="00F37BD3"/>
    <w:rsid w:val="00F40361"/>
    <w:rsid w:val="00F403F6"/>
    <w:rsid w:val="00F407E0"/>
    <w:rsid w:val="00F408F4"/>
    <w:rsid w:val="00F40E02"/>
    <w:rsid w:val="00F40EE9"/>
    <w:rsid w:val="00F40EED"/>
    <w:rsid w:val="00F40FA3"/>
    <w:rsid w:val="00F410EF"/>
    <w:rsid w:val="00F41557"/>
    <w:rsid w:val="00F416A7"/>
    <w:rsid w:val="00F41886"/>
    <w:rsid w:val="00F4192A"/>
    <w:rsid w:val="00F41AFF"/>
    <w:rsid w:val="00F41BCD"/>
    <w:rsid w:val="00F4218A"/>
    <w:rsid w:val="00F42259"/>
    <w:rsid w:val="00F4274B"/>
    <w:rsid w:val="00F42903"/>
    <w:rsid w:val="00F42C13"/>
    <w:rsid w:val="00F42D18"/>
    <w:rsid w:val="00F42EFE"/>
    <w:rsid w:val="00F42F2F"/>
    <w:rsid w:val="00F431AF"/>
    <w:rsid w:val="00F435F1"/>
    <w:rsid w:val="00F4362D"/>
    <w:rsid w:val="00F43691"/>
    <w:rsid w:val="00F437CE"/>
    <w:rsid w:val="00F43BE0"/>
    <w:rsid w:val="00F43DBB"/>
    <w:rsid w:val="00F44184"/>
    <w:rsid w:val="00F4418D"/>
    <w:rsid w:val="00F441BC"/>
    <w:rsid w:val="00F441E9"/>
    <w:rsid w:val="00F44219"/>
    <w:rsid w:val="00F44334"/>
    <w:rsid w:val="00F444C0"/>
    <w:rsid w:val="00F446F5"/>
    <w:rsid w:val="00F4483B"/>
    <w:rsid w:val="00F44A54"/>
    <w:rsid w:val="00F44C89"/>
    <w:rsid w:val="00F451E1"/>
    <w:rsid w:val="00F4549D"/>
    <w:rsid w:val="00F4560D"/>
    <w:rsid w:val="00F45743"/>
    <w:rsid w:val="00F4582D"/>
    <w:rsid w:val="00F45D64"/>
    <w:rsid w:val="00F45DA2"/>
    <w:rsid w:val="00F45FDE"/>
    <w:rsid w:val="00F46179"/>
    <w:rsid w:val="00F461D2"/>
    <w:rsid w:val="00F46214"/>
    <w:rsid w:val="00F463E6"/>
    <w:rsid w:val="00F465E6"/>
    <w:rsid w:val="00F466D2"/>
    <w:rsid w:val="00F4682B"/>
    <w:rsid w:val="00F46AA5"/>
    <w:rsid w:val="00F46C4C"/>
    <w:rsid w:val="00F46CA1"/>
    <w:rsid w:val="00F46D87"/>
    <w:rsid w:val="00F46E0E"/>
    <w:rsid w:val="00F471B0"/>
    <w:rsid w:val="00F4720A"/>
    <w:rsid w:val="00F477CB"/>
    <w:rsid w:val="00F47A0D"/>
    <w:rsid w:val="00F47A4E"/>
    <w:rsid w:val="00F47B2A"/>
    <w:rsid w:val="00F47B88"/>
    <w:rsid w:val="00F47BD5"/>
    <w:rsid w:val="00F47C1C"/>
    <w:rsid w:val="00F47C1D"/>
    <w:rsid w:val="00F50000"/>
    <w:rsid w:val="00F5046E"/>
    <w:rsid w:val="00F5052E"/>
    <w:rsid w:val="00F50B77"/>
    <w:rsid w:val="00F50E85"/>
    <w:rsid w:val="00F50F0E"/>
    <w:rsid w:val="00F5158A"/>
    <w:rsid w:val="00F517A7"/>
    <w:rsid w:val="00F51ADA"/>
    <w:rsid w:val="00F51C00"/>
    <w:rsid w:val="00F51CBC"/>
    <w:rsid w:val="00F51CC7"/>
    <w:rsid w:val="00F51F66"/>
    <w:rsid w:val="00F5206A"/>
    <w:rsid w:val="00F52251"/>
    <w:rsid w:val="00F5254E"/>
    <w:rsid w:val="00F52620"/>
    <w:rsid w:val="00F52693"/>
    <w:rsid w:val="00F527DC"/>
    <w:rsid w:val="00F52B16"/>
    <w:rsid w:val="00F52C20"/>
    <w:rsid w:val="00F52EFD"/>
    <w:rsid w:val="00F52FF0"/>
    <w:rsid w:val="00F5305A"/>
    <w:rsid w:val="00F531ED"/>
    <w:rsid w:val="00F533A8"/>
    <w:rsid w:val="00F533BD"/>
    <w:rsid w:val="00F53409"/>
    <w:rsid w:val="00F536DB"/>
    <w:rsid w:val="00F5378E"/>
    <w:rsid w:val="00F5395A"/>
    <w:rsid w:val="00F53B5C"/>
    <w:rsid w:val="00F53C11"/>
    <w:rsid w:val="00F53C6E"/>
    <w:rsid w:val="00F54310"/>
    <w:rsid w:val="00F54399"/>
    <w:rsid w:val="00F54468"/>
    <w:rsid w:val="00F547FA"/>
    <w:rsid w:val="00F5488C"/>
    <w:rsid w:val="00F549F6"/>
    <w:rsid w:val="00F553CA"/>
    <w:rsid w:val="00F55687"/>
    <w:rsid w:val="00F55737"/>
    <w:rsid w:val="00F558BE"/>
    <w:rsid w:val="00F558C2"/>
    <w:rsid w:val="00F55B2B"/>
    <w:rsid w:val="00F55DD3"/>
    <w:rsid w:val="00F55F15"/>
    <w:rsid w:val="00F5617D"/>
    <w:rsid w:val="00F5621B"/>
    <w:rsid w:val="00F5631C"/>
    <w:rsid w:val="00F564BB"/>
    <w:rsid w:val="00F56636"/>
    <w:rsid w:val="00F56873"/>
    <w:rsid w:val="00F568D1"/>
    <w:rsid w:val="00F569D3"/>
    <w:rsid w:val="00F56A3D"/>
    <w:rsid w:val="00F56C1B"/>
    <w:rsid w:val="00F5726B"/>
    <w:rsid w:val="00F5732C"/>
    <w:rsid w:val="00F57414"/>
    <w:rsid w:val="00F57464"/>
    <w:rsid w:val="00F57576"/>
    <w:rsid w:val="00F57608"/>
    <w:rsid w:val="00F57762"/>
    <w:rsid w:val="00F57833"/>
    <w:rsid w:val="00F5798D"/>
    <w:rsid w:val="00F57999"/>
    <w:rsid w:val="00F57AD4"/>
    <w:rsid w:val="00F57DC3"/>
    <w:rsid w:val="00F600D8"/>
    <w:rsid w:val="00F603BC"/>
    <w:rsid w:val="00F604BE"/>
    <w:rsid w:val="00F604C4"/>
    <w:rsid w:val="00F6079D"/>
    <w:rsid w:val="00F60813"/>
    <w:rsid w:val="00F60F9B"/>
    <w:rsid w:val="00F60FF0"/>
    <w:rsid w:val="00F61182"/>
    <w:rsid w:val="00F61500"/>
    <w:rsid w:val="00F61559"/>
    <w:rsid w:val="00F61962"/>
    <w:rsid w:val="00F61D82"/>
    <w:rsid w:val="00F61DE0"/>
    <w:rsid w:val="00F61E4B"/>
    <w:rsid w:val="00F622C4"/>
    <w:rsid w:val="00F6264A"/>
    <w:rsid w:val="00F62723"/>
    <w:rsid w:val="00F62917"/>
    <w:rsid w:val="00F62B7A"/>
    <w:rsid w:val="00F62CE1"/>
    <w:rsid w:val="00F62D5A"/>
    <w:rsid w:val="00F6339D"/>
    <w:rsid w:val="00F639B9"/>
    <w:rsid w:val="00F63A0E"/>
    <w:rsid w:val="00F63C21"/>
    <w:rsid w:val="00F63E29"/>
    <w:rsid w:val="00F63EC1"/>
    <w:rsid w:val="00F63EFE"/>
    <w:rsid w:val="00F63F82"/>
    <w:rsid w:val="00F6411D"/>
    <w:rsid w:val="00F6433E"/>
    <w:rsid w:val="00F64603"/>
    <w:rsid w:val="00F64698"/>
    <w:rsid w:val="00F650BE"/>
    <w:rsid w:val="00F650DE"/>
    <w:rsid w:val="00F651ED"/>
    <w:rsid w:val="00F65993"/>
    <w:rsid w:val="00F65AFA"/>
    <w:rsid w:val="00F65D9D"/>
    <w:rsid w:val="00F663A1"/>
    <w:rsid w:val="00F664E4"/>
    <w:rsid w:val="00F66B94"/>
    <w:rsid w:val="00F66F4B"/>
    <w:rsid w:val="00F67319"/>
    <w:rsid w:val="00F67324"/>
    <w:rsid w:val="00F673BC"/>
    <w:rsid w:val="00F675CB"/>
    <w:rsid w:val="00F6766C"/>
    <w:rsid w:val="00F679B1"/>
    <w:rsid w:val="00F67A14"/>
    <w:rsid w:val="00F67F1A"/>
    <w:rsid w:val="00F7051B"/>
    <w:rsid w:val="00F70551"/>
    <w:rsid w:val="00F7089C"/>
    <w:rsid w:val="00F709C9"/>
    <w:rsid w:val="00F70A6C"/>
    <w:rsid w:val="00F70B68"/>
    <w:rsid w:val="00F70CBA"/>
    <w:rsid w:val="00F70D07"/>
    <w:rsid w:val="00F70F36"/>
    <w:rsid w:val="00F70F99"/>
    <w:rsid w:val="00F71056"/>
    <w:rsid w:val="00F710B5"/>
    <w:rsid w:val="00F71160"/>
    <w:rsid w:val="00F7148F"/>
    <w:rsid w:val="00F714F2"/>
    <w:rsid w:val="00F718AB"/>
    <w:rsid w:val="00F718DD"/>
    <w:rsid w:val="00F71B52"/>
    <w:rsid w:val="00F71C1E"/>
    <w:rsid w:val="00F71DA9"/>
    <w:rsid w:val="00F71E06"/>
    <w:rsid w:val="00F71E67"/>
    <w:rsid w:val="00F723B3"/>
    <w:rsid w:val="00F72BF4"/>
    <w:rsid w:val="00F72D63"/>
    <w:rsid w:val="00F730B9"/>
    <w:rsid w:val="00F730FC"/>
    <w:rsid w:val="00F73550"/>
    <w:rsid w:val="00F73F93"/>
    <w:rsid w:val="00F747FC"/>
    <w:rsid w:val="00F74982"/>
    <w:rsid w:val="00F74AB6"/>
    <w:rsid w:val="00F74B0D"/>
    <w:rsid w:val="00F74B73"/>
    <w:rsid w:val="00F74D69"/>
    <w:rsid w:val="00F74ED1"/>
    <w:rsid w:val="00F7569E"/>
    <w:rsid w:val="00F75819"/>
    <w:rsid w:val="00F758C1"/>
    <w:rsid w:val="00F7593A"/>
    <w:rsid w:val="00F75B14"/>
    <w:rsid w:val="00F75D12"/>
    <w:rsid w:val="00F75ED4"/>
    <w:rsid w:val="00F76160"/>
    <w:rsid w:val="00F7642B"/>
    <w:rsid w:val="00F765B5"/>
    <w:rsid w:val="00F76693"/>
    <w:rsid w:val="00F76A78"/>
    <w:rsid w:val="00F76BF0"/>
    <w:rsid w:val="00F76CBC"/>
    <w:rsid w:val="00F76F81"/>
    <w:rsid w:val="00F770D5"/>
    <w:rsid w:val="00F771DF"/>
    <w:rsid w:val="00F7726C"/>
    <w:rsid w:val="00F777D3"/>
    <w:rsid w:val="00F7780D"/>
    <w:rsid w:val="00F779CB"/>
    <w:rsid w:val="00F8001A"/>
    <w:rsid w:val="00F800C4"/>
    <w:rsid w:val="00F80499"/>
    <w:rsid w:val="00F80568"/>
    <w:rsid w:val="00F8072F"/>
    <w:rsid w:val="00F809CC"/>
    <w:rsid w:val="00F80CCC"/>
    <w:rsid w:val="00F80FCA"/>
    <w:rsid w:val="00F814EF"/>
    <w:rsid w:val="00F81569"/>
    <w:rsid w:val="00F8168E"/>
    <w:rsid w:val="00F8173E"/>
    <w:rsid w:val="00F82123"/>
    <w:rsid w:val="00F8303A"/>
    <w:rsid w:val="00F83242"/>
    <w:rsid w:val="00F83256"/>
    <w:rsid w:val="00F8332B"/>
    <w:rsid w:val="00F8388C"/>
    <w:rsid w:val="00F838E6"/>
    <w:rsid w:val="00F83965"/>
    <w:rsid w:val="00F83C2A"/>
    <w:rsid w:val="00F83D2C"/>
    <w:rsid w:val="00F84164"/>
    <w:rsid w:val="00F843C8"/>
    <w:rsid w:val="00F8456A"/>
    <w:rsid w:val="00F84672"/>
    <w:rsid w:val="00F8483C"/>
    <w:rsid w:val="00F84B1F"/>
    <w:rsid w:val="00F84EFF"/>
    <w:rsid w:val="00F8565E"/>
    <w:rsid w:val="00F85924"/>
    <w:rsid w:val="00F85A20"/>
    <w:rsid w:val="00F85AA7"/>
    <w:rsid w:val="00F85B3F"/>
    <w:rsid w:val="00F8625D"/>
    <w:rsid w:val="00F86425"/>
    <w:rsid w:val="00F86769"/>
    <w:rsid w:val="00F86C94"/>
    <w:rsid w:val="00F86CC8"/>
    <w:rsid w:val="00F86CD4"/>
    <w:rsid w:val="00F86D65"/>
    <w:rsid w:val="00F86F50"/>
    <w:rsid w:val="00F874FE"/>
    <w:rsid w:val="00F8762D"/>
    <w:rsid w:val="00F87885"/>
    <w:rsid w:val="00F879F4"/>
    <w:rsid w:val="00F87F71"/>
    <w:rsid w:val="00F87FB5"/>
    <w:rsid w:val="00F90312"/>
    <w:rsid w:val="00F9062E"/>
    <w:rsid w:val="00F9098E"/>
    <w:rsid w:val="00F90DCA"/>
    <w:rsid w:val="00F91200"/>
    <w:rsid w:val="00F9127E"/>
    <w:rsid w:val="00F9142C"/>
    <w:rsid w:val="00F91573"/>
    <w:rsid w:val="00F91728"/>
    <w:rsid w:val="00F91890"/>
    <w:rsid w:val="00F91AED"/>
    <w:rsid w:val="00F91D20"/>
    <w:rsid w:val="00F91D79"/>
    <w:rsid w:val="00F923D9"/>
    <w:rsid w:val="00F9274C"/>
    <w:rsid w:val="00F92A4C"/>
    <w:rsid w:val="00F92F43"/>
    <w:rsid w:val="00F93011"/>
    <w:rsid w:val="00F930A8"/>
    <w:rsid w:val="00F9352B"/>
    <w:rsid w:val="00F93828"/>
    <w:rsid w:val="00F939E8"/>
    <w:rsid w:val="00F93A0F"/>
    <w:rsid w:val="00F93CFA"/>
    <w:rsid w:val="00F93D80"/>
    <w:rsid w:val="00F93E00"/>
    <w:rsid w:val="00F941AE"/>
    <w:rsid w:val="00F94427"/>
    <w:rsid w:val="00F944E5"/>
    <w:rsid w:val="00F94539"/>
    <w:rsid w:val="00F945E6"/>
    <w:rsid w:val="00F949EB"/>
    <w:rsid w:val="00F94A0F"/>
    <w:rsid w:val="00F94BC7"/>
    <w:rsid w:val="00F94C61"/>
    <w:rsid w:val="00F94D0F"/>
    <w:rsid w:val="00F94E66"/>
    <w:rsid w:val="00F9510A"/>
    <w:rsid w:val="00F9514D"/>
    <w:rsid w:val="00F95332"/>
    <w:rsid w:val="00F95570"/>
    <w:rsid w:val="00F955DA"/>
    <w:rsid w:val="00F95628"/>
    <w:rsid w:val="00F95802"/>
    <w:rsid w:val="00F95BB2"/>
    <w:rsid w:val="00F95C91"/>
    <w:rsid w:val="00F95EA7"/>
    <w:rsid w:val="00F95F63"/>
    <w:rsid w:val="00F96147"/>
    <w:rsid w:val="00F96909"/>
    <w:rsid w:val="00F96E27"/>
    <w:rsid w:val="00F96F0D"/>
    <w:rsid w:val="00F970C5"/>
    <w:rsid w:val="00F97121"/>
    <w:rsid w:val="00F9714F"/>
    <w:rsid w:val="00F971DD"/>
    <w:rsid w:val="00F9792E"/>
    <w:rsid w:val="00FA01E8"/>
    <w:rsid w:val="00FA03A8"/>
    <w:rsid w:val="00FA0475"/>
    <w:rsid w:val="00FA0780"/>
    <w:rsid w:val="00FA084F"/>
    <w:rsid w:val="00FA0AC3"/>
    <w:rsid w:val="00FA0BDA"/>
    <w:rsid w:val="00FA0F87"/>
    <w:rsid w:val="00FA0FD8"/>
    <w:rsid w:val="00FA1086"/>
    <w:rsid w:val="00FA1374"/>
    <w:rsid w:val="00FA13BB"/>
    <w:rsid w:val="00FA13F3"/>
    <w:rsid w:val="00FA147F"/>
    <w:rsid w:val="00FA1844"/>
    <w:rsid w:val="00FA197B"/>
    <w:rsid w:val="00FA1A6F"/>
    <w:rsid w:val="00FA1F84"/>
    <w:rsid w:val="00FA210A"/>
    <w:rsid w:val="00FA22D4"/>
    <w:rsid w:val="00FA22E8"/>
    <w:rsid w:val="00FA25A1"/>
    <w:rsid w:val="00FA29CB"/>
    <w:rsid w:val="00FA2A1D"/>
    <w:rsid w:val="00FA2A3E"/>
    <w:rsid w:val="00FA2DE8"/>
    <w:rsid w:val="00FA2EC8"/>
    <w:rsid w:val="00FA315D"/>
    <w:rsid w:val="00FA3228"/>
    <w:rsid w:val="00FA330F"/>
    <w:rsid w:val="00FA3424"/>
    <w:rsid w:val="00FA3578"/>
    <w:rsid w:val="00FA3631"/>
    <w:rsid w:val="00FA36F5"/>
    <w:rsid w:val="00FA3A54"/>
    <w:rsid w:val="00FA3D4C"/>
    <w:rsid w:val="00FA4863"/>
    <w:rsid w:val="00FA486B"/>
    <w:rsid w:val="00FA49DE"/>
    <w:rsid w:val="00FA4B93"/>
    <w:rsid w:val="00FA4BDB"/>
    <w:rsid w:val="00FA4FD7"/>
    <w:rsid w:val="00FA4FFD"/>
    <w:rsid w:val="00FA517C"/>
    <w:rsid w:val="00FA55AB"/>
    <w:rsid w:val="00FA5847"/>
    <w:rsid w:val="00FA5ADC"/>
    <w:rsid w:val="00FA5C68"/>
    <w:rsid w:val="00FA5D66"/>
    <w:rsid w:val="00FA5EF0"/>
    <w:rsid w:val="00FA62FD"/>
    <w:rsid w:val="00FA6437"/>
    <w:rsid w:val="00FA687A"/>
    <w:rsid w:val="00FA68AC"/>
    <w:rsid w:val="00FA6966"/>
    <w:rsid w:val="00FA6AE3"/>
    <w:rsid w:val="00FA6B24"/>
    <w:rsid w:val="00FA6B67"/>
    <w:rsid w:val="00FA6D8B"/>
    <w:rsid w:val="00FA6D91"/>
    <w:rsid w:val="00FA6ECF"/>
    <w:rsid w:val="00FA7202"/>
    <w:rsid w:val="00FA731E"/>
    <w:rsid w:val="00FA74DB"/>
    <w:rsid w:val="00FA769A"/>
    <w:rsid w:val="00FA79B0"/>
    <w:rsid w:val="00FB012D"/>
    <w:rsid w:val="00FB0372"/>
    <w:rsid w:val="00FB046A"/>
    <w:rsid w:val="00FB0538"/>
    <w:rsid w:val="00FB055E"/>
    <w:rsid w:val="00FB05CF"/>
    <w:rsid w:val="00FB093E"/>
    <w:rsid w:val="00FB0A6E"/>
    <w:rsid w:val="00FB0ACF"/>
    <w:rsid w:val="00FB0B09"/>
    <w:rsid w:val="00FB0DCD"/>
    <w:rsid w:val="00FB0DDD"/>
    <w:rsid w:val="00FB11A0"/>
    <w:rsid w:val="00FB12CF"/>
    <w:rsid w:val="00FB1347"/>
    <w:rsid w:val="00FB137F"/>
    <w:rsid w:val="00FB13F0"/>
    <w:rsid w:val="00FB14BD"/>
    <w:rsid w:val="00FB1608"/>
    <w:rsid w:val="00FB1767"/>
    <w:rsid w:val="00FB1C61"/>
    <w:rsid w:val="00FB1CBC"/>
    <w:rsid w:val="00FB1D87"/>
    <w:rsid w:val="00FB1E1B"/>
    <w:rsid w:val="00FB1F78"/>
    <w:rsid w:val="00FB20D3"/>
    <w:rsid w:val="00FB20DF"/>
    <w:rsid w:val="00FB2111"/>
    <w:rsid w:val="00FB25DD"/>
    <w:rsid w:val="00FB260A"/>
    <w:rsid w:val="00FB29CF"/>
    <w:rsid w:val="00FB2F06"/>
    <w:rsid w:val="00FB2F0A"/>
    <w:rsid w:val="00FB2FA0"/>
    <w:rsid w:val="00FB3083"/>
    <w:rsid w:val="00FB30D2"/>
    <w:rsid w:val="00FB323E"/>
    <w:rsid w:val="00FB32A9"/>
    <w:rsid w:val="00FB36B5"/>
    <w:rsid w:val="00FB3796"/>
    <w:rsid w:val="00FB38A8"/>
    <w:rsid w:val="00FB38E4"/>
    <w:rsid w:val="00FB3982"/>
    <w:rsid w:val="00FB3BD4"/>
    <w:rsid w:val="00FB3FC4"/>
    <w:rsid w:val="00FB400A"/>
    <w:rsid w:val="00FB418B"/>
    <w:rsid w:val="00FB4236"/>
    <w:rsid w:val="00FB4275"/>
    <w:rsid w:val="00FB4410"/>
    <w:rsid w:val="00FB468A"/>
    <w:rsid w:val="00FB4AD7"/>
    <w:rsid w:val="00FB4C42"/>
    <w:rsid w:val="00FB4E6E"/>
    <w:rsid w:val="00FB508C"/>
    <w:rsid w:val="00FB50A2"/>
    <w:rsid w:val="00FB5124"/>
    <w:rsid w:val="00FB5266"/>
    <w:rsid w:val="00FB5299"/>
    <w:rsid w:val="00FB5448"/>
    <w:rsid w:val="00FB578E"/>
    <w:rsid w:val="00FB5797"/>
    <w:rsid w:val="00FB5832"/>
    <w:rsid w:val="00FB5DE6"/>
    <w:rsid w:val="00FB5FC6"/>
    <w:rsid w:val="00FB64FC"/>
    <w:rsid w:val="00FB67DD"/>
    <w:rsid w:val="00FB68B8"/>
    <w:rsid w:val="00FB7058"/>
    <w:rsid w:val="00FB719D"/>
    <w:rsid w:val="00FB720D"/>
    <w:rsid w:val="00FB72EA"/>
    <w:rsid w:val="00FB755D"/>
    <w:rsid w:val="00FB770A"/>
    <w:rsid w:val="00FB7736"/>
    <w:rsid w:val="00FB7898"/>
    <w:rsid w:val="00FB7926"/>
    <w:rsid w:val="00FB7987"/>
    <w:rsid w:val="00FB7A13"/>
    <w:rsid w:val="00FB7B25"/>
    <w:rsid w:val="00FB7BE1"/>
    <w:rsid w:val="00FB7CF2"/>
    <w:rsid w:val="00FB7F34"/>
    <w:rsid w:val="00FB7F79"/>
    <w:rsid w:val="00FC00D4"/>
    <w:rsid w:val="00FC03F8"/>
    <w:rsid w:val="00FC077A"/>
    <w:rsid w:val="00FC0AF3"/>
    <w:rsid w:val="00FC0D22"/>
    <w:rsid w:val="00FC0D9B"/>
    <w:rsid w:val="00FC0ED7"/>
    <w:rsid w:val="00FC0F9A"/>
    <w:rsid w:val="00FC1515"/>
    <w:rsid w:val="00FC1874"/>
    <w:rsid w:val="00FC19EF"/>
    <w:rsid w:val="00FC1A19"/>
    <w:rsid w:val="00FC1D7D"/>
    <w:rsid w:val="00FC25AD"/>
    <w:rsid w:val="00FC25D0"/>
    <w:rsid w:val="00FC2897"/>
    <w:rsid w:val="00FC2932"/>
    <w:rsid w:val="00FC2A1D"/>
    <w:rsid w:val="00FC2BE2"/>
    <w:rsid w:val="00FC2CFF"/>
    <w:rsid w:val="00FC2DE4"/>
    <w:rsid w:val="00FC2E53"/>
    <w:rsid w:val="00FC2E71"/>
    <w:rsid w:val="00FC2EA9"/>
    <w:rsid w:val="00FC31F2"/>
    <w:rsid w:val="00FC329F"/>
    <w:rsid w:val="00FC3641"/>
    <w:rsid w:val="00FC3664"/>
    <w:rsid w:val="00FC37B7"/>
    <w:rsid w:val="00FC398C"/>
    <w:rsid w:val="00FC3BB1"/>
    <w:rsid w:val="00FC3C75"/>
    <w:rsid w:val="00FC42C8"/>
    <w:rsid w:val="00FC4550"/>
    <w:rsid w:val="00FC46F8"/>
    <w:rsid w:val="00FC47CC"/>
    <w:rsid w:val="00FC4B4A"/>
    <w:rsid w:val="00FC4CC7"/>
    <w:rsid w:val="00FC4D2A"/>
    <w:rsid w:val="00FC4E1F"/>
    <w:rsid w:val="00FC4E25"/>
    <w:rsid w:val="00FC4EF7"/>
    <w:rsid w:val="00FC5014"/>
    <w:rsid w:val="00FC5985"/>
    <w:rsid w:val="00FC5E21"/>
    <w:rsid w:val="00FC5EA3"/>
    <w:rsid w:val="00FC6084"/>
    <w:rsid w:val="00FC6489"/>
    <w:rsid w:val="00FC6694"/>
    <w:rsid w:val="00FC67B5"/>
    <w:rsid w:val="00FC6C35"/>
    <w:rsid w:val="00FC6C5B"/>
    <w:rsid w:val="00FC6E46"/>
    <w:rsid w:val="00FC712B"/>
    <w:rsid w:val="00FC7187"/>
    <w:rsid w:val="00FC7419"/>
    <w:rsid w:val="00FC7551"/>
    <w:rsid w:val="00FC79DB"/>
    <w:rsid w:val="00FC7A37"/>
    <w:rsid w:val="00FC7C4F"/>
    <w:rsid w:val="00FD03BF"/>
    <w:rsid w:val="00FD0809"/>
    <w:rsid w:val="00FD0874"/>
    <w:rsid w:val="00FD0A24"/>
    <w:rsid w:val="00FD0BB4"/>
    <w:rsid w:val="00FD0BD0"/>
    <w:rsid w:val="00FD0DCD"/>
    <w:rsid w:val="00FD1233"/>
    <w:rsid w:val="00FD16DD"/>
    <w:rsid w:val="00FD1DE2"/>
    <w:rsid w:val="00FD202D"/>
    <w:rsid w:val="00FD2064"/>
    <w:rsid w:val="00FD2281"/>
    <w:rsid w:val="00FD2364"/>
    <w:rsid w:val="00FD27CB"/>
    <w:rsid w:val="00FD2837"/>
    <w:rsid w:val="00FD29DB"/>
    <w:rsid w:val="00FD2AFA"/>
    <w:rsid w:val="00FD2BEA"/>
    <w:rsid w:val="00FD2E6D"/>
    <w:rsid w:val="00FD2FF1"/>
    <w:rsid w:val="00FD33D1"/>
    <w:rsid w:val="00FD371A"/>
    <w:rsid w:val="00FD38AA"/>
    <w:rsid w:val="00FD3BAA"/>
    <w:rsid w:val="00FD3BB2"/>
    <w:rsid w:val="00FD3C13"/>
    <w:rsid w:val="00FD3C26"/>
    <w:rsid w:val="00FD3F71"/>
    <w:rsid w:val="00FD437F"/>
    <w:rsid w:val="00FD43E9"/>
    <w:rsid w:val="00FD4502"/>
    <w:rsid w:val="00FD4652"/>
    <w:rsid w:val="00FD48B9"/>
    <w:rsid w:val="00FD505B"/>
    <w:rsid w:val="00FD50D7"/>
    <w:rsid w:val="00FD518A"/>
    <w:rsid w:val="00FD529B"/>
    <w:rsid w:val="00FD552E"/>
    <w:rsid w:val="00FD5864"/>
    <w:rsid w:val="00FD5884"/>
    <w:rsid w:val="00FD58AB"/>
    <w:rsid w:val="00FD5D24"/>
    <w:rsid w:val="00FD5F0B"/>
    <w:rsid w:val="00FD60E3"/>
    <w:rsid w:val="00FD614D"/>
    <w:rsid w:val="00FD632B"/>
    <w:rsid w:val="00FD6878"/>
    <w:rsid w:val="00FD6A57"/>
    <w:rsid w:val="00FD6C0E"/>
    <w:rsid w:val="00FD6D45"/>
    <w:rsid w:val="00FD6F70"/>
    <w:rsid w:val="00FD702B"/>
    <w:rsid w:val="00FD747B"/>
    <w:rsid w:val="00FD7640"/>
    <w:rsid w:val="00FD791E"/>
    <w:rsid w:val="00FD7D5A"/>
    <w:rsid w:val="00FD7E5F"/>
    <w:rsid w:val="00FE0341"/>
    <w:rsid w:val="00FE0713"/>
    <w:rsid w:val="00FE0A50"/>
    <w:rsid w:val="00FE0AAC"/>
    <w:rsid w:val="00FE0E47"/>
    <w:rsid w:val="00FE0FF4"/>
    <w:rsid w:val="00FE1345"/>
    <w:rsid w:val="00FE1386"/>
    <w:rsid w:val="00FE1544"/>
    <w:rsid w:val="00FE15A0"/>
    <w:rsid w:val="00FE17E2"/>
    <w:rsid w:val="00FE192B"/>
    <w:rsid w:val="00FE1A51"/>
    <w:rsid w:val="00FE1B96"/>
    <w:rsid w:val="00FE1C21"/>
    <w:rsid w:val="00FE1C75"/>
    <w:rsid w:val="00FE1C9B"/>
    <w:rsid w:val="00FE1D00"/>
    <w:rsid w:val="00FE25A6"/>
    <w:rsid w:val="00FE28C4"/>
    <w:rsid w:val="00FE2A07"/>
    <w:rsid w:val="00FE2A44"/>
    <w:rsid w:val="00FE3114"/>
    <w:rsid w:val="00FE31CA"/>
    <w:rsid w:val="00FE34A7"/>
    <w:rsid w:val="00FE3528"/>
    <w:rsid w:val="00FE37DB"/>
    <w:rsid w:val="00FE3A06"/>
    <w:rsid w:val="00FE3E6F"/>
    <w:rsid w:val="00FE3ECC"/>
    <w:rsid w:val="00FE3F40"/>
    <w:rsid w:val="00FE3FAC"/>
    <w:rsid w:val="00FE411A"/>
    <w:rsid w:val="00FE4455"/>
    <w:rsid w:val="00FE4968"/>
    <w:rsid w:val="00FE4AEB"/>
    <w:rsid w:val="00FE4C9F"/>
    <w:rsid w:val="00FE4CAC"/>
    <w:rsid w:val="00FE5172"/>
    <w:rsid w:val="00FE53C3"/>
    <w:rsid w:val="00FE55DA"/>
    <w:rsid w:val="00FE572A"/>
    <w:rsid w:val="00FE59A7"/>
    <w:rsid w:val="00FE5C2C"/>
    <w:rsid w:val="00FE5DF2"/>
    <w:rsid w:val="00FE5F14"/>
    <w:rsid w:val="00FE6052"/>
    <w:rsid w:val="00FE60C2"/>
    <w:rsid w:val="00FE63EF"/>
    <w:rsid w:val="00FE652E"/>
    <w:rsid w:val="00FE67B9"/>
    <w:rsid w:val="00FE67E2"/>
    <w:rsid w:val="00FE6A99"/>
    <w:rsid w:val="00FE6F03"/>
    <w:rsid w:val="00FE6F0D"/>
    <w:rsid w:val="00FE7106"/>
    <w:rsid w:val="00FE71CD"/>
    <w:rsid w:val="00FE7427"/>
    <w:rsid w:val="00FE74FC"/>
    <w:rsid w:val="00FE7FBA"/>
    <w:rsid w:val="00FF00EB"/>
    <w:rsid w:val="00FF04D9"/>
    <w:rsid w:val="00FF06DE"/>
    <w:rsid w:val="00FF0797"/>
    <w:rsid w:val="00FF0815"/>
    <w:rsid w:val="00FF0941"/>
    <w:rsid w:val="00FF0AB8"/>
    <w:rsid w:val="00FF0D82"/>
    <w:rsid w:val="00FF0E96"/>
    <w:rsid w:val="00FF108C"/>
    <w:rsid w:val="00FF1299"/>
    <w:rsid w:val="00FF131B"/>
    <w:rsid w:val="00FF1628"/>
    <w:rsid w:val="00FF1701"/>
    <w:rsid w:val="00FF178B"/>
    <w:rsid w:val="00FF1EFA"/>
    <w:rsid w:val="00FF2011"/>
    <w:rsid w:val="00FF20FC"/>
    <w:rsid w:val="00FF227A"/>
    <w:rsid w:val="00FF22E9"/>
    <w:rsid w:val="00FF232A"/>
    <w:rsid w:val="00FF23B2"/>
    <w:rsid w:val="00FF25EB"/>
    <w:rsid w:val="00FF3063"/>
    <w:rsid w:val="00FF313C"/>
    <w:rsid w:val="00FF3344"/>
    <w:rsid w:val="00FF38DB"/>
    <w:rsid w:val="00FF3A89"/>
    <w:rsid w:val="00FF3B42"/>
    <w:rsid w:val="00FF3B89"/>
    <w:rsid w:val="00FF3D28"/>
    <w:rsid w:val="00FF4306"/>
    <w:rsid w:val="00FF433D"/>
    <w:rsid w:val="00FF44CA"/>
    <w:rsid w:val="00FF4644"/>
    <w:rsid w:val="00FF46EF"/>
    <w:rsid w:val="00FF486A"/>
    <w:rsid w:val="00FF4951"/>
    <w:rsid w:val="00FF4A0C"/>
    <w:rsid w:val="00FF5023"/>
    <w:rsid w:val="00FF538C"/>
    <w:rsid w:val="00FF552A"/>
    <w:rsid w:val="00FF554B"/>
    <w:rsid w:val="00FF57ED"/>
    <w:rsid w:val="00FF582C"/>
    <w:rsid w:val="00FF58A6"/>
    <w:rsid w:val="00FF59DA"/>
    <w:rsid w:val="00FF5B39"/>
    <w:rsid w:val="00FF5DB1"/>
    <w:rsid w:val="00FF5E2B"/>
    <w:rsid w:val="00FF63C9"/>
    <w:rsid w:val="00FF646F"/>
    <w:rsid w:val="00FF655F"/>
    <w:rsid w:val="00FF66C3"/>
    <w:rsid w:val="00FF685C"/>
    <w:rsid w:val="00FF6AA1"/>
    <w:rsid w:val="00FF6B2D"/>
    <w:rsid w:val="00FF6D17"/>
    <w:rsid w:val="00FF6D61"/>
    <w:rsid w:val="00FF6FF8"/>
    <w:rsid w:val="00FF7067"/>
    <w:rsid w:val="00FF70FF"/>
    <w:rsid w:val="00FF7106"/>
    <w:rsid w:val="00FF7234"/>
    <w:rsid w:val="00FF7486"/>
    <w:rsid w:val="00FF7550"/>
    <w:rsid w:val="00FF75C7"/>
    <w:rsid w:val="00FF77AC"/>
    <w:rsid w:val="00FF792E"/>
    <w:rsid w:val="00FF7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25350F"/>
  <w15:docId w15:val="{B5EAFB0D-A680-4F6B-86B6-5F8EC8960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74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5A5B7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2448F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C7BC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C7BC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33221"/>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73D8"/>
    <w:pPr>
      <w:tabs>
        <w:tab w:val="center" w:pos="4680"/>
        <w:tab w:val="right" w:pos="9360"/>
      </w:tabs>
    </w:pPr>
  </w:style>
  <w:style w:type="character" w:customStyle="1" w:styleId="HeaderChar">
    <w:name w:val="Header Char"/>
    <w:basedOn w:val="DefaultParagraphFont"/>
    <w:link w:val="Header"/>
    <w:uiPriority w:val="99"/>
    <w:rsid w:val="00DC73D8"/>
    <w:rPr>
      <w:rFonts w:ascii="Times New Roman" w:hAnsi="Times New Roman" w:cs="Times New Roman"/>
      <w:sz w:val="20"/>
      <w:szCs w:val="20"/>
    </w:rPr>
  </w:style>
  <w:style w:type="paragraph" w:styleId="Footer">
    <w:name w:val="footer"/>
    <w:basedOn w:val="Normal"/>
    <w:link w:val="FooterChar"/>
    <w:uiPriority w:val="99"/>
    <w:unhideWhenUsed/>
    <w:rsid w:val="00DC73D8"/>
    <w:pPr>
      <w:tabs>
        <w:tab w:val="center" w:pos="4680"/>
        <w:tab w:val="right" w:pos="9360"/>
      </w:tabs>
    </w:pPr>
  </w:style>
  <w:style w:type="character" w:customStyle="1" w:styleId="FooterChar">
    <w:name w:val="Footer Char"/>
    <w:basedOn w:val="DefaultParagraphFont"/>
    <w:link w:val="Footer"/>
    <w:uiPriority w:val="99"/>
    <w:rsid w:val="00DC73D8"/>
    <w:rPr>
      <w:rFonts w:ascii="Times New Roman" w:hAnsi="Times New Roman" w:cs="Times New Roman"/>
      <w:sz w:val="20"/>
      <w:szCs w:val="20"/>
    </w:rPr>
  </w:style>
  <w:style w:type="paragraph" w:styleId="NoSpacing">
    <w:name w:val="No Spacing"/>
    <w:uiPriority w:val="1"/>
    <w:qFormat/>
    <w:rsid w:val="00173CF8"/>
    <w:pPr>
      <w:autoSpaceDE w:val="0"/>
      <w:autoSpaceDN w:val="0"/>
      <w:spacing w:after="0" w:line="240" w:lineRule="auto"/>
    </w:pPr>
    <w:rPr>
      <w:rFonts w:ascii="Times New Roman" w:hAnsi="Times New Roman" w:cs="Times New Roman"/>
      <w:sz w:val="20"/>
      <w:szCs w:val="20"/>
    </w:rPr>
  </w:style>
  <w:style w:type="paragraph" w:styleId="ListParagraph">
    <w:name w:val="List Paragraph"/>
    <w:basedOn w:val="Normal"/>
    <w:uiPriority w:val="34"/>
    <w:qFormat/>
    <w:rsid w:val="006134CF"/>
    <w:pPr>
      <w:ind w:left="720"/>
      <w:contextualSpacing/>
    </w:pPr>
  </w:style>
  <w:style w:type="paragraph" w:styleId="BalloonText">
    <w:name w:val="Balloon Text"/>
    <w:basedOn w:val="Normal"/>
    <w:link w:val="BalloonTextChar"/>
    <w:uiPriority w:val="99"/>
    <w:semiHidden/>
    <w:unhideWhenUsed/>
    <w:rsid w:val="00F85A20"/>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F85A20"/>
    <w:rPr>
      <w:rFonts w:ascii="Microsoft YaHei UI" w:eastAsia="Microsoft YaHei UI" w:hAnsi="Times New Roman" w:cs="Times New Roman"/>
      <w:sz w:val="18"/>
      <w:szCs w:val="18"/>
    </w:rPr>
  </w:style>
  <w:style w:type="character" w:customStyle="1" w:styleId="Heading1Char">
    <w:name w:val="Heading 1 Char"/>
    <w:basedOn w:val="DefaultParagraphFont"/>
    <w:link w:val="Heading1"/>
    <w:uiPriority w:val="9"/>
    <w:rsid w:val="005A5B7A"/>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6A3E73"/>
    <w:rPr>
      <w:color w:val="0000FF"/>
      <w:u w:val="single"/>
    </w:rPr>
  </w:style>
  <w:style w:type="character" w:customStyle="1" w:styleId="highlight">
    <w:name w:val="highlight"/>
    <w:basedOn w:val="DefaultParagraphFont"/>
    <w:rsid w:val="006A3E73"/>
  </w:style>
  <w:style w:type="paragraph" w:customStyle="1" w:styleId="EndNoteBibliography">
    <w:name w:val="EndNote Bibliography"/>
    <w:basedOn w:val="Normal"/>
    <w:link w:val="EndNoteBibliography0"/>
    <w:rsid w:val="00C76760"/>
    <w:pPr>
      <w:jc w:val="both"/>
    </w:pPr>
    <w:rPr>
      <w:noProof/>
    </w:rPr>
  </w:style>
  <w:style w:type="character" w:customStyle="1" w:styleId="EndNoteBibliography0">
    <w:name w:val="EndNote Bibliography 字符"/>
    <w:basedOn w:val="DefaultParagraphFont"/>
    <w:link w:val="EndNoteBibliography"/>
    <w:rsid w:val="00C76760"/>
    <w:rPr>
      <w:rFonts w:ascii="Times New Roman" w:eastAsia="Times New Roman" w:hAnsi="Times New Roman" w:cs="Times New Roman"/>
      <w:noProof/>
      <w:sz w:val="24"/>
      <w:szCs w:val="24"/>
    </w:rPr>
  </w:style>
  <w:style w:type="paragraph" w:customStyle="1" w:styleId="1">
    <w:name w:val="标题1"/>
    <w:basedOn w:val="Normal"/>
    <w:rsid w:val="00D870E1"/>
    <w:pPr>
      <w:spacing w:before="100" w:beforeAutospacing="1" w:after="100" w:afterAutospacing="1"/>
    </w:pPr>
  </w:style>
  <w:style w:type="paragraph" w:customStyle="1" w:styleId="desc">
    <w:name w:val="desc"/>
    <w:basedOn w:val="Normal"/>
    <w:rsid w:val="00D870E1"/>
    <w:pPr>
      <w:spacing w:before="100" w:beforeAutospacing="1" w:after="100" w:afterAutospacing="1"/>
    </w:pPr>
  </w:style>
  <w:style w:type="paragraph" w:customStyle="1" w:styleId="details">
    <w:name w:val="details"/>
    <w:basedOn w:val="Normal"/>
    <w:rsid w:val="00D870E1"/>
    <w:pPr>
      <w:spacing w:before="100" w:beforeAutospacing="1" w:after="100" w:afterAutospacing="1"/>
    </w:pPr>
  </w:style>
  <w:style w:type="character" w:customStyle="1" w:styleId="jrnl">
    <w:name w:val="jrnl"/>
    <w:basedOn w:val="DefaultParagraphFont"/>
    <w:rsid w:val="00D870E1"/>
  </w:style>
  <w:style w:type="character" w:customStyle="1" w:styleId="10">
    <w:name w:val="未处理的提及1"/>
    <w:basedOn w:val="DefaultParagraphFont"/>
    <w:uiPriority w:val="99"/>
    <w:semiHidden/>
    <w:unhideWhenUsed/>
    <w:rsid w:val="003E6D3D"/>
    <w:rPr>
      <w:color w:val="605E5C"/>
      <w:shd w:val="clear" w:color="auto" w:fill="E1DFDD"/>
    </w:rPr>
  </w:style>
  <w:style w:type="character" w:customStyle="1" w:styleId="src">
    <w:name w:val="src"/>
    <w:basedOn w:val="DefaultParagraphFont"/>
    <w:rsid w:val="001E579C"/>
  </w:style>
  <w:style w:type="character" w:customStyle="1" w:styleId="apple-converted-space">
    <w:name w:val="apple-converted-space"/>
    <w:basedOn w:val="DefaultParagraphFont"/>
    <w:rsid w:val="001E579C"/>
  </w:style>
  <w:style w:type="character" w:styleId="CommentReference">
    <w:name w:val="annotation reference"/>
    <w:basedOn w:val="DefaultParagraphFont"/>
    <w:uiPriority w:val="99"/>
    <w:semiHidden/>
    <w:unhideWhenUsed/>
    <w:rsid w:val="00C92F26"/>
    <w:rPr>
      <w:sz w:val="16"/>
      <w:szCs w:val="16"/>
    </w:rPr>
  </w:style>
  <w:style w:type="paragraph" w:styleId="CommentText">
    <w:name w:val="annotation text"/>
    <w:basedOn w:val="Normal"/>
    <w:link w:val="CommentTextChar"/>
    <w:uiPriority w:val="99"/>
    <w:unhideWhenUsed/>
    <w:rsid w:val="00C92F26"/>
  </w:style>
  <w:style w:type="character" w:customStyle="1" w:styleId="CommentTextChar">
    <w:name w:val="Comment Text Char"/>
    <w:basedOn w:val="DefaultParagraphFont"/>
    <w:link w:val="CommentText"/>
    <w:uiPriority w:val="99"/>
    <w:rsid w:val="00C92F2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92F26"/>
    <w:rPr>
      <w:b/>
      <w:bCs/>
    </w:rPr>
  </w:style>
  <w:style w:type="character" w:customStyle="1" w:styleId="CommentSubjectChar">
    <w:name w:val="Comment Subject Char"/>
    <w:basedOn w:val="CommentTextChar"/>
    <w:link w:val="CommentSubject"/>
    <w:uiPriority w:val="99"/>
    <w:semiHidden/>
    <w:rsid w:val="00C92F26"/>
    <w:rPr>
      <w:rFonts w:ascii="Times New Roman" w:hAnsi="Times New Roman" w:cs="Times New Roman"/>
      <w:b/>
      <w:bCs/>
      <w:sz w:val="20"/>
      <w:szCs w:val="20"/>
    </w:rPr>
  </w:style>
  <w:style w:type="paragraph" w:customStyle="1" w:styleId="Default">
    <w:name w:val="Default"/>
    <w:rsid w:val="00F61D8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4C7BC3"/>
    <w:rPr>
      <w:rFonts w:asciiTheme="majorHAnsi" w:eastAsiaTheme="majorEastAsia" w:hAnsiTheme="majorHAnsi" w:cstheme="majorBidi"/>
      <w:color w:val="1F3763" w:themeColor="accent1" w:themeShade="7F"/>
      <w:sz w:val="24"/>
      <w:szCs w:val="24"/>
    </w:rPr>
  </w:style>
  <w:style w:type="character" w:customStyle="1" w:styleId="ui-ncbitoggler-master-text">
    <w:name w:val="ui-ncbitoggler-master-text"/>
    <w:basedOn w:val="DefaultParagraphFont"/>
    <w:rsid w:val="004C7BC3"/>
  </w:style>
  <w:style w:type="paragraph" w:styleId="NormalWeb">
    <w:name w:val="Normal (Web)"/>
    <w:basedOn w:val="Normal"/>
    <w:uiPriority w:val="99"/>
    <w:unhideWhenUsed/>
    <w:rsid w:val="004C7BC3"/>
    <w:pPr>
      <w:spacing w:before="100" w:beforeAutospacing="1" w:after="100" w:afterAutospacing="1"/>
    </w:pPr>
  </w:style>
  <w:style w:type="character" w:customStyle="1" w:styleId="Heading4Char">
    <w:name w:val="Heading 4 Char"/>
    <w:basedOn w:val="DefaultParagraphFont"/>
    <w:link w:val="Heading4"/>
    <w:uiPriority w:val="9"/>
    <w:rsid w:val="004C7BC3"/>
    <w:rPr>
      <w:rFonts w:asciiTheme="majorHAnsi" w:eastAsiaTheme="majorEastAsia" w:hAnsiTheme="majorHAnsi" w:cstheme="majorBidi"/>
      <w:i/>
      <w:iCs/>
      <w:color w:val="2F5496" w:themeColor="accent1" w:themeShade="BF"/>
      <w:sz w:val="24"/>
      <w:szCs w:val="24"/>
    </w:rPr>
  </w:style>
  <w:style w:type="paragraph" w:customStyle="1" w:styleId="comments">
    <w:name w:val="comments"/>
    <w:basedOn w:val="Normal"/>
    <w:rsid w:val="00691337"/>
    <w:pPr>
      <w:spacing w:before="100" w:beforeAutospacing="1" w:after="100" w:afterAutospacing="1"/>
    </w:pPr>
  </w:style>
  <w:style w:type="character" w:customStyle="1" w:styleId="source">
    <w:name w:val="source"/>
    <w:basedOn w:val="DefaultParagraphFont"/>
    <w:rsid w:val="00691337"/>
  </w:style>
  <w:style w:type="character" w:customStyle="1" w:styleId="highlight1">
    <w:name w:val="highlight1"/>
    <w:basedOn w:val="DefaultParagraphFont"/>
    <w:rsid w:val="00691337"/>
  </w:style>
  <w:style w:type="paragraph" w:customStyle="1" w:styleId="EndNoteBibliographyTitle">
    <w:name w:val="EndNote Bibliography Title"/>
    <w:basedOn w:val="Normal"/>
    <w:link w:val="EndNoteBibliographyTitleChar"/>
    <w:rsid w:val="002134AB"/>
    <w:pPr>
      <w:jc w:val="center"/>
    </w:pPr>
    <w:rPr>
      <w:noProof/>
    </w:rPr>
  </w:style>
  <w:style w:type="character" w:customStyle="1" w:styleId="EndNoteBibliographyTitleChar">
    <w:name w:val="EndNote Bibliography Title Char"/>
    <w:basedOn w:val="DefaultParagraphFont"/>
    <w:link w:val="EndNoteBibliographyTitle"/>
    <w:rsid w:val="002134AB"/>
    <w:rPr>
      <w:rFonts w:ascii="Times New Roman" w:eastAsia="Times New Roman" w:hAnsi="Times New Roman" w:cs="Times New Roman"/>
      <w:noProof/>
      <w:sz w:val="24"/>
      <w:szCs w:val="24"/>
    </w:rPr>
  </w:style>
  <w:style w:type="paragraph" w:styleId="Revision">
    <w:name w:val="Revision"/>
    <w:hidden/>
    <w:uiPriority w:val="99"/>
    <w:semiHidden/>
    <w:rsid w:val="001C0A24"/>
    <w:pPr>
      <w:spacing w:after="0" w:line="240" w:lineRule="auto"/>
    </w:pPr>
    <w:rPr>
      <w:rFonts w:ascii="Times New Roman" w:eastAsia="Times New Roman" w:hAnsi="Times New Roman" w:cs="Times New Roman"/>
      <w:sz w:val="24"/>
      <w:szCs w:val="24"/>
    </w:rPr>
  </w:style>
  <w:style w:type="character" w:customStyle="1" w:styleId="2">
    <w:name w:val="未处理的提及2"/>
    <w:basedOn w:val="DefaultParagraphFont"/>
    <w:uiPriority w:val="99"/>
    <w:semiHidden/>
    <w:unhideWhenUsed/>
    <w:rsid w:val="00BC24A9"/>
    <w:rPr>
      <w:color w:val="605E5C"/>
      <w:shd w:val="clear" w:color="auto" w:fill="E1DFDD"/>
    </w:rPr>
  </w:style>
  <w:style w:type="character" w:customStyle="1" w:styleId="UnresolvedMention1">
    <w:name w:val="Unresolved Mention1"/>
    <w:basedOn w:val="DefaultParagraphFont"/>
    <w:uiPriority w:val="99"/>
    <w:semiHidden/>
    <w:unhideWhenUsed/>
    <w:rsid w:val="00A060F6"/>
    <w:rPr>
      <w:color w:val="605E5C"/>
      <w:shd w:val="clear" w:color="auto" w:fill="E1DFDD"/>
    </w:rPr>
  </w:style>
  <w:style w:type="character" w:customStyle="1" w:styleId="Heading2Char">
    <w:name w:val="Heading 2 Char"/>
    <w:basedOn w:val="DefaultParagraphFont"/>
    <w:link w:val="Heading2"/>
    <w:uiPriority w:val="9"/>
    <w:rsid w:val="002448F7"/>
    <w:rPr>
      <w:rFonts w:asciiTheme="majorHAnsi" w:eastAsiaTheme="majorEastAsia" w:hAnsiTheme="majorHAnsi" w:cstheme="majorBidi"/>
      <w:color w:val="2F5496" w:themeColor="accent1" w:themeShade="BF"/>
      <w:sz w:val="26"/>
      <w:szCs w:val="26"/>
    </w:rPr>
  </w:style>
  <w:style w:type="character" w:customStyle="1" w:styleId="period">
    <w:name w:val="period"/>
    <w:basedOn w:val="DefaultParagraphFont"/>
    <w:rsid w:val="002448F7"/>
  </w:style>
  <w:style w:type="character" w:customStyle="1" w:styleId="cit">
    <w:name w:val="cit"/>
    <w:basedOn w:val="DefaultParagraphFont"/>
    <w:rsid w:val="002448F7"/>
  </w:style>
  <w:style w:type="character" w:customStyle="1" w:styleId="citation-doi">
    <w:name w:val="citation-doi"/>
    <w:basedOn w:val="DefaultParagraphFont"/>
    <w:rsid w:val="002448F7"/>
  </w:style>
  <w:style w:type="character" w:customStyle="1" w:styleId="secondary-date">
    <w:name w:val="secondary-date"/>
    <w:basedOn w:val="DefaultParagraphFont"/>
    <w:rsid w:val="002448F7"/>
  </w:style>
  <w:style w:type="character" w:customStyle="1" w:styleId="author-sup-separator">
    <w:name w:val="author-sup-separator"/>
    <w:basedOn w:val="DefaultParagraphFont"/>
    <w:rsid w:val="002448F7"/>
  </w:style>
  <w:style w:type="character" w:customStyle="1" w:styleId="comma">
    <w:name w:val="comma"/>
    <w:basedOn w:val="DefaultParagraphFont"/>
    <w:rsid w:val="002448F7"/>
  </w:style>
  <w:style w:type="character" w:customStyle="1" w:styleId="id-label">
    <w:name w:val="id-label"/>
    <w:basedOn w:val="DefaultParagraphFont"/>
    <w:rsid w:val="002448F7"/>
  </w:style>
  <w:style w:type="character" w:styleId="Strong">
    <w:name w:val="Strong"/>
    <w:basedOn w:val="DefaultParagraphFont"/>
    <w:uiPriority w:val="22"/>
    <w:qFormat/>
    <w:rsid w:val="002448F7"/>
    <w:rPr>
      <w:b/>
      <w:bCs/>
    </w:rPr>
  </w:style>
  <w:style w:type="character" w:customStyle="1" w:styleId="free-label">
    <w:name w:val="free-label"/>
    <w:basedOn w:val="DefaultParagraphFont"/>
    <w:rsid w:val="006B52D3"/>
  </w:style>
  <w:style w:type="character" w:customStyle="1" w:styleId="UnresolvedMention2">
    <w:name w:val="Unresolved Mention2"/>
    <w:basedOn w:val="DefaultParagraphFont"/>
    <w:uiPriority w:val="99"/>
    <w:semiHidden/>
    <w:unhideWhenUsed/>
    <w:rsid w:val="00BF6D5F"/>
    <w:rPr>
      <w:color w:val="605E5C"/>
      <w:shd w:val="clear" w:color="auto" w:fill="E1DFDD"/>
    </w:rPr>
  </w:style>
  <w:style w:type="character" w:styleId="UnresolvedMention">
    <w:name w:val="Unresolved Mention"/>
    <w:basedOn w:val="DefaultParagraphFont"/>
    <w:uiPriority w:val="99"/>
    <w:semiHidden/>
    <w:unhideWhenUsed/>
    <w:rsid w:val="008964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8508">
      <w:bodyDiv w:val="1"/>
      <w:marLeft w:val="0"/>
      <w:marRight w:val="0"/>
      <w:marTop w:val="0"/>
      <w:marBottom w:val="0"/>
      <w:divBdr>
        <w:top w:val="none" w:sz="0" w:space="0" w:color="auto"/>
        <w:left w:val="none" w:sz="0" w:space="0" w:color="auto"/>
        <w:bottom w:val="none" w:sz="0" w:space="0" w:color="auto"/>
        <w:right w:val="none" w:sz="0" w:space="0" w:color="auto"/>
      </w:divBdr>
    </w:div>
    <w:div w:id="75522265">
      <w:bodyDiv w:val="1"/>
      <w:marLeft w:val="0"/>
      <w:marRight w:val="0"/>
      <w:marTop w:val="0"/>
      <w:marBottom w:val="0"/>
      <w:divBdr>
        <w:top w:val="none" w:sz="0" w:space="0" w:color="auto"/>
        <w:left w:val="none" w:sz="0" w:space="0" w:color="auto"/>
        <w:bottom w:val="none" w:sz="0" w:space="0" w:color="auto"/>
        <w:right w:val="none" w:sz="0" w:space="0" w:color="auto"/>
      </w:divBdr>
    </w:div>
    <w:div w:id="115414869">
      <w:bodyDiv w:val="1"/>
      <w:marLeft w:val="0"/>
      <w:marRight w:val="0"/>
      <w:marTop w:val="0"/>
      <w:marBottom w:val="0"/>
      <w:divBdr>
        <w:top w:val="none" w:sz="0" w:space="0" w:color="auto"/>
        <w:left w:val="none" w:sz="0" w:space="0" w:color="auto"/>
        <w:bottom w:val="none" w:sz="0" w:space="0" w:color="auto"/>
        <w:right w:val="none" w:sz="0" w:space="0" w:color="auto"/>
      </w:divBdr>
    </w:div>
    <w:div w:id="150801129">
      <w:bodyDiv w:val="1"/>
      <w:marLeft w:val="0"/>
      <w:marRight w:val="0"/>
      <w:marTop w:val="0"/>
      <w:marBottom w:val="0"/>
      <w:divBdr>
        <w:top w:val="none" w:sz="0" w:space="0" w:color="auto"/>
        <w:left w:val="none" w:sz="0" w:space="0" w:color="auto"/>
        <w:bottom w:val="none" w:sz="0" w:space="0" w:color="auto"/>
        <w:right w:val="none" w:sz="0" w:space="0" w:color="auto"/>
      </w:divBdr>
    </w:div>
    <w:div w:id="190189569">
      <w:bodyDiv w:val="1"/>
      <w:marLeft w:val="0"/>
      <w:marRight w:val="0"/>
      <w:marTop w:val="0"/>
      <w:marBottom w:val="0"/>
      <w:divBdr>
        <w:top w:val="none" w:sz="0" w:space="0" w:color="auto"/>
        <w:left w:val="none" w:sz="0" w:space="0" w:color="auto"/>
        <w:bottom w:val="none" w:sz="0" w:space="0" w:color="auto"/>
        <w:right w:val="none" w:sz="0" w:space="0" w:color="auto"/>
      </w:divBdr>
    </w:div>
    <w:div w:id="202178907">
      <w:bodyDiv w:val="1"/>
      <w:marLeft w:val="0"/>
      <w:marRight w:val="0"/>
      <w:marTop w:val="0"/>
      <w:marBottom w:val="0"/>
      <w:divBdr>
        <w:top w:val="none" w:sz="0" w:space="0" w:color="auto"/>
        <w:left w:val="none" w:sz="0" w:space="0" w:color="auto"/>
        <w:bottom w:val="none" w:sz="0" w:space="0" w:color="auto"/>
        <w:right w:val="none" w:sz="0" w:space="0" w:color="auto"/>
      </w:divBdr>
    </w:div>
    <w:div w:id="244727576">
      <w:bodyDiv w:val="1"/>
      <w:marLeft w:val="0"/>
      <w:marRight w:val="0"/>
      <w:marTop w:val="0"/>
      <w:marBottom w:val="0"/>
      <w:divBdr>
        <w:top w:val="none" w:sz="0" w:space="0" w:color="auto"/>
        <w:left w:val="none" w:sz="0" w:space="0" w:color="auto"/>
        <w:bottom w:val="none" w:sz="0" w:space="0" w:color="auto"/>
        <w:right w:val="none" w:sz="0" w:space="0" w:color="auto"/>
      </w:divBdr>
    </w:div>
    <w:div w:id="273221216">
      <w:bodyDiv w:val="1"/>
      <w:marLeft w:val="0"/>
      <w:marRight w:val="0"/>
      <w:marTop w:val="0"/>
      <w:marBottom w:val="0"/>
      <w:divBdr>
        <w:top w:val="none" w:sz="0" w:space="0" w:color="auto"/>
        <w:left w:val="none" w:sz="0" w:space="0" w:color="auto"/>
        <w:bottom w:val="none" w:sz="0" w:space="0" w:color="auto"/>
        <w:right w:val="none" w:sz="0" w:space="0" w:color="auto"/>
      </w:divBdr>
    </w:div>
    <w:div w:id="292905870">
      <w:bodyDiv w:val="1"/>
      <w:marLeft w:val="0"/>
      <w:marRight w:val="0"/>
      <w:marTop w:val="0"/>
      <w:marBottom w:val="0"/>
      <w:divBdr>
        <w:top w:val="none" w:sz="0" w:space="0" w:color="auto"/>
        <w:left w:val="none" w:sz="0" w:space="0" w:color="auto"/>
        <w:bottom w:val="none" w:sz="0" w:space="0" w:color="auto"/>
        <w:right w:val="none" w:sz="0" w:space="0" w:color="auto"/>
      </w:divBdr>
    </w:div>
    <w:div w:id="294725974">
      <w:bodyDiv w:val="1"/>
      <w:marLeft w:val="0"/>
      <w:marRight w:val="0"/>
      <w:marTop w:val="0"/>
      <w:marBottom w:val="0"/>
      <w:divBdr>
        <w:top w:val="none" w:sz="0" w:space="0" w:color="auto"/>
        <w:left w:val="none" w:sz="0" w:space="0" w:color="auto"/>
        <w:bottom w:val="none" w:sz="0" w:space="0" w:color="auto"/>
        <w:right w:val="none" w:sz="0" w:space="0" w:color="auto"/>
      </w:divBdr>
    </w:div>
    <w:div w:id="297150370">
      <w:bodyDiv w:val="1"/>
      <w:marLeft w:val="0"/>
      <w:marRight w:val="0"/>
      <w:marTop w:val="0"/>
      <w:marBottom w:val="0"/>
      <w:divBdr>
        <w:top w:val="none" w:sz="0" w:space="0" w:color="auto"/>
        <w:left w:val="none" w:sz="0" w:space="0" w:color="auto"/>
        <w:bottom w:val="none" w:sz="0" w:space="0" w:color="auto"/>
        <w:right w:val="none" w:sz="0" w:space="0" w:color="auto"/>
      </w:divBdr>
    </w:div>
    <w:div w:id="323553661">
      <w:bodyDiv w:val="1"/>
      <w:marLeft w:val="0"/>
      <w:marRight w:val="0"/>
      <w:marTop w:val="0"/>
      <w:marBottom w:val="0"/>
      <w:divBdr>
        <w:top w:val="none" w:sz="0" w:space="0" w:color="auto"/>
        <w:left w:val="none" w:sz="0" w:space="0" w:color="auto"/>
        <w:bottom w:val="none" w:sz="0" w:space="0" w:color="auto"/>
        <w:right w:val="none" w:sz="0" w:space="0" w:color="auto"/>
      </w:divBdr>
    </w:div>
    <w:div w:id="351997468">
      <w:bodyDiv w:val="1"/>
      <w:marLeft w:val="0"/>
      <w:marRight w:val="0"/>
      <w:marTop w:val="0"/>
      <w:marBottom w:val="0"/>
      <w:divBdr>
        <w:top w:val="none" w:sz="0" w:space="0" w:color="auto"/>
        <w:left w:val="none" w:sz="0" w:space="0" w:color="auto"/>
        <w:bottom w:val="none" w:sz="0" w:space="0" w:color="auto"/>
        <w:right w:val="none" w:sz="0" w:space="0" w:color="auto"/>
      </w:divBdr>
    </w:div>
    <w:div w:id="397705087">
      <w:bodyDiv w:val="1"/>
      <w:marLeft w:val="0"/>
      <w:marRight w:val="0"/>
      <w:marTop w:val="0"/>
      <w:marBottom w:val="0"/>
      <w:divBdr>
        <w:top w:val="none" w:sz="0" w:space="0" w:color="auto"/>
        <w:left w:val="none" w:sz="0" w:space="0" w:color="auto"/>
        <w:bottom w:val="none" w:sz="0" w:space="0" w:color="auto"/>
        <w:right w:val="none" w:sz="0" w:space="0" w:color="auto"/>
      </w:divBdr>
    </w:div>
    <w:div w:id="398285384">
      <w:bodyDiv w:val="1"/>
      <w:marLeft w:val="0"/>
      <w:marRight w:val="0"/>
      <w:marTop w:val="0"/>
      <w:marBottom w:val="0"/>
      <w:divBdr>
        <w:top w:val="none" w:sz="0" w:space="0" w:color="auto"/>
        <w:left w:val="none" w:sz="0" w:space="0" w:color="auto"/>
        <w:bottom w:val="none" w:sz="0" w:space="0" w:color="auto"/>
        <w:right w:val="none" w:sz="0" w:space="0" w:color="auto"/>
      </w:divBdr>
      <w:divsChild>
        <w:div w:id="352003755">
          <w:marLeft w:val="0"/>
          <w:marRight w:val="0"/>
          <w:marTop w:val="0"/>
          <w:marBottom w:val="0"/>
          <w:divBdr>
            <w:top w:val="none" w:sz="0" w:space="0" w:color="auto"/>
            <w:left w:val="none" w:sz="0" w:space="0" w:color="auto"/>
            <w:bottom w:val="none" w:sz="0" w:space="0" w:color="auto"/>
            <w:right w:val="none" w:sz="0" w:space="0" w:color="auto"/>
          </w:divBdr>
        </w:div>
        <w:div w:id="2107921304">
          <w:marLeft w:val="0"/>
          <w:marRight w:val="0"/>
          <w:marTop w:val="234"/>
          <w:marBottom w:val="0"/>
          <w:divBdr>
            <w:top w:val="none" w:sz="0" w:space="0" w:color="auto"/>
            <w:left w:val="none" w:sz="0" w:space="0" w:color="auto"/>
            <w:bottom w:val="none" w:sz="0" w:space="0" w:color="auto"/>
            <w:right w:val="none" w:sz="0" w:space="0" w:color="auto"/>
          </w:divBdr>
          <w:divsChild>
            <w:div w:id="10165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011000">
      <w:bodyDiv w:val="1"/>
      <w:marLeft w:val="0"/>
      <w:marRight w:val="0"/>
      <w:marTop w:val="0"/>
      <w:marBottom w:val="0"/>
      <w:divBdr>
        <w:top w:val="none" w:sz="0" w:space="0" w:color="auto"/>
        <w:left w:val="none" w:sz="0" w:space="0" w:color="auto"/>
        <w:bottom w:val="none" w:sz="0" w:space="0" w:color="auto"/>
        <w:right w:val="none" w:sz="0" w:space="0" w:color="auto"/>
      </w:divBdr>
    </w:div>
    <w:div w:id="423454419">
      <w:bodyDiv w:val="1"/>
      <w:marLeft w:val="0"/>
      <w:marRight w:val="0"/>
      <w:marTop w:val="0"/>
      <w:marBottom w:val="0"/>
      <w:divBdr>
        <w:top w:val="none" w:sz="0" w:space="0" w:color="auto"/>
        <w:left w:val="none" w:sz="0" w:space="0" w:color="auto"/>
        <w:bottom w:val="none" w:sz="0" w:space="0" w:color="auto"/>
        <w:right w:val="none" w:sz="0" w:space="0" w:color="auto"/>
      </w:divBdr>
    </w:div>
    <w:div w:id="433328439">
      <w:bodyDiv w:val="1"/>
      <w:marLeft w:val="0"/>
      <w:marRight w:val="0"/>
      <w:marTop w:val="0"/>
      <w:marBottom w:val="0"/>
      <w:divBdr>
        <w:top w:val="none" w:sz="0" w:space="0" w:color="auto"/>
        <w:left w:val="none" w:sz="0" w:space="0" w:color="auto"/>
        <w:bottom w:val="none" w:sz="0" w:space="0" w:color="auto"/>
        <w:right w:val="none" w:sz="0" w:space="0" w:color="auto"/>
      </w:divBdr>
    </w:div>
    <w:div w:id="450977731">
      <w:bodyDiv w:val="1"/>
      <w:marLeft w:val="0"/>
      <w:marRight w:val="0"/>
      <w:marTop w:val="0"/>
      <w:marBottom w:val="0"/>
      <w:divBdr>
        <w:top w:val="none" w:sz="0" w:space="0" w:color="auto"/>
        <w:left w:val="none" w:sz="0" w:space="0" w:color="auto"/>
        <w:bottom w:val="none" w:sz="0" w:space="0" w:color="auto"/>
        <w:right w:val="none" w:sz="0" w:space="0" w:color="auto"/>
      </w:divBdr>
    </w:div>
    <w:div w:id="456031076">
      <w:bodyDiv w:val="1"/>
      <w:marLeft w:val="0"/>
      <w:marRight w:val="0"/>
      <w:marTop w:val="0"/>
      <w:marBottom w:val="0"/>
      <w:divBdr>
        <w:top w:val="none" w:sz="0" w:space="0" w:color="auto"/>
        <w:left w:val="none" w:sz="0" w:space="0" w:color="auto"/>
        <w:bottom w:val="none" w:sz="0" w:space="0" w:color="auto"/>
        <w:right w:val="none" w:sz="0" w:space="0" w:color="auto"/>
      </w:divBdr>
    </w:div>
    <w:div w:id="541870613">
      <w:bodyDiv w:val="1"/>
      <w:marLeft w:val="0"/>
      <w:marRight w:val="0"/>
      <w:marTop w:val="0"/>
      <w:marBottom w:val="0"/>
      <w:divBdr>
        <w:top w:val="none" w:sz="0" w:space="0" w:color="auto"/>
        <w:left w:val="none" w:sz="0" w:space="0" w:color="auto"/>
        <w:bottom w:val="none" w:sz="0" w:space="0" w:color="auto"/>
        <w:right w:val="none" w:sz="0" w:space="0" w:color="auto"/>
      </w:divBdr>
    </w:div>
    <w:div w:id="557741313">
      <w:bodyDiv w:val="1"/>
      <w:marLeft w:val="0"/>
      <w:marRight w:val="0"/>
      <w:marTop w:val="0"/>
      <w:marBottom w:val="0"/>
      <w:divBdr>
        <w:top w:val="none" w:sz="0" w:space="0" w:color="auto"/>
        <w:left w:val="none" w:sz="0" w:space="0" w:color="auto"/>
        <w:bottom w:val="none" w:sz="0" w:space="0" w:color="auto"/>
        <w:right w:val="none" w:sz="0" w:space="0" w:color="auto"/>
      </w:divBdr>
      <w:divsChild>
        <w:div w:id="97144148">
          <w:marLeft w:val="0"/>
          <w:marRight w:val="0"/>
          <w:marTop w:val="0"/>
          <w:marBottom w:val="0"/>
          <w:divBdr>
            <w:top w:val="none" w:sz="0" w:space="0" w:color="auto"/>
            <w:left w:val="none" w:sz="0" w:space="0" w:color="auto"/>
            <w:bottom w:val="none" w:sz="0" w:space="0" w:color="auto"/>
            <w:right w:val="none" w:sz="0" w:space="0" w:color="auto"/>
          </w:divBdr>
        </w:div>
        <w:div w:id="617025867">
          <w:marLeft w:val="0"/>
          <w:marRight w:val="0"/>
          <w:marTop w:val="0"/>
          <w:marBottom w:val="0"/>
          <w:divBdr>
            <w:top w:val="none" w:sz="0" w:space="0" w:color="auto"/>
            <w:left w:val="none" w:sz="0" w:space="0" w:color="auto"/>
            <w:bottom w:val="none" w:sz="0" w:space="0" w:color="auto"/>
            <w:right w:val="none" w:sz="0" w:space="0" w:color="auto"/>
          </w:divBdr>
        </w:div>
        <w:div w:id="995649443">
          <w:marLeft w:val="0"/>
          <w:marRight w:val="0"/>
          <w:marTop w:val="0"/>
          <w:marBottom w:val="0"/>
          <w:divBdr>
            <w:top w:val="none" w:sz="0" w:space="0" w:color="auto"/>
            <w:left w:val="none" w:sz="0" w:space="0" w:color="auto"/>
            <w:bottom w:val="none" w:sz="0" w:space="0" w:color="auto"/>
            <w:right w:val="none" w:sz="0" w:space="0" w:color="auto"/>
          </w:divBdr>
        </w:div>
        <w:div w:id="1997220710">
          <w:marLeft w:val="0"/>
          <w:marRight w:val="0"/>
          <w:marTop w:val="0"/>
          <w:marBottom w:val="0"/>
          <w:divBdr>
            <w:top w:val="none" w:sz="0" w:space="0" w:color="auto"/>
            <w:left w:val="none" w:sz="0" w:space="0" w:color="auto"/>
            <w:bottom w:val="none" w:sz="0" w:space="0" w:color="auto"/>
            <w:right w:val="none" w:sz="0" w:space="0" w:color="auto"/>
          </w:divBdr>
        </w:div>
        <w:div w:id="2120680112">
          <w:marLeft w:val="0"/>
          <w:marRight w:val="0"/>
          <w:marTop w:val="0"/>
          <w:marBottom w:val="0"/>
          <w:divBdr>
            <w:top w:val="none" w:sz="0" w:space="0" w:color="auto"/>
            <w:left w:val="none" w:sz="0" w:space="0" w:color="auto"/>
            <w:bottom w:val="none" w:sz="0" w:space="0" w:color="auto"/>
            <w:right w:val="none" w:sz="0" w:space="0" w:color="auto"/>
          </w:divBdr>
        </w:div>
      </w:divsChild>
    </w:div>
    <w:div w:id="580215924">
      <w:bodyDiv w:val="1"/>
      <w:marLeft w:val="0"/>
      <w:marRight w:val="0"/>
      <w:marTop w:val="0"/>
      <w:marBottom w:val="0"/>
      <w:divBdr>
        <w:top w:val="none" w:sz="0" w:space="0" w:color="auto"/>
        <w:left w:val="none" w:sz="0" w:space="0" w:color="auto"/>
        <w:bottom w:val="none" w:sz="0" w:space="0" w:color="auto"/>
        <w:right w:val="none" w:sz="0" w:space="0" w:color="auto"/>
      </w:divBdr>
    </w:div>
    <w:div w:id="582759322">
      <w:bodyDiv w:val="1"/>
      <w:marLeft w:val="0"/>
      <w:marRight w:val="0"/>
      <w:marTop w:val="0"/>
      <w:marBottom w:val="0"/>
      <w:divBdr>
        <w:top w:val="none" w:sz="0" w:space="0" w:color="auto"/>
        <w:left w:val="none" w:sz="0" w:space="0" w:color="auto"/>
        <w:bottom w:val="none" w:sz="0" w:space="0" w:color="auto"/>
        <w:right w:val="none" w:sz="0" w:space="0" w:color="auto"/>
      </w:divBdr>
    </w:div>
    <w:div w:id="589972632">
      <w:bodyDiv w:val="1"/>
      <w:marLeft w:val="0"/>
      <w:marRight w:val="0"/>
      <w:marTop w:val="0"/>
      <w:marBottom w:val="0"/>
      <w:divBdr>
        <w:top w:val="none" w:sz="0" w:space="0" w:color="auto"/>
        <w:left w:val="none" w:sz="0" w:space="0" w:color="auto"/>
        <w:bottom w:val="none" w:sz="0" w:space="0" w:color="auto"/>
        <w:right w:val="none" w:sz="0" w:space="0" w:color="auto"/>
      </w:divBdr>
    </w:div>
    <w:div w:id="592931039">
      <w:bodyDiv w:val="1"/>
      <w:marLeft w:val="0"/>
      <w:marRight w:val="0"/>
      <w:marTop w:val="0"/>
      <w:marBottom w:val="0"/>
      <w:divBdr>
        <w:top w:val="none" w:sz="0" w:space="0" w:color="auto"/>
        <w:left w:val="none" w:sz="0" w:space="0" w:color="auto"/>
        <w:bottom w:val="none" w:sz="0" w:space="0" w:color="auto"/>
        <w:right w:val="none" w:sz="0" w:space="0" w:color="auto"/>
      </w:divBdr>
    </w:div>
    <w:div w:id="605427998">
      <w:bodyDiv w:val="1"/>
      <w:marLeft w:val="0"/>
      <w:marRight w:val="0"/>
      <w:marTop w:val="0"/>
      <w:marBottom w:val="0"/>
      <w:divBdr>
        <w:top w:val="none" w:sz="0" w:space="0" w:color="auto"/>
        <w:left w:val="none" w:sz="0" w:space="0" w:color="auto"/>
        <w:bottom w:val="none" w:sz="0" w:space="0" w:color="auto"/>
        <w:right w:val="none" w:sz="0" w:space="0" w:color="auto"/>
      </w:divBdr>
    </w:div>
    <w:div w:id="632757357">
      <w:bodyDiv w:val="1"/>
      <w:marLeft w:val="0"/>
      <w:marRight w:val="0"/>
      <w:marTop w:val="0"/>
      <w:marBottom w:val="0"/>
      <w:divBdr>
        <w:top w:val="none" w:sz="0" w:space="0" w:color="auto"/>
        <w:left w:val="none" w:sz="0" w:space="0" w:color="auto"/>
        <w:bottom w:val="none" w:sz="0" w:space="0" w:color="auto"/>
        <w:right w:val="none" w:sz="0" w:space="0" w:color="auto"/>
      </w:divBdr>
    </w:div>
    <w:div w:id="667245963">
      <w:bodyDiv w:val="1"/>
      <w:marLeft w:val="0"/>
      <w:marRight w:val="0"/>
      <w:marTop w:val="0"/>
      <w:marBottom w:val="0"/>
      <w:divBdr>
        <w:top w:val="none" w:sz="0" w:space="0" w:color="auto"/>
        <w:left w:val="none" w:sz="0" w:space="0" w:color="auto"/>
        <w:bottom w:val="none" w:sz="0" w:space="0" w:color="auto"/>
        <w:right w:val="none" w:sz="0" w:space="0" w:color="auto"/>
      </w:divBdr>
    </w:div>
    <w:div w:id="701171057">
      <w:bodyDiv w:val="1"/>
      <w:marLeft w:val="0"/>
      <w:marRight w:val="0"/>
      <w:marTop w:val="0"/>
      <w:marBottom w:val="0"/>
      <w:divBdr>
        <w:top w:val="none" w:sz="0" w:space="0" w:color="auto"/>
        <w:left w:val="none" w:sz="0" w:space="0" w:color="auto"/>
        <w:bottom w:val="none" w:sz="0" w:space="0" w:color="auto"/>
        <w:right w:val="none" w:sz="0" w:space="0" w:color="auto"/>
      </w:divBdr>
    </w:div>
    <w:div w:id="714549194">
      <w:bodyDiv w:val="1"/>
      <w:marLeft w:val="0"/>
      <w:marRight w:val="0"/>
      <w:marTop w:val="0"/>
      <w:marBottom w:val="0"/>
      <w:divBdr>
        <w:top w:val="none" w:sz="0" w:space="0" w:color="auto"/>
        <w:left w:val="none" w:sz="0" w:space="0" w:color="auto"/>
        <w:bottom w:val="none" w:sz="0" w:space="0" w:color="auto"/>
        <w:right w:val="none" w:sz="0" w:space="0" w:color="auto"/>
      </w:divBdr>
    </w:div>
    <w:div w:id="726957586">
      <w:bodyDiv w:val="1"/>
      <w:marLeft w:val="0"/>
      <w:marRight w:val="0"/>
      <w:marTop w:val="0"/>
      <w:marBottom w:val="0"/>
      <w:divBdr>
        <w:top w:val="none" w:sz="0" w:space="0" w:color="auto"/>
        <w:left w:val="none" w:sz="0" w:space="0" w:color="auto"/>
        <w:bottom w:val="none" w:sz="0" w:space="0" w:color="auto"/>
        <w:right w:val="none" w:sz="0" w:space="0" w:color="auto"/>
      </w:divBdr>
    </w:div>
    <w:div w:id="728891679">
      <w:bodyDiv w:val="1"/>
      <w:marLeft w:val="0"/>
      <w:marRight w:val="0"/>
      <w:marTop w:val="0"/>
      <w:marBottom w:val="0"/>
      <w:divBdr>
        <w:top w:val="none" w:sz="0" w:space="0" w:color="auto"/>
        <w:left w:val="none" w:sz="0" w:space="0" w:color="auto"/>
        <w:bottom w:val="none" w:sz="0" w:space="0" w:color="auto"/>
        <w:right w:val="none" w:sz="0" w:space="0" w:color="auto"/>
      </w:divBdr>
      <w:divsChild>
        <w:div w:id="864944746">
          <w:marLeft w:val="0"/>
          <w:marRight w:val="0"/>
          <w:marTop w:val="27"/>
          <w:marBottom w:val="27"/>
          <w:divBdr>
            <w:top w:val="none" w:sz="0" w:space="0" w:color="auto"/>
            <w:left w:val="none" w:sz="0" w:space="0" w:color="auto"/>
            <w:bottom w:val="none" w:sz="0" w:space="0" w:color="auto"/>
            <w:right w:val="none" w:sz="0" w:space="0" w:color="auto"/>
          </w:divBdr>
        </w:div>
      </w:divsChild>
    </w:div>
    <w:div w:id="729812971">
      <w:bodyDiv w:val="1"/>
      <w:marLeft w:val="0"/>
      <w:marRight w:val="0"/>
      <w:marTop w:val="0"/>
      <w:marBottom w:val="0"/>
      <w:divBdr>
        <w:top w:val="none" w:sz="0" w:space="0" w:color="auto"/>
        <w:left w:val="none" w:sz="0" w:space="0" w:color="auto"/>
        <w:bottom w:val="none" w:sz="0" w:space="0" w:color="auto"/>
        <w:right w:val="none" w:sz="0" w:space="0" w:color="auto"/>
      </w:divBdr>
    </w:div>
    <w:div w:id="732511795">
      <w:bodyDiv w:val="1"/>
      <w:marLeft w:val="0"/>
      <w:marRight w:val="0"/>
      <w:marTop w:val="0"/>
      <w:marBottom w:val="0"/>
      <w:divBdr>
        <w:top w:val="none" w:sz="0" w:space="0" w:color="auto"/>
        <w:left w:val="none" w:sz="0" w:space="0" w:color="auto"/>
        <w:bottom w:val="none" w:sz="0" w:space="0" w:color="auto"/>
        <w:right w:val="none" w:sz="0" w:space="0" w:color="auto"/>
      </w:divBdr>
    </w:div>
    <w:div w:id="761141298">
      <w:bodyDiv w:val="1"/>
      <w:marLeft w:val="0"/>
      <w:marRight w:val="0"/>
      <w:marTop w:val="0"/>
      <w:marBottom w:val="0"/>
      <w:divBdr>
        <w:top w:val="none" w:sz="0" w:space="0" w:color="auto"/>
        <w:left w:val="none" w:sz="0" w:space="0" w:color="auto"/>
        <w:bottom w:val="none" w:sz="0" w:space="0" w:color="auto"/>
        <w:right w:val="none" w:sz="0" w:space="0" w:color="auto"/>
      </w:divBdr>
    </w:div>
    <w:div w:id="795102419">
      <w:bodyDiv w:val="1"/>
      <w:marLeft w:val="0"/>
      <w:marRight w:val="0"/>
      <w:marTop w:val="0"/>
      <w:marBottom w:val="0"/>
      <w:divBdr>
        <w:top w:val="none" w:sz="0" w:space="0" w:color="auto"/>
        <w:left w:val="none" w:sz="0" w:space="0" w:color="auto"/>
        <w:bottom w:val="none" w:sz="0" w:space="0" w:color="auto"/>
        <w:right w:val="none" w:sz="0" w:space="0" w:color="auto"/>
      </w:divBdr>
    </w:div>
    <w:div w:id="866404651">
      <w:bodyDiv w:val="1"/>
      <w:marLeft w:val="0"/>
      <w:marRight w:val="0"/>
      <w:marTop w:val="0"/>
      <w:marBottom w:val="0"/>
      <w:divBdr>
        <w:top w:val="none" w:sz="0" w:space="0" w:color="auto"/>
        <w:left w:val="none" w:sz="0" w:space="0" w:color="auto"/>
        <w:bottom w:val="none" w:sz="0" w:space="0" w:color="auto"/>
        <w:right w:val="none" w:sz="0" w:space="0" w:color="auto"/>
      </w:divBdr>
    </w:div>
    <w:div w:id="898639193">
      <w:bodyDiv w:val="1"/>
      <w:marLeft w:val="0"/>
      <w:marRight w:val="0"/>
      <w:marTop w:val="0"/>
      <w:marBottom w:val="0"/>
      <w:divBdr>
        <w:top w:val="none" w:sz="0" w:space="0" w:color="auto"/>
        <w:left w:val="none" w:sz="0" w:space="0" w:color="auto"/>
        <w:bottom w:val="none" w:sz="0" w:space="0" w:color="auto"/>
        <w:right w:val="none" w:sz="0" w:space="0" w:color="auto"/>
      </w:divBdr>
    </w:div>
    <w:div w:id="918488706">
      <w:bodyDiv w:val="1"/>
      <w:marLeft w:val="0"/>
      <w:marRight w:val="0"/>
      <w:marTop w:val="0"/>
      <w:marBottom w:val="0"/>
      <w:divBdr>
        <w:top w:val="none" w:sz="0" w:space="0" w:color="auto"/>
        <w:left w:val="none" w:sz="0" w:space="0" w:color="auto"/>
        <w:bottom w:val="none" w:sz="0" w:space="0" w:color="auto"/>
        <w:right w:val="none" w:sz="0" w:space="0" w:color="auto"/>
      </w:divBdr>
    </w:div>
    <w:div w:id="948312429">
      <w:bodyDiv w:val="1"/>
      <w:marLeft w:val="0"/>
      <w:marRight w:val="0"/>
      <w:marTop w:val="0"/>
      <w:marBottom w:val="0"/>
      <w:divBdr>
        <w:top w:val="none" w:sz="0" w:space="0" w:color="auto"/>
        <w:left w:val="none" w:sz="0" w:space="0" w:color="auto"/>
        <w:bottom w:val="none" w:sz="0" w:space="0" w:color="auto"/>
        <w:right w:val="none" w:sz="0" w:space="0" w:color="auto"/>
      </w:divBdr>
    </w:div>
    <w:div w:id="949430924">
      <w:bodyDiv w:val="1"/>
      <w:marLeft w:val="0"/>
      <w:marRight w:val="0"/>
      <w:marTop w:val="0"/>
      <w:marBottom w:val="0"/>
      <w:divBdr>
        <w:top w:val="none" w:sz="0" w:space="0" w:color="auto"/>
        <w:left w:val="none" w:sz="0" w:space="0" w:color="auto"/>
        <w:bottom w:val="none" w:sz="0" w:space="0" w:color="auto"/>
        <w:right w:val="none" w:sz="0" w:space="0" w:color="auto"/>
      </w:divBdr>
      <w:divsChild>
        <w:div w:id="1433746841">
          <w:marLeft w:val="0"/>
          <w:marRight w:val="0"/>
          <w:marTop w:val="27"/>
          <w:marBottom w:val="27"/>
          <w:divBdr>
            <w:top w:val="none" w:sz="0" w:space="0" w:color="auto"/>
            <w:left w:val="none" w:sz="0" w:space="0" w:color="auto"/>
            <w:bottom w:val="none" w:sz="0" w:space="0" w:color="auto"/>
            <w:right w:val="none" w:sz="0" w:space="0" w:color="auto"/>
          </w:divBdr>
        </w:div>
      </w:divsChild>
    </w:div>
    <w:div w:id="977491407">
      <w:bodyDiv w:val="1"/>
      <w:marLeft w:val="0"/>
      <w:marRight w:val="0"/>
      <w:marTop w:val="0"/>
      <w:marBottom w:val="0"/>
      <w:divBdr>
        <w:top w:val="none" w:sz="0" w:space="0" w:color="auto"/>
        <w:left w:val="none" w:sz="0" w:space="0" w:color="auto"/>
        <w:bottom w:val="none" w:sz="0" w:space="0" w:color="auto"/>
        <w:right w:val="none" w:sz="0" w:space="0" w:color="auto"/>
      </w:divBdr>
    </w:div>
    <w:div w:id="999238923">
      <w:bodyDiv w:val="1"/>
      <w:marLeft w:val="0"/>
      <w:marRight w:val="0"/>
      <w:marTop w:val="0"/>
      <w:marBottom w:val="0"/>
      <w:divBdr>
        <w:top w:val="none" w:sz="0" w:space="0" w:color="auto"/>
        <w:left w:val="none" w:sz="0" w:space="0" w:color="auto"/>
        <w:bottom w:val="none" w:sz="0" w:space="0" w:color="auto"/>
        <w:right w:val="none" w:sz="0" w:space="0" w:color="auto"/>
      </w:divBdr>
    </w:div>
    <w:div w:id="1003816992">
      <w:bodyDiv w:val="1"/>
      <w:marLeft w:val="0"/>
      <w:marRight w:val="0"/>
      <w:marTop w:val="0"/>
      <w:marBottom w:val="0"/>
      <w:divBdr>
        <w:top w:val="none" w:sz="0" w:space="0" w:color="auto"/>
        <w:left w:val="none" w:sz="0" w:space="0" w:color="auto"/>
        <w:bottom w:val="none" w:sz="0" w:space="0" w:color="auto"/>
        <w:right w:val="none" w:sz="0" w:space="0" w:color="auto"/>
      </w:divBdr>
    </w:div>
    <w:div w:id="1051228859">
      <w:bodyDiv w:val="1"/>
      <w:marLeft w:val="0"/>
      <w:marRight w:val="0"/>
      <w:marTop w:val="0"/>
      <w:marBottom w:val="0"/>
      <w:divBdr>
        <w:top w:val="none" w:sz="0" w:space="0" w:color="auto"/>
        <w:left w:val="none" w:sz="0" w:space="0" w:color="auto"/>
        <w:bottom w:val="none" w:sz="0" w:space="0" w:color="auto"/>
        <w:right w:val="none" w:sz="0" w:space="0" w:color="auto"/>
      </w:divBdr>
    </w:div>
    <w:div w:id="1066490804">
      <w:bodyDiv w:val="1"/>
      <w:marLeft w:val="0"/>
      <w:marRight w:val="0"/>
      <w:marTop w:val="0"/>
      <w:marBottom w:val="0"/>
      <w:divBdr>
        <w:top w:val="none" w:sz="0" w:space="0" w:color="auto"/>
        <w:left w:val="none" w:sz="0" w:space="0" w:color="auto"/>
        <w:bottom w:val="none" w:sz="0" w:space="0" w:color="auto"/>
        <w:right w:val="none" w:sz="0" w:space="0" w:color="auto"/>
      </w:divBdr>
    </w:div>
    <w:div w:id="1075585287">
      <w:bodyDiv w:val="1"/>
      <w:marLeft w:val="0"/>
      <w:marRight w:val="0"/>
      <w:marTop w:val="0"/>
      <w:marBottom w:val="0"/>
      <w:divBdr>
        <w:top w:val="none" w:sz="0" w:space="0" w:color="auto"/>
        <w:left w:val="none" w:sz="0" w:space="0" w:color="auto"/>
        <w:bottom w:val="none" w:sz="0" w:space="0" w:color="auto"/>
        <w:right w:val="none" w:sz="0" w:space="0" w:color="auto"/>
      </w:divBdr>
    </w:div>
    <w:div w:id="1092554787">
      <w:bodyDiv w:val="1"/>
      <w:marLeft w:val="0"/>
      <w:marRight w:val="0"/>
      <w:marTop w:val="0"/>
      <w:marBottom w:val="0"/>
      <w:divBdr>
        <w:top w:val="none" w:sz="0" w:space="0" w:color="auto"/>
        <w:left w:val="none" w:sz="0" w:space="0" w:color="auto"/>
        <w:bottom w:val="none" w:sz="0" w:space="0" w:color="auto"/>
        <w:right w:val="none" w:sz="0" w:space="0" w:color="auto"/>
      </w:divBdr>
    </w:div>
    <w:div w:id="1112288362">
      <w:bodyDiv w:val="1"/>
      <w:marLeft w:val="0"/>
      <w:marRight w:val="0"/>
      <w:marTop w:val="0"/>
      <w:marBottom w:val="0"/>
      <w:divBdr>
        <w:top w:val="none" w:sz="0" w:space="0" w:color="auto"/>
        <w:left w:val="none" w:sz="0" w:space="0" w:color="auto"/>
        <w:bottom w:val="none" w:sz="0" w:space="0" w:color="auto"/>
        <w:right w:val="none" w:sz="0" w:space="0" w:color="auto"/>
      </w:divBdr>
    </w:div>
    <w:div w:id="1124466994">
      <w:bodyDiv w:val="1"/>
      <w:marLeft w:val="0"/>
      <w:marRight w:val="0"/>
      <w:marTop w:val="0"/>
      <w:marBottom w:val="0"/>
      <w:divBdr>
        <w:top w:val="none" w:sz="0" w:space="0" w:color="auto"/>
        <w:left w:val="none" w:sz="0" w:space="0" w:color="auto"/>
        <w:bottom w:val="none" w:sz="0" w:space="0" w:color="auto"/>
        <w:right w:val="none" w:sz="0" w:space="0" w:color="auto"/>
      </w:divBdr>
    </w:div>
    <w:div w:id="1131554051">
      <w:bodyDiv w:val="1"/>
      <w:marLeft w:val="0"/>
      <w:marRight w:val="0"/>
      <w:marTop w:val="0"/>
      <w:marBottom w:val="0"/>
      <w:divBdr>
        <w:top w:val="none" w:sz="0" w:space="0" w:color="auto"/>
        <w:left w:val="none" w:sz="0" w:space="0" w:color="auto"/>
        <w:bottom w:val="none" w:sz="0" w:space="0" w:color="auto"/>
        <w:right w:val="none" w:sz="0" w:space="0" w:color="auto"/>
      </w:divBdr>
    </w:div>
    <w:div w:id="1141846294">
      <w:bodyDiv w:val="1"/>
      <w:marLeft w:val="0"/>
      <w:marRight w:val="0"/>
      <w:marTop w:val="0"/>
      <w:marBottom w:val="0"/>
      <w:divBdr>
        <w:top w:val="none" w:sz="0" w:space="0" w:color="auto"/>
        <w:left w:val="none" w:sz="0" w:space="0" w:color="auto"/>
        <w:bottom w:val="none" w:sz="0" w:space="0" w:color="auto"/>
        <w:right w:val="none" w:sz="0" w:space="0" w:color="auto"/>
      </w:divBdr>
    </w:div>
    <w:div w:id="1151756531">
      <w:bodyDiv w:val="1"/>
      <w:marLeft w:val="0"/>
      <w:marRight w:val="0"/>
      <w:marTop w:val="0"/>
      <w:marBottom w:val="0"/>
      <w:divBdr>
        <w:top w:val="none" w:sz="0" w:space="0" w:color="auto"/>
        <w:left w:val="none" w:sz="0" w:space="0" w:color="auto"/>
        <w:bottom w:val="none" w:sz="0" w:space="0" w:color="auto"/>
        <w:right w:val="none" w:sz="0" w:space="0" w:color="auto"/>
      </w:divBdr>
    </w:div>
    <w:div w:id="1173836485">
      <w:bodyDiv w:val="1"/>
      <w:marLeft w:val="0"/>
      <w:marRight w:val="0"/>
      <w:marTop w:val="0"/>
      <w:marBottom w:val="0"/>
      <w:divBdr>
        <w:top w:val="none" w:sz="0" w:space="0" w:color="auto"/>
        <w:left w:val="none" w:sz="0" w:space="0" w:color="auto"/>
        <w:bottom w:val="none" w:sz="0" w:space="0" w:color="auto"/>
        <w:right w:val="none" w:sz="0" w:space="0" w:color="auto"/>
      </w:divBdr>
    </w:div>
    <w:div w:id="1180969726">
      <w:bodyDiv w:val="1"/>
      <w:marLeft w:val="0"/>
      <w:marRight w:val="0"/>
      <w:marTop w:val="0"/>
      <w:marBottom w:val="0"/>
      <w:divBdr>
        <w:top w:val="none" w:sz="0" w:space="0" w:color="auto"/>
        <w:left w:val="none" w:sz="0" w:space="0" w:color="auto"/>
        <w:bottom w:val="none" w:sz="0" w:space="0" w:color="auto"/>
        <w:right w:val="none" w:sz="0" w:space="0" w:color="auto"/>
      </w:divBdr>
    </w:div>
    <w:div w:id="1187867392">
      <w:bodyDiv w:val="1"/>
      <w:marLeft w:val="0"/>
      <w:marRight w:val="0"/>
      <w:marTop w:val="0"/>
      <w:marBottom w:val="0"/>
      <w:divBdr>
        <w:top w:val="none" w:sz="0" w:space="0" w:color="auto"/>
        <w:left w:val="none" w:sz="0" w:space="0" w:color="auto"/>
        <w:bottom w:val="none" w:sz="0" w:space="0" w:color="auto"/>
        <w:right w:val="none" w:sz="0" w:space="0" w:color="auto"/>
      </w:divBdr>
      <w:divsChild>
        <w:div w:id="1001352475">
          <w:marLeft w:val="0"/>
          <w:marRight w:val="0"/>
          <w:marTop w:val="27"/>
          <w:marBottom w:val="27"/>
          <w:divBdr>
            <w:top w:val="none" w:sz="0" w:space="0" w:color="auto"/>
            <w:left w:val="none" w:sz="0" w:space="0" w:color="auto"/>
            <w:bottom w:val="none" w:sz="0" w:space="0" w:color="auto"/>
            <w:right w:val="none" w:sz="0" w:space="0" w:color="auto"/>
          </w:divBdr>
        </w:div>
      </w:divsChild>
    </w:div>
    <w:div w:id="1201014338">
      <w:bodyDiv w:val="1"/>
      <w:marLeft w:val="0"/>
      <w:marRight w:val="0"/>
      <w:marTop w:val="0"/>
      <w:marBottom w:val="0"/>
      <w:divBdr>
        <w:top w:val="none" w:sz="0" w:space="0" w:color="auto"/>
        <w:left w:val="none" w:sz="0" w:space="0" w:color="auto"/>
        <w:bottom w:val="none" w:sz="0" w:space="0" w:color="auto"/>
        <w:right w:val="none" w:sz="0" w:space="0" w:color="auto"/>
      </w:divBdr>
    </w:div>
    <w:div w:id="1205486427">
      <w:bodyDiv w:val="1"/>
      <w:marLeft w:val="0"/>
      <w:marRight w:val="0"/>
      <w:marTop w:val="0"/>
      <w:marBottom w:val="0"/>
      <w:divBdr>
        <w:top w:val="none" w:sz="0" w:space="0" w:color="auto"/>
        <w:left w:val="none" w:sz="0" w:space="0" w:color="auto"/>
        <w:bottom w:val="none" w:sz="0" w:space="0" w:color="auto"/>
        <w:right w:val="none" w:sz="0" w:space="0" w:color="auto"/>
      </w:divBdr>
    </w:div>
    <w:div w:id="1205875089">
      <w:bodyDiv w:val="1"/>
      <w:marLeft w:val="0"/>
      <w:marRight w:val="0"/>
      <w:marTop w:val="0"/>
      <w:marBottom w:val="0"/>
      <w:divBdr>
        <w:top w:val="none" w:sz="0" w:space="0" w:color="auto"/>
        <w:left w:val="none" w:sz="0" w:space="0" w:color="auto"/>
        <w:bottom w:val="none" w:sz="0" w:space="0" w:color="auto"/>
        <w:right w:val="none" w:sz="0" w:space="0" w:color="auto"/>
      </w:divBdr>
    </w:div>
    <w:div w:id="1223755662">
      <w:bodyDiv w:val="1"/>
      <w:marLeft w:val="0"/>
      <w:marRight w:val="0"/>
      <w:marTop w:val="0"/>
      <w:marBottom w:val="0"/>
      <w:divBdr>
        <w:top w:val="none" w:sz="0" w:space="0" w:color="auto"/>
        <w:left w:val="none" w:sz="0" w:space="0" w:color="auto"/>
        <w:bottom w:val="none" w:sz="0" w:space="0" w:color="auto"/>
        <w:right w:val="none" w:sz="0" w:space="0" w:color="auto"/>
      </w:divBdr>
    </w:div>
    <w:div w:id="1256786009">
      <w:bodyDiv w:val="1"/>
      <w:marLeft w:val="0"/>
      <w:marRight w:val="0"/>
      <w:marTop w:val="0"/>
      <w:marBottom w:val="0"/>
      <w:divBdr>
        <w:top w:val="none" w:sz="0" w:space="0" w:color="auto"/>
        <w:left w:val="none" w:sz="0" w:space="0" w:color="auto"/>
        <w:bottom w:val="none" w:sz="0" w:space="0" w:color="auto"/>
        <w:right w:val="none" w:sz="0" w:space="0" w:color="auto"/>
      </w:divBdr>
    </w:div>
    <w:div w:id="1262448124">
      <w:bodyDiv w:val="1"/>
      <w:marLeft w:val="0"/>
      <w:marRight w:val="0"/>
      <w:marTop w:val="0"/>
      <w:marBottom w:val="0"/>
      <w:divBdr>
        <w:top w:val="none" w:sz="0" w:space="0" w:color="auto"/>
        <w:left w:val="none" w:sz="0" w:space="0" w:color="auto"/>
        <w:bottom w:val="none" w:sz="0" w:space="0" w:color="auto"/>
        <w:right w:val="none" w:sz="0" w:space="0" w:color="auto"/>
      </w:divBdr>
    </w:div>
    <w:div w:id="1274556666">
      <w:bodyDiv w:val="1"/>
      <w:marLeft w:val="0"/>
      <w:marRight w:val="0"/>
      <w:marTop w:val="0"/>
      <w:marBottom w:val="0"/>
      <w:divBdr>
        <w:top w:val="none" w:sz="0" w:space="0" w:color="auto"/>
        <w:left w:val="none" w:sz="0" w:space="0" w:color="auto"/>
        <w:bottom w:val="none" w:sz="0" w:space="0" w:color="auto"/>
        <w:right w:val="none" w:sz="0" w:space="0" w:color="auto"/>
      </w:divBdr>
    </w:div>
    <w:div w:id="1277100077">
      <w:bodyDiv w:val="1"/>
      <w:marLeft w:val="0"/>
      <w:marRight w:val="0"/>
      <w:marTop w:val="0"/>
      <w:marBottom w:val="0"/>
      <w:divBdr>
        <w:top w:val="none" w:sz="0" w:space="0" w:color="auto"/>
        <w:left w:val="none" w:sz="0" w:space="0" w:color="auto"/>
        <w:bottom w:val="none" w:sz="0" w:space="0" w:color="auto"/>
        <w:right w:val="none" w:sz="0" w:space="0" w:color="auto"/>
      </w:divBdr>
      <w:divsChild>
        <w:div w:id="1945645895">
          <w:marLeft w:val="0"/>
          <w:marRight w:val="0"/>
          <w:marTop w:val="27"/>
          <w:marBottom w:val="27"/>
          <w:divBdr>
            <w:top w:val="none" w:sz="0" w:space="0" w:color="auto"/>
            <w:left w:val="none" w:sz="0" w:space="0" w:color="auto"/>
            <w:bottom w:val="none" w:sz="0" w:space="0" w:color="auto"/>
            <w:right w:val="none" w:sz="0" w:space="0" w:color="auto"/>
          </w:divBdr>
        </w:div>
      </w:divsChild>
    </w:div>
    <w:div w:id="1278440366">
      <w:bodyDiv w:val="1"/>
      <w:marLeft w:val="0"/>
      <w:marRight w:val="0"/>
      <w:marTop w:val="0"/>
      <w:marBottom w:val="0"/>
      <w:divBdr>
        <w:top w:val="none" w:sz="0" w:space="0" w:color="auto"/>
        <w:left w:val="none" w:sz="0" w:space="0" w:color="auto"/>
        <w:bottom w:val="none" w:sz="0" w:space="0" w:color="auto"/>
        <w:right w:val="none" w:sz="0" w:space="0" w:color="auto"/>
      </w:divBdr>
    </w:div>
    <w:div w:id="1289046122">
      <w:bodyDiv w:val="1"/>
      <w:marLeft w:val="0"/>
      <w:marRight w:val="0"/>
      <w:marTop w:val="0"/>
      <w:marBottom w:val="0"/>
      <w:divBdr>
        <w:top w:val="none" w:sz="0" w:space="0" w:color="auto"/>
        <w:left w:val="none" w:sz="0" w:space="0" w:color="auto"/>
        <w:bottom w:val="none" w:sz="0" w:space="0" w:color="auto"/>
        <w:right w:val="none" w:sz="0" w:space="0" w:color="auto"/>
      </w:divBdr>
    </w:div>
    <w:div w:id="1318614266">
      <w:bodyDiv w:val="1"/>
      <w:marLeft w:val="0"/>
      <w:marRight w:val="0"/>
      <w:marTop w:val="0"/>
      <w:marBottom w:val="0"/>
      <w:divBdr>
        <w:top w:val="none" w:sz="0" w:space="0" w:color="auto"/>
        <w:left w:val="none" w:sz="0" w:space="0" w:color="auto"/>
        <w:bottom w:val="none" w:sz="0" w:space="0" w:color="auto"/>
        <w:right w:val="none" w:sz="0" w:space="0" w:color="auto"/>
      </w:divBdr>
    </w:div>
    <w:div w:id="1330446711">
      <w:bodyDiv w:val="1"/>
      <w:marLeft w:val="0"/>
      <w:marRight w:val="0"/>
      <w:marTop w:val="0"/>
      <w:marBottom w:val="0"/>
      <w:divBdr>
        <w:top w:val="none" w:sz="0" w:space="0" w:color="auto"/>
        <w:left w:val="none" w:sz="0" w:space="0" w:color="auto"/>
        <w:bottom w:val="none" w:sz="0" w:space="0" w:color="auto"/>
        <w:right w:val="none" w:sz="0" w:space="0" w:color="auto"/>
      </w:divBdr>
    </w:div>
    <w:div w:id="1358655180">
      <w:bodyDiv w:val="1"/>
      <w:marLeft w:val="0"/>
      <w:marRight w:val="0"/>
      <w:marTop w:val="0"/>
      <w:marBottom w:val="0"/>
      <w:divBdr>
        <w:top w:val="none" w:sz="0" w:space="0" w:color="auto"/>
        <w:left w:val="none" w:sz="0" w:space="0" w:color="auto"/>
        <w:bottom w:val="none" w:sz="0" w:space="0" w:color="auto"/>
        <w:right w:val="none" w:sz="0" w:space="0" w:color="auto"/>
      </w:divBdr>
    </w:div>
    <w:div w:id="1371875744">
      <w:bodyDiv w:val="1"/>
      <w:marLeft w:val="0"/>
      <w:marRight w:val="0"/>
      <w:marTop w:val="0"/>
      <w:marBottom w:val="0"/>
      <w:divBdr>
        <w:top w:val="none" w:sz="0" w:space="0" w:color="auto"/>
        <w:left w:val="none" w:sz="0" w:space="0" w:color="auto"/>
        <w:bottom w:val="none" w:sz="0" w:space="0" w:color="auto"/>
        <w:right w:val="none" w:sz="0" w:space="0" w:color="auto"/>
      </w:divBdr>
    </w:div>
    <w:div w:id="1398429700">
      <w:bodyDiv w:val="1"/>
      <w:marLeft w:val="0"/>
      <w:marRight w:val="0"/>
      <w:marTop w:val="0"/>
      <w:marBottom w:val="0"/>
      <w:divBdr>
        <w:top w:val="none" w:sz="0" w:space="0" w:color="auto"/>
        <w:left w:val="none" w:sz="0" w:space="0" w:color="auto"/>
        <w:bottom w:val="none" w:sz="0" w:space="0" w:color="auto"/>
        <w:right w:val="none" w:sz="0" w:space="0" w:color="auto"/>
      </w:divBdr>
    </w:div>
    <w:div w:id="1402945186">
      <w:bodyDiv w:val="1"/>
      <w:marLeft w:val="0"/>
      <w:marRight w:val="0"/>
      <w:marTop w:val="0"/>
      <w:marBottom w:val="0"/>
      <w:divBdr>
        <w:top w:val="none" w:sz="0" w:space="0" w:color="auto"/>
        <w:left w:val="none" w:sz="0" w:space="0" w:color="auto"/>
        <w:bottom w:val="none" w:sz="0" w:space="0" w:color="auto"/>
        <w:right w:val="none" w:sz="0" w:space="0" w:color="auto"/>
      </w:divBdr>
    </w:div>
    <w:div w:id="1413699182">
      <w:bodyDiv w:val="1"/>
      <w:marLeft w:val="0"/>
      <w:marRight w:val="0"/>
      <w:marTop w:val="0"/>
      <w:marBottom w:val="0"/>
      <w:divBdr>
        <w:top w:val="none" w:sz="0" w:space="0" w:color="auto"/>
        <w:left w:val="none" w:sz="0" w:space="0" w:color="auto"/>
        <w:bottom w:val="none" w:sz="0" w:space="0" w:color="auto"/>
        <w:right w:val="none" w:sz="0" w:space="0" w:color="auto"/>
      </w:divBdr>
    </w:div>
    <w:div w:id="1419329594">
      <w:bodyDiv w:val="1"/>
      <w:marLeft w:val="0"/>
      <w:marRight w:val="0"/>
      <w:marTop w:val="0"/>
      <w:marBottom w:val="0"/>
      <w:divBdr>
        <w:top w:val="none" w:sz="0" w:space="0" w:color="auto"/>
        <w:left w:val="none" w:sz="0" w:space="0" w:color="auto"/>
        <w:bottom w:val="none" w:sz="0" w:space="0" w:color="auto"/>
        <w:right w:val="none" w:sz="0" w:space="0" w:color="auto"/>
      </w:divBdr>
    </w:div>
    <w:div w:id="1437599375">
      <w:bodyDiv w:val="1"/>
      <w:marLeft w:val="0"/>
      <w:marRight w:val="0"/>
      <w:marTop w:val="0"/>
      <w:marBottom w:val="0"/>
      <w:divBdr>
        <w:top w:val="none" w:sz="0" w:space="0" w:color="auto"/>
        <w:left w:val="none" w:sz="0" w:space="0" w:color="auto"/>
        <w:bottom w:val="none" w:sz="0" w:space="0" w:color="auto"/>
        <w:right w:val="none" w:sz="0" w:space="0" w:color="auto"/>
      </w:divBdr>
    </w:div>
    <w:div w:id="1443838082">
      <w:bodyDiv w:val="1"/>
      <w:marLeft w:val="0"/>
      <w:marRight w:val="0"/>
      <w:marTop w:val="0"/>
      <w:marBottom w:val="0"/>
      <w:divBdr>
        <w:top w:val="none" w:sz="0" w:space="0" w:color="auto"/>
        <w:left w:val="none" w:sz="0" w:space="0" w:color="auto"/>
        <w:bottom w:val="none" w:sz="0" w:space="0" w:color="auto"/>
        <w:right w:val="none" w:sz="0" w:space="0" w:color="auto"/>
      </w:divBdr>
    </w:div>
    <w:div w:id="1456027274">
      <w:bodyDiv w:val="1"/>
      <w:marLeft w:val="0"/>
      <w:marRight w:val="0"/>
      <w:marTop w:val="0"/>
      <w:marBottom w:val="0"/>
      <w:divBdr>
        <w:top w:val="none" w:sz="0" w:space="0" w:color="auto"/>
        <w:left w:val="none" w:sz="0" w:space="0" w:color="auto"/>
        <w:bottom w:val="none" w:sz="0" w:space="0" w:color="auto"/>
        <w:right w:val="none" w:sz="0" w:space="0" w:color="auto"/>
      </w:divBdr>
    </w:div>
    <w:div w:id="1464888907">
      <w:bodyDiv w:val="1"/>
      <w:marLeft w:val="0"/>
      <w:marRight w:val="0"/>
      <w:marTop w:val="0"/>
      <w:marBottom w:val="0"/>
      <w:divBdr>
        <w:top w:val="none" w:sz="0" w:space="0" w:color="auto"/>
        <w:left w:val="none" w:sz="0" w:space="0" w:color="auto"/>
        <w:bottom w:val="none" w:sz="0" w:space="0" w:color="auto"/>
        <w:right w:val="none" w:sz="0" w:space="0" w:color="auto"/>
      </w:divBdr>
    </w:div>
    <w:div w:id="1473130684">
      <w:bodyDiv w:val="1"/>
      <w:marLeft w:val="0"/>
      <w:marRight w:val="0"/>
      <w:marTop w:val="0"/>
      <w:marBottom w:val="0"/>
      <w:divBdr>
        <w:top w:val="none" w:sz="0" w:space="0" w:color="auto"/>
        <w:left w:val="none" w:sz="0" w:space="0" w:color="auto"/>
        <w:bottom w:val="none" w:sz="0" w:space="0" w:color="auto"/>
        <w:right w:val="none" w:sz="0" w:space="0" w:color="auto"/>
      </w:divBdr>
    </w:div>
    <w:div w:id="1492911631">
      <w:bodyDiv w:val="1"/>
      <w:marLeft w:val="0"/>
      <w:marRight w:val="0"/>
      <w:marTop w:val="0"/>
      <w:marBottom w:val="0"/>
      <w:divBdr>
        <w:top w:val="none" w:sz="0" w:space="0" w:color="auto"/>
        <w:left w:val="none" w:sz="0" w:space="0" w:color="auto"/>
        <w:bottom w:val="none" w:sz="0" w:space="0" w:color="auto"/>
        <w:right w:val="none" w:sz="0" w:space="0" w:color="auto"/>
      </w:divBdr>
    </w:div>
    <w:div w:id="1524585535">
      <w:bodyDiv w:val="1"/>
      <w:marLeft w:val="0"/>
      <w:marRight w:val="0"/>
      <w:marTop w:val="0"/>
      <w:marBottom w:val="0"/>
      <w:divBdr>
        <w:top w:val="none" w:sz="0" w:space="0" w:color="auto"/>
        <w:left w:val="none" w:sz="0" w:space="0" w:color="auto"/>
        <w:bottom w:val="none" w:sz="0" w:space="0" w:color="auto"/>
        <w:right w:val="none" w:sz="0" w:space="0" w:color="auto"/>
      </w:divBdr>
    </w:div>
    <w:div w:id="1551385432">
      <w:bodyDiv w:val="1"/>
      <w:marLeft w:val="0"/>
      <w:marRight w:val="0"/>
      <w:marTop w:val="0"/>
      <w:marBottom w:val="0"/>
      <w:divBdr>
        <w:top w:val="none" w:sz="0" w:space="0" w:color="auto"/>
        <w:left w:val="none" w:sz="0" w:space="0" w:color="auto"/>
        <w:bottom w:val="none" w:sz="0" w:space="0" w:color="auto"/>
        <w:right w:val="none" w:sz="0" w:space="0" w:color="auto"/>
      </w:divBdr>
    </w:div>
    <w:div w:id="1558083542">
      <w:bodyDiv w:val="1"/>
      <w:marLeft w:val="0"/>
      <w:marRight w:val="0"/>
      <w:marTop w:val="0"/>
      <w:marBottom w:val="0"/>
      <w:divBdr>
        <w:top w:val="none" w:sz="0" w:space="0" w:color="auto"/>
        <w:left w:val="none" w:sz="0" w:space="0" w:color="auto"/>
        <w:bottom w:val="none" w:sz="0" w:space="0" w:color="auto"/>
        <w:right w:val="none" w:sz="0" w:space="0" w:color="auto"/>
      </w:divBdr>
    </w:div>
    <w:div w:id="1571309132">
      <w:bodyDiv w:val="1"/>
      <w:marLeft w:val="0"/>
      <w:marRight w:val="0"/>
      <w:marTop w:val="0"/>
      <w:marBottom w:val="0"/>
      <w:divBdr>
        <w:top w:val="none" w:sz="0" w:space="0" w:color="auto"/>
        <w:left w:val="none" w:sz="0" w:space="0" w:color="auto"/>
        <w:bottom w:val="none" w:sz="0" w:space="0" w:color="auto"/>
        <w:right w:val="none" w:sz="0" w:space="0" w:color="auto"/>
      </w:divBdr>
    </w:div>
    <w:div w:id="1587879999">
      <w:bodyDiv w:val="1"/>
      <w:marLeft w:val="0"/>
      <w:marRight w:val="0"/>
      <w:marTop w:val="0"/>
      <w:marBottom w:val="0"/>
      <w:divBdr>
        <w:top w:val="none" w:sz="0" w:space="0" w:color="auto"/>
        <w:left w:val="none" w:sz="0" w:space="0" w:color="auto"/>
        <w:bottom w:val="none" w:sz="0" w:space="0" w:color="auto"/>
        <w:right w:val="none" w:sz="0" w:space="0" w:color="auto"/>
      </w:divBdr>
    </w:div>
    <w:div w:id="1638141934">
      <w:bodyDiv w:val="1"/>
      <w:marLeft w:val="0"/>
      <w:marRight w:val="0"/>
      <w:marTop w:val="0"/>
      <w:marBottom w:val="0"/>
      <w:divBdr>
        <w:top w:val="none" w:sz="0" w:space="0" w:color="auto"/>
        <w:left w:val="none" w:sz="0" w:space="0" w:color="auto"/>
        <w:bottom w:val="none" w:sz="0" w:space="0" w:color="auto"/>
        <w:right w:val="none" w:sz="0" w:space="0" w:color="auto"/>
      </w:divBdr>
    </w:div>
    <w:div w:id="1641763595">
      <w:bodyDiv w:val="1"/>
      <w:marLeft w:val="0"/>
      <w:marRight w:val="0"/>
      <w:marTop w:val="0"/>
      <w:marBottom w:val="0"/>
      <w:divBdr>
        <w:top w:val="none" w:sz="0" w:space="0" w:color="auto"/>
        <w:left w:val="none" w:sz="0" w:space="0" w:color="auto"/>
        <w:bottom w:val="none" w:sz="0" w:space="0" w:color="auto"/>
        <w:right w:val="none" w:sz="0" w:space="0" w:color="auto"/>
      </w:divBdr>
    </w:div>
    <w:div w:id="1697853299">
      <w:bodyDiv w:val="1"/>
      <w:marLeft w:val="0"/>
      <w:marRight w:val="0"/>
      <w:marTop w:val="0"/>
      <w:marBottom w:val="0"/>
      <w:divBdr>
        <w:top w:val="none" w:sz="0" w:space="0" w:color="auto"/>
        <w:left w:val="none" w:sz="0" w:space="0" w:color="auto"/>
        <w:bottom w:val="none" w:sz="0" w:space="0" w:color="auto"/>
        <w:right w:val="none" w:sz="0" w:space="0" w:color="auto"/>
      </w:divBdr>
    </w:div>
    <w:div w:id="1732340779">
      <w:bodyDiv w:val="1"/>
      <w:marLeft w:val="0"/>
      <w:marRight w:val="0"/>
      <w:marTop w:val="0"/>
      <w:marBottom w:val="0"/>
      <w:divBdr>
        <w:top w:val="none" w:sz="0" w:space="0" w:color="auto"/>
        <w:left w:val="none" w:sz="0" w:space="0" w:color="auto"/>
        <w:bottom w:val="none" w:sz="0" w:space="0" w:color="auto"/>
        <w:right w:val="none" w:sz="0" w:space="0" w:color="auto"/>
      </w:divBdr>
    </w:div>
    <w:div w:id="1738168659">
      <w:bodyDiv w:val="1"/>
      <w:marLeft w:val="0"/>
      <w:marRight w:val="0"/>
      <w:marTop w:val="0"/>
      <w:marBottom w:val="0"/>
      <w:divBdr>
        <w:top w:val="none" w:sz="0" w:space="0" w:color="auto"/>
        <w:left w:val="none" w:sz="0" w:space="0" w:color="auto"/>
        <w:bottom w:val="none" w:sz="0" w:space="0" w:color="auto"/>
        <w:right w:val="none" w:sz="0" w:space="0" w:color="auto"/>
      </w:divBdr>
    </w:div>
    <w:div w:id="1748306084">
      <w:bodyDiv w:val="1"/>
      <w:marLeft w:val="0"/>
      <w:marRight w:val="0"/>
      <w:marTop w:val="0"/>
      <w:marBottom w:val="0"/>
      <w:divBdr>
        <w:top w:val="none" w:sz="0" w:space="0" w:color="auto"/>
        <w:left w:val="none" w:sz="0" w:space="0" w:color="auto"/>
        <w:bottom w:val="none" w:sz="0" w:space="0" w:color="auto"/>
        <w:right w:val="none" w:sz="0" w:space="0" w:color="auto"/>
      </w:divBdr>
    </w:div>
    <w:div w:id="1796872355">
      <w:bodyDiv w:val="1"/>
      <w:marLeft w:val="0"/>
      <w:marRight w:val="0"/>
      <w:marTop w:val="0"/>
      <w:marBottom w:val="0"/>
      <w:divBdr>
        <w:top w:val="none" w:sz="0" w:space="0" w:color="auto"/>
        <w:left w:val="none" w:sz="0" w:space="0" w:color="auto"/>
        <w:bottom w:val="none" w:sz="0" w:space="0" w:color="auto"/>
        <w:right w:val="none" w:sz="0" w:space="0" w:color="auto"/>
      </w:divBdr>
    </w:div>
    <w:div w:id="1831360813">
      <w:bodyDiv w:val="1"/>
      <w:marLeft w:val="0"/>
      <w:marRight w:val="0"/>
      <w:marTop w:val="0"/>
      <w:marBottom w:val="0"/>
      <w:divBdr>
        <w:top w:val="none" w:sz="0" w:space="0" w:color="auto"/>
        <w:left w:val="none" w:sz="0" w:space="0" w:color="auto"/>
        <w:bottom w:val="none" w:sz="0" w:space="0" w:color="auto"/>
        <w:right w:val="none" w:sz="0" w:space="0" w:color="auto"/>
      </w:divBdr>
    </w:div>
    <w:div w:id="1837456083">
      <w:bodyDiv w:val="1"/>
      <w:marLeft w:val="0"/>
      <w:marRight w:val="0"/>
      <w:marTop w:val="0"/>
      <w:marBottom w:val="0"/>
      <w:divBdr>
        <w:top w:val="none" w:sz="0" w:space="0" w:color="auto"/>
        <w:left w:val="none" w:sz="0" w:space="0" w:color="auto"/>
        <w:bottom w:val="none" w:sz="0" w:space="0" w:color="auto"/>
        <w:right w:val="none" w:sz="0" w:space="0" w:color="auto"/>
      </w:divBdr>
    </w:div>
    <w:div w:id="1859806456">
      <w:bodyDiv w:val="1"/>
      <w:marLeft w:val="0"/>
      <w:marRight w:val="0"/>
      <w:marTop w:val="0"/>
      <w:marBottom w:val="0"/>
      <w:divBdr>
        <w:top w:val="none" w:sz="0" w:space="0" w:color="auto"/>
        <w:left w:val="none" w:sz="0" w:space="0" w:color="auto"/>
        <w:bottom w:val="none" w:sz="0" w:space="0" w:color="auto"/>
        <w:right w:val="none" w:sz="0" w:space="0" w:color="auto"/>
      </w:divBdr>
    </w:div>
    <w:div w:id="1871799555">
      <w:bodyDiv w:val="1"/>
      <w:marLeft w:val="0"/>
      <w:marRight w:val="0"/>
      <w:marTop w:val="0"/>
      <w:marBottom w:val="0"/>
      <w:divBdr>
        <w:top w:val="none" w:sz="0" w:space="0" w:color="auto"/>
        <w:left w:val="none" w:sz="0" w:space="0" w:color="auto"/>
        <w:bottom w:val="none" w:sz="0" w:space="0" w:color="auto"/>
        <w:right w:val="none" w:sz="0" w:space="0" w:color="auto"/>
      </w:divBdr>
    </w:div>
    <w:div w:id="1906794016">
      <w:bodyDiv w:val="1"/>
      <w:marLeft w:val="0"/>
      <w:marRight w:val="0"/>
      <w:marTop w:val="0"/>
      <w:marBottom w:val="0"/>
      <w:divBdr>
        <w:top w:val="none" w:sz="0" w:space="0" w:color="auto"/>
        <w:left w:val="none" w:sz="0" w:space="0" w:color="auto"/>
        <w:bottom w:val="none" w:sz="0" w:space="0" w:color="auto"/>
        <w:right w:val="none" w:sz="0" w:space="0" w:color="auto"/>
      </w:divBdr>
    </w:div>
    <w:div w:id="1910335625">
      <w:bodyDiv w:val="1"/>
      <w:marLeft w:val="0"/>
      <w:marRight w:val="0"/>
      <w:marTop w:val="0"/>
      <w:marBottom w:val="0"/>
      <w:divBdr>
        <w:top w:val="none" w:sz="0" w:space="0" w:color="auto"/>
        <w:left w:val="none" w:sz="0" w:space="0" w:color="auto"/>
        <w:bottom w:val="none" w:sz="0" w:space="0" w:color="auto"/>
        <w:right w:val="none" w:sz="0" w:space="0" w:color="auto"/>
      </w:divBdr>
    </w:div>
    <w:div w:id="1913271029">
      <w:bodyDiv w:val="1"/>
      <w:marLeft w:val="0"/>
      <w:marRight w:val="0"/>
      <w:marTop w:val="0"/>
      <w:marBottom w:val="0"/>
      <w:divBdr>
        <w:top w:val="none" w:sz="0" w:space="0" w:color="auto"/>
        <w:left w:val="none" w:sz="0" w:space="0" w:color="auto"/>
        <w:bottom w:val="none" w:sz="0" w:space="0" w:color="auto"/>
        <w:right w:val="none" w:sz="0" w:space="0" w:color="auto"/>
      </w:divBdr>
    </w:div>
    <w:div w:id="1915160463">
      <w:bodyDiv w:val="1"/>
      <w:marLeft w:val="0"/>
      <w:marRight w:val="0"/>
      <w:marTop w:val="0"/>
      <w:marBottom w:val="0"/>
      <w:divBdr>
        <w:top w:val="none" w:sz="0" w:space="0" w:color="auto"/>
        <w:left w:val="none" w:sz="0" w:space="0" w:color="auto"/>
        <w:bottom w:val="none" w:sz="0" w:space="0" w:color="auto"/>
        <w:right w:val="none" w:sz="0" w:space="0" w:color="auto"/>
      </w:divBdr>
      <w:divsChild>
        <w:div w:id="797525918">
          <w:marLeft w:val="0"/>
          <w:marRight w:val="0"/>
          <w:marTop w:val="0"/>
          <w:marBottom w:val="0"/>
          <w:divBdr>
            <w:top w:val="none" w:sz="0" w:space="0" w:color="auto"/>
            <w:left w:val="none" w:sz="0" w:space="0" w:color="auto"/>
            <w:bottom w:val="none" w:sz="0" w:space="0" w:color="auto"/>
            <w:right w:val="none" w:sz="0" w:space="0" w:color="auto"/>
          </w:divBdr>
        </w:div>
        <w:div w:id="1024786909">
          <w:marLeft w:val="0"/>
          <w:marRight w:val="0"/>
          <w:marTop w:val="234"/>
          <w:marBottom w:val="0"/>
          <w:divBdr>
            <w:top w:val="none" w:sz="0" w:space="0" w:color="auto"/>
            <w:left w:val="none" w:sz="0" w:space="0" w:color="auto"/>
            <w:bottom w:val="none" w:sz="0" w:space="0" w:color="auto"/>
            <w:right w:val="none" w:sz="0" w:space="0" w:color="auto"/>
          </w:divBdr>
          <w:divsChild>
            <w:div w:id="23050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1945">
      <w:bodyDiv w:val="1"/>
      <w:marLeft w:val="0"/>
      <w:marRight w:val="0"/>
      <w:marTop w:val="0"/>
      <w:marBottom w:val="0"/>
      <w:divBdr>
        <w:top w:val="none" w:sz="0" w:space="0" w:color="auto"/>
        <w:left w:val="none" w:sz="0" w:space="0" w:color="auto"/>
        <w:bottom w:val="none" w:sz="0" w:space="0" w:color="auto"/>
        <w:right w:val="none" w:sz="0" w:space="0" w:color="auto"/>
      </w:divBdr>
    </w:div>
    <w:div w:id="1939293602">
      <w:bodyDiv w:val="1"/>
      <w:marLeft w:val="0"/>
      <w:marRight w:val="0"/>
      <w:marTop w:val="0"/>
      <w:marBottom w:val="0"/>
      <w:divBdr>
        <w:top w:val="none" w:sz="0" w:space="0" w:color="auto"/>
        <w:left w:val="none" w:sz="0" w:space="0" w:color="auto"/>
        <w:bottom w:val="none" w:sz="0" w:space="0" w:color="auto"/>
        <w:right w:val="none" w:sz="0" w:space="0" w:color="auto"/>
      </w:divBdr>
    </w:div>
    <w:div w:id="1954051527">
      <w:bodyDiv w:val="1"/>
      <w:marLeft w:val="0"/>
      <w:marRight w:val="0"/>
      <w:marTop w:val="0"/>
      <w:marBottom w:val="0"/>
      <w:divBdr>
        <w:top w:val="none" w:sz="0" w:space="0" w:color="auto"/>
        <w:left w:val="none" w:sz="0" w:space="0" w:color="auto"/>
        <w:bottom w:val="none" w:sz="0" w:space="0" w:color="auto"/>
        <w:right w:val="none" w:sz="0" w:space="0" w:color="auto"/>
      </w:divBdr>
    </w:div>
    <w:div w:id="2002847517">
      <w:bodyDiv w:val="1"/>
      <w:marLeft w:val="0"/>
      <w:marRight w:val="0"/>
      <w:marTop w:val="0"/>
      <w:marBottom w:val="0"/>
      <w:divBdr>
        <w:top w:val="none" w:sz="0" w:space="0" w:color="auto"/>
        <w:left w:val="none" w:sz="0" w:space="0" w:color="auto"/>
        <w:bottom w:val="none" w:sz="0" w:space="0" w:color="auto"/>
        <w:right w:val="none" w:sz="0" w:space="0" w:color="auto"/>
      </w:divBdr>
    </w:div>
    <w:div w:id="2042197587">
      <w:bodyDiv w:val="1"/>
      <w:marLeft w:val="0"/>
      <w:marRight w:val="0"/>
      <w:marTop w:val="0"/>
      <w:marBottom w:val="0"/>
      <w:divBdr>
        <w:top w:val="none" w:sz="0" w:space="0" w:color="auto"/>
        <w:left w:val="none" w:sz="0" w:space="0" w:color="auto"/>
        <w:bottom w:val="none" w:sz="0" w:space="0" w:color="auto"/>
        <w:right w:val="none" w:sz="0" w:space="0" w:color="auto"/>
      </w:divBdr>
    </w:div>
    <w:div w:id="2051763509">
      <w:bodyDiv w:val="1"/>
      <w:marLeft w:val="0"/>
      <w:marRight w:val="0"/>
      <w:marTop w:val="0"/>
      <w:marBottom w:val="0"/>
      <w:divBdr>
        <w:top w:val="none" w:sz="0" w:space="0" w:color="auto"/>
        <w:left w:val="none" w:sz="0" w:space="0" w:color="auto"/>
        <w:bottom w:val="none" w:sz="0" w:space="0" w:color="auto"/>
        <w:right w:val="none" w:sz="0" w:space="0" w:color="auto"/>
      </w:divBdr>
      <w:divsChild>
        <w:div w:id="1778791861">
          <w:marLeft w:val="0"/>
          <w:marRight w:val="0"/>
          <w:marTop w:val="27"/>
          <w:marBottom w:val="27"/>
          <w:divBdr>
            <w:top w:val="none" w:sz="0" w:space="0" w:color="auto"/>
            <w:left w:val="none" w:sz="0" w:space="0" w:color="auto"/>
            <w:bottom w:val="none" w:sz="0" w:space="0" w:color="auto"/>
            <w:right w:val="none" w:sz="0" w:space="0" w:color="auto"/>
          </w:divBdr>
        </w:div>
      </w:divsChild>
    </w:div>
    <w:div w:id="2066297458">
      <w:bodyDiv w:val="1"/>
      <w:marLeft w:val="0"/>
      <w:marRight w:val="0"/>
      <w:marTop w:val="0"/>
      <w:marBottom w:val="0"/>
      <w:divBdr>
        <w:top w:val="none" w:sz="0" w:space="0" w:color="auto"/>
        <w:left w:val="none" w:sz="0" w:space="0" w:color="auto"/>
        <w:bottom w:val="none" w:sz="0" w:space="0" w:color="auto"/>
        <w:right w:val="none" w:sz="0" w:space="0" w:color="auto"/>
      </w:divBdr>
    </w:div>
    <w:div w:id="2067023941">
      <w:bodyDiv w:val="1"/>
      <w:marLeft w:val="0"/>
      <w:marRight w:val="0"/>
      <w:marTop w:val="0"/>
      <w:marBottom w:val="0"/>
      <w:divBdr>
        <w:top w:val="none" w:sz="0" w:space="0" w:color="auto"/>
        <w:left w:val="none" w:sz="0" w:space="0" w:color="auto"/>
        <w:bottom w:val="none" w:sz="0" w:space="0" w:color="auto"/>
        <w:right w:val="none" w:sz="0" w:space="0" w:color="auto"/>
      </w:divBdr>
    </w:div>
    <w:div w:id="2075929903">
      <w:bodyDiv w:val="1"/>
      <w:marLeft w:val="0"/>
      <w:marRight w:val="0"/>
      <w:marTop w:val="0"/>
      <w:marBottom w:val="0"/>
      <w:divBdr>
        <w:top w:val="none" w:sz="0" w:space="0" w:color="auto"/>
        <w:left w:val="none" w:sz="0" w:space="0" w:color="auto"/>
        <w:bottom w:val="none" w:sz="0" w:space="0" w:color="auto"/>
        <w:right w:val="none" w:sz="0" w:space="0" w:color="auto"/>
      </w:divBdr>
    </w:div>
    <w:div w:id="2077361640">
      <w:bodyDiv w:val="1"/>
      <w:marLeft w:val="0"/>
      <w:marRight w:val="0"/>
      <w:marTop w:val="0"/>
      <w:marBottom w:val="0"/>
      <w:divBdr>
        <w:top w:val="none" w:sz="0" w:space="0" w:color="auto"/>
        <w:left w:val="none" w:sz="0" w:space="0" w:color="auto"/>
        <w:bottom w:val="none" w:sz="0" w:space="0" w:color="auto"/>
        <w:right w:val="none" w:sz="0" w:space="0" w:color="auto"/>
      </w:divBdr>
    </w:div>
    <w:div w:id="2079011573">
      <w:bodyDiv w:val="1"/>
      <w:marLeft w:val="0"/>
      <w:marRight w:val="0"/>
      <w:marTop w:val="0"/>
      <w:marBottom w:val="0"/>
      <w:divBdr>
        <w:top w:val="none" w:sz="0" w:space="0" w:color="auto"/>
        <w:left w:val="none" w:sz="0" w:space="0" w:color="auto"/>
        <w:bottom w:val="none" w:sz="0" w:space="0" w:color="auto"/>
        <w:right w:val="none" w:sz="0" w:space="0" w:color="auto"/>
      </w:divBdr>
    </w:div>
    <w:div w:id="2142921592">
      <w:bodyDiv w:val="1"/>
      <w:marLeft w:val="0"/>
      <w:marRight w:val="0"/>
      <w:marTop w:val="0"/>
      <w:marBottom w:val="0"/>
      <w:divBdr>
        <w:top w:val="none" w:sz="0" w:space="0" w:color="auto"/>
        <w:left w:val="none" w:sz="0" w:space="0" w:color="auto"/>
        <w:bottom w:val="none" w:sz="0" w:space="0" w:color="auto"/>
        <w:right w:val="none" w:sz="0" w:space="0" w:color="auto"/>
      </w:divBdr>
    </w:div>
    <w:div w:id="21441556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15464-D9B7-458A-AE1B-69D89CC06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3</TotalTime>
  <Pages>1</Pages>
  <Words>1459</Words>
  <Characters>832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in</dc:creator>
  <cp:keywords/>
  <dc:description/>
  <cp:lastModifiedBy>Zhang, Yin</cp:lastModifiedBy>
  <cp:revision>4</cp:revision>
  <cp:lastPrinted>2020-01-22T14:17:00Z</cp:lastPrinted>
  <dcterms:created xsi:type="dcterms:W3CDTF">2021-01-03T16:21:00Z</dcterms:created>
  <dcterms:modified xsi:type="dcterms:W3CDTF">2021-07-29T16:56:00Z</dcterms:modified>
</cp:coreProperties>
</file>